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5F8CD1" w14:textId="5BD09ACB" w:rsidR="00487342" w:rsidRDefault="00487342" w:rsidP="00487342">
      <w:pPr>
        <w:ind w:left="709" w:hanging="709"/>
        <w:jc w:val="center"/>
        <w:rPr>
          <w:b/>
          <w:bCs/>
          <w:lang w:val="pt-BR"/>
        </w:rPr>
      </w:pPr>
      <w:r w:rsidRPr="00487342">
        <w:rPr>
          <w:b/>
          <w:bCs/>
          <w:lang w:val="pt-BR"/>
        </w:rPr>
        <w:t>RH e Estratégia – Vantagem Competitiva Real ou Apenas Discurso?</w:t>
      </w:r>
    </w:p>
    <w:p w14:paraId="6CCF4B70" w14:textId="678E04E4" w:rsidR="00417606" w:rsidRDefault="00417606" w:rsidP="00487342">
      <w:pPr>
        <w:ind w:left="709" w:hanging="709"/>
        <w:jc w:val="center"/>
        <w:rPr>
          <w:b/>
          <w:bCs/>
          <w:lang w:val="pt-BR"/>
        </w:rPr>
      </w:pPr>
    </w:p>
    <w:p w14:paraId="4E5E8CBF" w14:textId="7665FE23" w:rsidR="00417606" w:rsidRPr="00417606" w:rsidRDefault="00417606" w:rsidP="00487342">
      <w:pPr>
        <w:ind w:left="709" w:hanging="709"/>
        <w:jc w:val="center"/>
        <w:rPr>
          <w:b/>
          <w:bCs/>
        </w:rPr>
      </w:pPr>
      <w:r w:rsidRPr="00417606">
        <w:rPr>
          <w:b/>
          <w:bCs/>
        </w:rPr>
        <w:t xml:space="preserve">HR and Strategy – Real </w:t>
      </w:r>
      <w:r>
        <w:rPr>
          <w:b/>
          <w:bCs/>
        </w:rPr>
        <w:t>Competitive Advantage ou Just Speech?</w:t>
      </w:r>
    </w:p>
    <w:p w14:paraId="5316882C" w14:textId="2272D747" w:rsidR="00487342" w:rsidRPr="00417606" w:rsidRDefault="00487342" w:rsidP="00487342">
      <w:pPr>
        <w:ind w:left="709" w:hanging="709"/>
        <w:jc w:val="center"/>
        <w:rPr>
          <w:b/>
          <w:bCs/>
        </w:rPr>
      </w:pPr>
    </w:p>
    <w:p w14:paraId="2AB989B9" w14:textId="2AE54A43" w:rsidR="00487342" w:rsidRPr="00417606" w:rsidRDefault="00487342" w:rsidP="00487342">
      <w:pPr>
        <w:ind w:left="709" w:hanging="709"/>
        <w:jc w:val="center"/>
        <w:rPr>
          <w:b/>
          <w:bCs/>
        </w:rPr>
      </w:pPr>
    </w:p>
    <w:p w14:paraId="5CDBDD89" w14:textId="77777777" w:rsidR="00C274B7" w:rsidRDefault="00487342" w:rsidP="00F80FD4">
      <w:pPr>
        <w:ind w:left="709" w:hanging="709"/>
        <w:jc w:val="center"/>
        <w:rPr>
          <w:lang w:val="pt-BR"/>
        </w:rPr>
      </w:pPr>
      <w:r>
        <w:rPr>
          <w:lang w:val="pt-BR"/>
        </w:rPr>
        <w:t xml:space="preserve">Carla Diniz dos Santos da Silva </w:t>
      </w:r>
    </w:p>
    <w:p w14:paraId="395EADD4" w14:textId="0962899D" w:rsidR="00487342" w:rsidRDefault="00487342" w:rsidP="00F80FD4">
      <w:pPr>
        <w:ind w:left="709" w:hanging="709"/>
        <w:jc w:val="center"/>
        <w:rPr>
          <w:lang w:val="pt-BR"/>
        </w:rPr>
      </w:pPr>
      <w:r>
        <w:rPr>
          <w:lang w:val="pt-BR"/>
        </w:rPr>
        <w:t>Mestre em Administração</w:t>
      </w:r>
    </w:p>
    <w:p w14:paraId="2A9A181D" w14:textId="019BF43B" w:rsidR="00487342" w:rsidRPr="00487342" w:rsidRDefault="00487342" w:rsidP="00F80FD4">
      <w:pPr>
        <w:ind w:left="709" w:hanging="709"/>
        <w:jc w:val="center"/>
      </w:pPr>
      <w:r w:rsidRPr="00487342">
        <w:t>IBMEC – RJ</w:t>
      </w:r>
    </w:p>
    <w:p w14:paraId="7A453EEB" w14:textId="7625BE0C" w:rsidR="00487342" w:rsidRPr="00487342" w:rsidRDefault="00417606" w:rsidP="00F80FD4">
      <w:pPr>
        <w:ind w:left="709" w:hanging="709"/>
        <w:jc w:val="center"/>
      </w:pPr>
      <w:hyperlink r:id="rId8" w:history="1">
        <w:r w:rsidR="00487342" w:rsidRPr="00487342">
          <w:rPr>
            <w:rStyle w:val="Hyperlink"/>
          </w:rPr>
          <w:t>carla.diniz@icloud.com</w:t>
        </w:r>
      </w:hyperlink>
    </w:p>
    <w:p w14:paraId="47030899" w14:textId="3F909AFB" w:rsidR="00487342" w:rsidRDefault="00487342" w:rsidP="00F80FD4">
      <w:pPr>
        <w:ind w:left="709" w:hanging="709"/>
        <w:jc w:val="center"/>
      </w:pPr>
    </w:p>
    <w:p w14:paraId="299658B1" w14:textId="07D5390C" w:rsidR="00487342" w:rsidRDefault="00487342" w:rsidP="00F80FD4">
      <w:pPr>
        <w:ind w:left="709" w:hanging="709"/>
        <w:jc w:val="center"/>
      </w:pPr>
    </w:p>
    <w:p w14:paraId="2CD55159" w14:textId="77777777" w:rsidR="00C274B7" w:rsidRDefault="00487342" w:rsidP="00F80FD4">
      <w:pPr>
        <w:ind w:left="709" w:hanging="709"/>
        <w:jc w:val="center"/>
        <w:rPr>
          <w:lang w:val="pt-BR"/>
        </w:rPr>
      </w:pPr>
      <w:r w:rsidRPr="00487342">
        <w:rPr>
          <w:lang w:val="pt-BR"/>
        </w:rPr>
        <w:t>Ana Beatriz Gomes De Mello Moraes</w:t>
      </w:r>
      <w:r>
        <w:rPr>
          <w:lang w:val="pt-BR"/>
        </w:rPr>
        <w:t xml:space="preserve"> </w:t>
      </w:r>
    </w:p>
    <w:p w14:paraId="19FA446C" w14:textId="757678DC" w:rsidR="00487342" w:rsidRDefault="00487342" w:rsidP="00F80FD4">
      <w:pPr>
        <w:ind w:left="709" w:hanging="709"/>
        <w:jc w:val="center"/>
        <w:rPr>
          <w:lang w:val="pt-BR"/>
        </w:rPr>
      </w:pPr>
      <w:r>
        <w:rPr>
          <w:lang w:val="pt-BR"/>
        </w:rPr>
        <w:t>Doutora</w:t>
      </w:r>
      <w:r w:rsidR="00F80FD4">
        <w:rPr>
          <w:lang w:val="pt-BR"/>
        </w:rPr>
        <w:t xml:space="preserve"> em Administração</w:t>
      </w:r>
    </w:p>
    <w:p w14:paraId="535A2CF3" w14:textId="132DC976" w:rsidR="00C274B7" w:rsidRPr="00C274B7" w:rsidRDefault="00C274B7" w:rsidP="00C274B7">
      <w:pPr>
        <w:jc w:val="center"/>
        <w:rPr>
          <w:lang w:val="pt-BR"/>
        </w:rPr>
      </w:pPr>
      <w:r w:rsidRPr="00C274B7">
        <w:rPr>
          <w:lang w:val="pt-BR"/>
        </w:rPr>
        <w:t xml:space="preserve">Coordenadora dos Programas de Mestrado </w:t>
      </w:r>
    </w:p>
    <w:p w14:paraId="0C8F7D5D" w14:textId="4D886FCD" w:rsidR="00C274B7" w:rsidRDefault="00C274B7" w:rsidP="00C274B7">
      <w:pPr>
        <w:jc w:val="center"/>
        <w:rPr>
          <w:lang w:val="pt-BR"/>
        </w:rPr>
      </w:pPr>
      <w:r w:rsidRPr="00C274B7">
        <w:rPr>
          <w:lang w:val="pt-BR"/>
        </w:rPr>
        <w:t xml:space="preserve">Coordenadora da Graduação em Ciências Contábeis </w:t>
      </w:r>
    </w:p>
    <w:p w14:paraId="2453CD90" w14:textId="6AB81B3F" w:rsidR="00F80FD4" w:rsidRPr="00F80FD4" w:rsidRDefault="00F80FD4" w:rsidP="00F80FD4">
      <w:pPr>
        <w:ind w:left="709" w:hanging="709"/>
        <w:jc w:val="center"/>
      </w:pPr>
      <w:r w:rsidRPr="00F80FD4">
        <w:t>IBMEC – RJ</w:t>
      </w:r>
    </w:p>
    <w:p w14:paraId="727BDD3C" w14:textId="483A388B" w:rsidR="00F80FD4" w:rsidRDefault="00417606" w:rsidP="00F80FD4">
      <w:pPr>
        <w:ind w:left="709" w:hanging="709"/>
        <w:jc w:val="center"/>
      </w:pPr>
      <w:hyperlink r:id="rId9" w:history="1">
        <w:r w:rsidR="00F80FD4" w:rsidRPr="00585E57">
          <w:rPr>
            <w:rStyle w:val="Hyperlink"/>
          </w:rPr>
          <w:t>Ana.moraes@ibmec.edu.br</w:t>
        </w:r>
      </w:hyperlink>
    </w:p>
    <w:p w14:paraId="2656695E" w14:textId="0DD936A7" w:rsidR="00F80FD4" w:rsidRDefault="00F80FD4" w:rsidP="00487342">
      <w:pPr>
        <w:ind w:left="709" w:hanging="709"/>
      </w:pPr>
    </w:p>
    <w:p w14:paraId="61125512" w14:textId="17567A6B" w:rsidR="00F80FD4" w:rsidRDefault="00F80FD4" w:rsidP="00487342">
      <w:pPr>
        <w:ind w:left="709" w:hanging="709"/>
      </w:pPr>
    </w:p>
    <w:p w14:paraId="6BA31D68" w14:textId="6BAC0402" w:rsidR="00F80FD4" w:rsidRDefault="00F80FD4" w:rsidP="00487342">
      <w:pPr>
        <w:ind w:left="709" w:hanging="709"/>
      </w:pPr>
    </w:p>
    <w:p w14:paraId="4122A9DA" w14:textId="3E760B39" w:rsidR="00F80FD4" w:rsidRPr="00C274B7" w:rsidRDefault="00F80FD4" w:rsidP="00487342">
      <w:pPr>
        <w:ind w:left="709" w:hanging="709"/>
        <w:rPr>
          <w:b/>
          <w:bCs/>
          <w:lang w:val="pt-BR"/>
        </w:rPr>
      </w:pPr>
      <w:r w:rsidRPr="00C274B7">
        <w:rPr>
          <w:b/>
          <w:bCs/>
          <w:lang w:val="pt-BR"/>
        </w:rPr>
        <w:t>Resumo:</w:t>
      </w:r>
    </w:p>
    <w:p w14:paraId="66B4A08E" w14:textId="31B14F2C" w:rsidR="00F80FD4" w:rsidRDefault="00F80FD4" w:rsidP="00F80FD4">
      <w:pPr>
        <w:jc w:val="both"/>
        <w:rPr>
          <w:lang w:val="pt-BR"/>
        </w:rPr>
      </w:pPr>
      <w:r w:rsidRPr="00F80FD4">
        <w:rPr>
          <w:lang w:val="pt-BR"/>
        </w:rPr>
        <w:t xml:space="preserve">O </w:t>
      </w:r>
      <w:r>
        <w:rPr>
          <w:lang w:val="pt-BR"/>
        </w:rPr>
        <w:t xml:space="preserve">presente artigo teve como objetivo </w:t>
      </w:r>
      <w:r w:rsidRPr="00F80FD4">
        <w:rPr>
          <w:lang w:val="pt-BR"/>
        </w:rPr>
        <w:t xml:space="preserve">compreender </w:t>
      </w:r>
      <w:r w:rsidR="00943CA3">
        <w:rPr>
          <w:lang w:val="pt-BR"/>
        </w:rPr>
        <w:t xml:space="preserve">como é considerado </w:t>
      </w:r>
      <w:r w:rsidR="00943CA3" w:rsidRPr="00CB66DB">
        <w:rPr>
          <w:lang w:val="pt-BR"/>
        </w:rPr>
        <w:t xml:space="preserve">o capital humano na formulação e implantação da estratégia e como </w:t>
      </w:r>
      <w:r w:rsidR="00943CA3">
        <w:rPr>
          <w:lang w:val="pt-BR"/>
        </w:rPr>
        <w:t>e</w:t>
      </w:r>
      <w:r w:rsidR="00943CA3" w:rsidRPr="00CB66DB">
        <w:rPr>
          <w:lang w:val="pt-BR"/>
        </w:rPr>
        <w:t>stão utilizando esse recurso para gerar vantagem competitiva</w:t>
      </w:r>
      <w:r w:rsidR="00943CA3">
        <w:rPr>
          <w:lang w:val="pt-BR"/>
        </w:rPr>
        <w:t xml:space="preserve"> nas organizações </w:t>
      </w:r>
      <w:r w:rsidRPr="00F80FD4">
        <w:rPr>
          <w:lang w:val="pt-BR"/>
        </w:rPr>
        <w:t xml:space="preserve">sob a ótica dos CEOs. </w:t>
      </w:r>
      <w:r w:rsidRPr="00F80FD4">
        <w:rPr>
          <w:sz w:val="23"/>
          <w:szCs w:val="23"/>
          <w:lang w:val="pt-BR"/>
        </w:rPr>
        <w:t xml:space="preserve">A sustentação teórica desse trabalho deu-se considerando a </w:t>
      </w:r>
      <w:r>
        <w:rPr>
          <w:sz w:val="23"/>
          <w:szCs w:val="23"/>
          <w:lang w:val="pt-BR"/>
        </w:rPr>
        <w:t>V</w:t>
      </w:r>
      <w:r w:rsidRPr="00F80FD4">
        <w:rPr>
          <w:sz w:val="23"/>
          <w:szCs w:val="23"/>
          <w:lang w:val="pt-BR"/>
        </w:rPr>
        <w:t xml:space="preserve">isão </w:t>
      </w:r>
      <w:r>
        <w:rPr>
          <w:sz w:val="23"/>
          <w:szCs w:val="23"/>
          <w:lang w:val="pt-BR"/>
        </w:rPr>
        <w:t>B</w:t>
      </w:r>
      <w:r w:rsidRPr="00F80FD4">
        <w:rPr>
          <w:sz w:val="23"/>
          <w:szCs w:val="23"/>
          <w:lang w:val="pt-BR"/>
        </w:rPr>
        <w:t xml:space="preserve">aseada em </w:t>
      </w:r>
      <w:r>
        <w:rPr>
          <w:sz w:val="23"/>
          <w:szCs w:val="23"/>
          <w:lang w:val="pt-BR"/>
        </w:rPr>
        <w:t>R</w:t>
      </w:r>
      <w:r w:rsidRPr="00F80FD4">
        <w:rPr>
          <w:sz w:val="23"/>
          <w:szCs w:val="23"/>
          <w:lang w:val="pt-BR"/>
        </w:rPr>
        <w:t xml:space="preserve">ecursos (VBR) como a teoria estratégica que melhor fundamentou o desenvolvimento dos estudos teóricos e empíricos sobre RH como agente criador de vantagem competitiva para a firma, conforme os trabalhos de Barney (1991), Wright &amp; McMahan (1992) e Teece, Pisano, &amp; Shuen (1997). </w:t>
      </w:r>
      <w:r>
        <w:rPr>
          <w:lang w:val="pt-BR"/>
        </w:rPr>
        <w:t>Esse es</w:t>
      </w:r>
      <w:r w:rsidRPr="00F80FD4">
        <w:rPr>
          <w:lang w:val="pt-BR"/>
        </w:rPr>
        <w:t xml:space="preserve">tudo </w:t>
      </w:r>
      <w:r>
        <w:rPr>
          <w:lang w:val="pt-BR"/>
        </w:rPr>
        <w:t xml:space="preserve">qualitativo </w:t>
      </w:r>
      <w:r w:rsidRPr="00F80FD4">
        <w:rPr>
          <w:lang w:val="pt-BR"/>
        </w:rPr>
        <w:t xml:space="preserve">é de caráter exploratório e foi conduzido por entrevistas em profundidade para emergir significado dado pelos entrevistados a partir de suas experiências, de forma a orientar a direção a ser tomada na análise do conteúdo obtido. Os dados foram coletados junto </w:t>
      </w:r>
      <w:r>
        <w:rPr>
          <w:lang w:val="pt-BR"/>
        </w:rPr>
        <w:t xml:space="preserve">a </w:t>
      </w:r>
      <w:r w:rsidRPr="00F80FD4">
        <w:rPr>
          <w:lang w:val="pt-BR"/>
        </w:rPr>
        <w:t>7 CEOs de empresas participantes da pesquisa de Gente e Gestão de 2018, conduzida pela consultoria Visagio e que ficaram dentre as 10 com maior maturidade nos processos de RH, segundo a pesquisa. Os resultados demonstraram que os CEOs consideram o capital humano, a cultura, as práticas de RH, o engajamento dos empregados e a gestão do conhecimento como fontes de vantagem competitiv</w:t>
      </w:r>
      <w:r>
        <w:rPr>
          <w:lang w:val="pt-BR"/>
        </w:rPr>
        <w:t xml:space="preserve">a, permitindo assim um espaço estratégico </w:t>
      </w:r>
      <w:r w:rsidR="0032404E">
        <w:rPr>
          <w:lang w:val="pt-BR"/>
        </w:rPr>
        <w:t xml:space="preserve">para o </w:t>
      </w:r>
      <w:r w:rsidRPr="00F80FD4">
        <w:rPr>
          <w:lang w:val="pt-BR"/>
        </w:rPr>
        <w:t>RH nas organizações.</w:t>
      </w:r>
    </w:p>
    <w:p w14:paraId="206388EF" w14:textId="77777777" w:rsidR="00943CA3" w:rsidRPr="00F80FD4" w:rsidRDefault="00943CA3" w:rsidP="00F80FD4">
      <w:pPr>
        <w:jc w:val="both"/>
        <w:rPr>
          <w:lang w:val="pt-BR"/>
        </w:rPr>
      </w:pPr>
    </w:p>
    <w:p w14:paraId="51994CC4" w14:textId="32F6AEA1" w:rsidR="00F80FD4" w:rsidRPr="00F80FD4" w:rsidRDefault="00F80FD4" w:rsidP="0032404E">
      <w:pPr>
        <w:rPr>
          <w:lang w:val="pt-BR"/>
        </w:rPr>
      </w:pPr>
      <w:r w:rsidRPr="00943CA3">
        <w:rPr>
          <w:b/>
          <w:bCs/>
          <w:lang w:val="pt-BR"/>
        </w:rPr>
        <w:t>Palavras-chave:</w:t>
      </w:r>
      <w:r w:rsidRPr="00F80FD4">
        <w:rPr>
          <w:lang w:val="pt-BR"/>
        </w:rPr>
        <w:t xml:space="preserve"> Estratégia, Recursos Humanos, Gente e Gestão, </w:t>
      </w:r>
      <w:r w:rsidR="0032404E">
        <w:rPr>
          <w:lang w:val="pt-BR"/>
        </w:rPr>
        <w:t>C</w:t>
      </w:r>
      <w:r w:rsidRPr="00F80FD4">
        <w:rPr>
          <w:lang w:val="pt-BR"/>
        </w:rPr>
        <w:t xml:space="preserve">apital </w:t>
      </w:r>
      <w:r w:rsidR="0032404E">
        <w:rPr>
          <w:lang w:val="pt-BR"/>
        </w:rPr>
        <w:t>H</w:t>
      </w:r>
      <w:r w:rsidRPr="00F80FD4">
        <w:rPr>
          <w:lang w:val="pt-BR"/>
        </w:rPr>
        <w:t xml:space="preserve">umano e </w:t>
      </w:r>
      <w:r w:rsidR="0032404E">
        <w:rPr>
          <w:lang w:val="pt-BR"/>
        </w:rPr>
        <w:t>V</w:t>
      </w:r>
      <w:r w:rsidRPr="00F80FD4">
        <w:rPr>
          <w:lang w:val="pt-BR"/>
        </w:rPr>
        <w:t xml:space="preserve">antagem </w:t>
      </w:r>
      <w:r w:rsidR="0032404E">
        <w:rPr>
          <w:lang w:val="pt-BR"/>
        </w:rPr>
        <w:t>C</w:t>
      </w:r>
      <w:r w:rsidRPr="00F80FD4">
        <w:rPr>
          <w:lang w:val="pt-BR"/>
        </w:rPr>
        <w:t>ompetitiva.</w:t>
      </w:r>
    </w:p>
    <w:p w14:paraId="291259E2" w14:textId="77777777" w:rsidR="00C274B7" w:rsidRDefault="00C274B7">
      <w:pPr>
        <w:rPr>
          <w:lang w:val="pt-BR"/>
        </w:rPr>
      </w:pPr>
    </w:p>
    <w:p w14:paraId="400EF830" w14:textId="77777777" w:rsidR="00C274B7" w:rsidRPr="002B7465" w:rsidRDefault="00C274B7" w:rsidP="00C274B7">
      <w:r>
        <w:rPr>
          <w:b/>
          <w:bCs/>
        </w:rPr>
        <w:t>Abstract</w:t>
      </w:r>
      <w:r w:rsidRPr="002B7465">
        <w:t>:</w:t>
      </w:r>
    </w:p>
    <w:p w14:paraId="19540F0C" w14:textId="77777777" w:rsidR="00C274B7" w:rsidRPr="002B7465" w:rsidRDefault="00C274B7" w:rsidP="00C274B7">
      <w:pPr>
        <w:jc w:val="both"/>
      </w:pPr>
      <w:r w:rsidRPr="002B7465">
        <w:t xml:space="preserve">This article aimed to understand how human capital is considered in the formulation and implementation of the strategy and how </w:t>
      </w:r>
      <w:r>
        <w:t xml:space="preserve"> is being </w:t>
      </w:r>
      <w:r w:rsidRPr="002B7465">
        <w:t>us</w:t>
      </w:r>
      <w:r>
        <w:t xml:space="preserve">ed </w:t>
      </w:r>
      <w:r w:rsidRPr="002B7465">
        <w:t>this resource to generate competitive advantage in organizations from the perspective of CEOs. The theoretical support of this work was given considering the Resource Based View (</w:t>
      </w:r>
      <w:r>
        <w:t>RBV</w:t>
      </w:r>
      <w:r w:rsidRPr="002B7465">
        <w:t xml:space="preserve">) as the strategic theory that best supported the development of theoretical and empirical studies on HR as a creative agent of competitive advantage for the firm, according to the works of Barney (1991), Wright &amp; McMahan (1992) and Teece, Pisano, &amp; Shuen (1997). This qualitative study is exploratory and was conducted by in-depth interviews to emerge the meaning given by the interviewees from their experiences, in order to guide the direction to be taken in the analysis of the content </w:t>
      </w:r>
      <w:r w:rsidRPr="002B7465">
        <w:lastRenderedPageBreak/>
        <w:t xml:space="preserve">obtained. The data were collected from 7 CEOs of companies participating in the People and Management survey of 2018, conducted by the consultancy Visagio and who were among the 10 most mature </w:t>
      </w:r>
      <w:r>
        <w:t xml:space="preserve">companies </w:t>
      </w:r>
      <w:r w:rsidRPr="002B7465">
        <w:t>in HR processes, according to the survey. The results showed that CEOs consider human capital, culture, HR practices, employee engagement and knowledge management as sources of competitive advantage, thus allowing a strategic space for HR in organizations.</w:t>
      </w:r>
    </w:p>
    <w:p w14:paraId="48D20F62" w14:textId="77777777" w:rsidR="00C274B7" w:rsidRDefault="00C274B7" w:rsidP="00C274B7">
      <w:pPr>
        <w:rPr>
          <w:b/>
          <w:bCs/>
        </w:rPr>
      </w:pPr>
    </w:p>
    <w:p w14:paraId="19B76059" w14:textId="77777777" w:rsidR="00C274B7" w:rsidRDefault="00C274B7" w:rsidP="00C274B7">
      <w:r w:rsidRPr="002B7465">
        <w:rPr>
          <w:b/>
          <w:bCs/>
        </w:rPr>
        <w:t xml:space="preserve">Keywords: </w:t>
      </w:r>
      <w:r w:rsidRPr="002B7465">
        <w:t>Strategy, Human Resources, People and Management, Human Capital and Competitive Advantage.</w:t>
      </w:r>
    </w:p>
    <w:p w14:paraId="07B9CEDF" w14:textId="77777777" w:rsidR="00C274B7" w:rsidRDefault="00C274B7" w:rsidP="00C274B7"/>
    <w:p w14:paraId="41088B35" w14:textId="77777777" w:rsidR="00C274B7" w:rsidRDefault="00C274B7" w:rsidP="00C274B7"/>
    <w:p w14:paraId="1526F0F3" w14:textId="7FD13E1A" w:rsidR="00C274B7" w:rsidRPr="00C274B7" w:rsidRDefault="00C274B7" w:rsidP="00C274B7"/>
    <w:p w14:paraId="0E79A9F4" w14:textId="535CC3DB" w:rsidR="0036017C" w:rsidRPr="00F9725A" w:rsidRDefault="00F9725A" w:rsidP="00F9725A">
      <w:pPr>
        <w:pStyle w:val="PargrafodaLista"/>
        <w:numPr>
          <w:ilvl w:val="0"/>
          <w:numId w:val="15"/>
        </w:numPr>
        <w:rPr>
          <w:b/>
          <w:bCs/>
        </w:rPr>
      </w:pPr>
      <w:r w:rsidRPr="00F9725A">
        <w:rPr>
          <w:b/>
          <w:bCs/>
        </w:rPr>
        <w:t>Introdução</w:t>
      </w:r>
    </w:p>
    <w:p w14:paraId="2EB2F79D" w14:textId="10C6BF49" w:rsidR="00B558A7" w:rsidRPr="00F9725A" w:rsidRDefault="00B558A7" w:rsidP="001C30BE">
      <w:pPr>
        <w:pStyle w:val="NormalWeb"/>
        <w:spacing w:before="0" w:beforeAutospacing="0" w:after="0" w:afterAutospacing="0"/>
        <w:ind w:firstLine="709"/>
        <w:jc w:val="both"/>
        <w:textAlignment w:val="baseline"/>
      </w:pPr>
      <w:bookmarkStart w:id="0" w:name="_Hlk519346978"/>
      <w:r w:rsidRPr="00A119C7">
        <w:rPr>
          <w:lang w:val="pt-BR"/>
        </w:rPr>
        <w:t xml:space="preserve">É comum ouvir declarações de CEOs dizendo que as pessoas são o ativo mais importante de sua organização. </w:t>
      </w:r>
      <w:r w:rsidR="009C5622">
        <w:rPr>
          <w:lang w:val="pt-BR"/>
        </w:rPr>
        <w:t xml:space="preserve"> </w:t>
      </w:r>
      <w:r w:rsidR="009B7E8E" w:rsidRPr="00A119C7">
        <w:rPr>
          <w:lang w:val="pt-BR"/>
        </w:rPr>
        <w:t xml:space="preserve">Ao mesmo tempo </w:t>
      </w:r>
      <w:r w:rsidR="001C30BE">
        <w:rPr>
          <w:lang w:val="pt-BR"/>
        </w:rPr>
        <w:t xml:space="preserve">o tema de gestão de pessoas </w:t>
      </w:r>
      <w:r w:rsidR="001C30BE">
        <w:rPr>
          <w:lang w:val="pt-BR" w:eastAsia="pt-BR"/>
        </w:rPr>
        <w:t xml:space="preserve">é, por vezes, considerado secundário nas salas de conselho ou na agenda estratégica.  Ainda assim, </w:t>
      </w:r>
      <w:r w:rsidRPr="00A119C7">
        <w:rPr>
          <w:lang w:val="pt-BR"/>
        </w:rPr>
        <w:t>os estudiosos de estratégia vêm incluindo as atividades inerentes ao</w:t>
      </w:r>
      <w:r w:rsidR="0034435E">
        <w:rPr>
          <w:lang w:val="pt-BR"/>
        </w:rPr>
        <w:t xml:space="preserve">s </w:t>
      </w:r>
      <w:r w:rsidR="00425FED">
        <w:rPr>
          <w:lang w:val="pt-BR"/>
        </w:rPr>
        <w:t>R</w:t>
      </w:r>
      <w:r w:rsidR="0034435E">
        <w:rPr>
          <w:lang w:val="pt-BR"/>
        </w:rPr>
        <w:t xml:space="preserve">ecursos </w:t>
      </w:r>
      <w:r w:rsidR="00425FED">
        <w:rPr>
          <w:lang w:val="pt-BR"/>
        </w:rPr>
        <w:t>H</w:t>
      </w:r>
      <w:r w:rsidR="0034435E">
        <w:rPr>
          <w:lang w:val="pt-BR"/>
        </w:rPr>
        <w:t>umanos</w:t>
      </w:r>
      <w:r w:rsidRPr="00A119C7">
        <w:rPr>
          <w:lang w:val="pt-BR"/>
        </w:rPr>
        <w:t xml:space="preserve"> </w:t>
      </w:r>
      <w:r w:rsidR="0034435E">
        <w:rPr>
          <w:lang w:val="pt-BR"/>
        </w:rPr>
        <w:t>(</w:t>
      </w:r>
      <w:r w:rsidRPr="00A119C7">
        <w:rPr>
          <w:lang w:val="pt-BR"/>
        </w:rPr>
        <w:t>RH</w:t>
      </w:r>
      <w:r w:rsidR="0034435E">
        <w:rPr>
          <w:lang w:val="pt-BR"/>
        </w:rPr>
        <w:t>)</w:t>
      </w:r>
      <w:r w:rsidRPr="00A119C7">
        <w:rPr>
          <w:lang w:val="pt-BR"/>
        </w:rPr>
        <w:t xml:space="preserve"> como ações que podem levar </w:t>
      </w:r>
      <w:r w:rsidR="00B16C8C" w:rsidRPr="00A119C7">
        <w:rPr>
          <w:lang w:val="pt-BR"/>
        </w:rPr>
        <w:t xml:space="preserve">à </w:t>
      </w:r>
      <w:r w:rsidRPr="00A119C7">
        <w:rPr>
          <w:lang w:val="pt-BR"/>
        </w:rPr>
        <w:t xml:space="preserve">construção de vantagem competitiva </w:t>
      </w:r>
      <w:r w:rsidRPr="00A119C7">
        <w:rPr>
          <w:rStyle w:val="Refdenotaderodap"/>
        </w:rPr>
        <w:fldChar w:fldCharType="begin" w:fldLock="1"/>
      </w:r>
      <w:r w:rsidRPr="00A119C7">
        <w:rPr>
          <w:lang w:val="pt-BR"/>
        </w:rPr>
        <w:instrText>ADDIN CSL_CITATION {"citationItems":[{"id":"ITEM-1","itemData":{"author":[{"dropping-particle":"","family":"Pitelis","given":"Christos","non-dropping-particle":"","parse-names":false,"suffix":""}],"container-title":"MPRA Paper","id":"ITEM-1","issue":"post 10","issued":{"date-parts":[["2009"]]},"title":"Edith Penrose’s ‘The Theory of the Growth of the Firm’ Fifty Years Later","type":"article-journal","volume":"2380"},"uris":["http://www.mendeley.com/documents/?uuid=fc55f089-1dad-355f-88b9-eac72259d641"]}],"mendeley":{"formattedCitation":"(Pitelis, 2009)","plainTextFormattedCitation":"(Pitelis, 2009)","previouslyFormattedCitation":"(Pitelis, 2009)"},"properties":{"noteIndex":0},"schema":"https://github.com/citation-style-language/schema/raw/master/csl-citation.json"}</w:instrText>
      </w:r>
      <w:r w:rsidRPr="00A119C7">
        <w:rPr>
          <w:rStyle w:val="Refdenotaderodap"/>
        </w:rPr>
        <w:fldChar w:fldCharType="separate"/>
      </w:r>
      <w:r w:rsidRPr="00A119C7">
        <w:rPr>
          <w:noProof/>
          <w:lang w:val="pt-BR"/>
        </w:rPr>
        <w:t>(Pitelis, 2009)</w:t>
      </w:r>
      <w:r w:rsidRPr="00A119C7">
        <w:rPr>
          <w:rStyle w:val="Refdenotaderodap"/>
        </w:rPr>
        <w:fldChar w:fldCharType="end"/>
      </w:r>
      <w:r w:rsidRPr="00A119C7">
        <w:rPr>
          <w:lang w:val="pt-BR"/>
        </w:rPr>
        <w:t xml:space="preserve">. </w:t>
      </w:r>
      <w:r w:rsidR="00B16C8C" w:rsidRPr="00A119C7">
        <w:rPr>
          <w:lang w:val="pt-BR"/>
        </w:rPr>
        <w:t xml:space="preserve">Desse </w:t>
      </w:r>
      <w:r w:rsidRPr="00A119C7">
        <w:rPr>
          <w:lang w:val="pt-BR"/>
        </w:rPr>
        <w:t>pensamento, originou-se o termo gestão estratégica de pessoas</w:t>
      </w:r>
      <w:r w:rsidR="001C30BE">
        <w:rPr>
          <w:lang w:val="pt-BR"/>
        </w:rPr>
        <w:t xml:space="preserve"> (SHRM – strategic human resources management)</w:t>
      </w:r>
      <w:r w:rsidRPr="00A119C7">
        <w:rPr>
          <w:lang w:val="pt-BR"/>
        </w:rPr>
        <w:t>. Os estudos nes</w:t>
      </w:r>
      <w:r w:rsidR="00B16C8C" w:rsidRPr="00A119C7">
        <w:rPr>
          <w:lang w:val="pt-BR"/>
        </w:rPr>
        <w:t>s</w:t>
      </w:r>
      <w:r w:rsidRPr="00A119C7">
        <w:rPr>
          <w:lang w:val="pt-BR"/>
        </w:rPr>
        <w:t>a área difundiram-se a partir de 1980 e</w:t>
      </w:r>
      <w:r w:rsidR="00B16C8C" w:rsidRPr="00A119C7">
        <w:rPr>
          <w:lang w:val="pt-BR"/>
        </w:rPr>
        <w:t>,</w:t>
      </w:r>
      <w:r w:rsidRPr="00A119C7">
        <w:rPr>
          <w:lang w:val="pt-BR"/>
        </w:rPr>
        <w:t xml:space="preserve"> passados quase 40 anos, vários modelos para gestão estratégica de pessoas foram criados</w:t>
      </w:r>
      <w:r w:rsidR="00A65FFB" w:rsidRPr="00A119C7">
        <w:rPr>
          <w:lang w:val="pt-BR"/>
        </w:rPr>
        <w:t xml:space="preserve"> </w:t>
      </w:r>
      <w:r w:rsidR="00A65FFB" w:rsidRPr="00A119C7">
        <w:rPr>
          <w:lang w:val="pt-BR"/>
        </w:rPr>
        <w:fldChar w:fldCharType="begin" w:fldLock="1"/>
      </w:r>
      <w:r w:rsidR="00FA621C">
        <w:rPr>
          <w:lang w:val="pt-BR"/>
        </w:rPr>
        <w:instrText>ADDIN CSL_CITATION {"citationItems":[{"id":"ITEM-1","itemData":{"author":[{"dropping-particle":"","family":"Becker","given":"Brian E.","non-dropping-particle":"","parse-names":false,"suffix":""},{"dropping-particle":"","family":"Gerhart","given":"Barry","non-dropping-particle":"","parse-names":false,"suffix":""}],"container-title":"the Academy of Management Journal","id":"ITEM-1","issue":"4","issued":{"date-parts":[["1996"]]},"page":"779-801","title":"THE IMPACT OF HUMAN RESOURCE MANAGEMENT ON ORGANIZATIONAL PERFORMANCE : PROGRESS AND PROSPECTS","type":"article-journal","volume":"39"},"uris":["http://www.mendeley.com/documents/?uuid=6178faed-b809-4f24-8719-667ea44e4f86"]},{"id":"ITEM-2","itemData":{"author":[{"dropping-particle":"","family":"Lado","given":"A. A.","non-dropping-particle":"","parse-names":false,"suffix":""},{"dropping-particle":"","family":"Wilson","given":"M. C.","non-dropping-particle":"","parse-names":false,"suffix":""}],"container-title":"Academy of Management Review","id":"ITEM-2","issued":{"date-parts":[["1994"]]},"page":"699-727","title":"Human resource systems and sustained competitive advantage : A competency-base ...","type":"article-journal","volume":"19"},"uris":["http://www.mendeley.com/documents/?uuid=f134077d-006a-4e1c-8efa-3def09e92b8e"]},{"id":"ITEM-3","itemData":{"DOI":"10.1177/0149206306293668","ISBN":"0149-2063","ISSN":"01492063","PMID":"23356440","abstract":"The authors identify the key challenges facing strategic human resource management (SHRM) going forward and discuss several new directions in both the scholarship and practice of SHRM. They focus on a clearer articulation of the “black box” between HR and firm performance, emphasizing the integration of strategy implementation as the central mediating variable in this relationship. There are direct implications for the nature of fit and contingencies in SHRM. They also highlight the significance of a differentiated HR architecture not just across firms but also within firms.","author":[{"dropping-particle":"","family":"Becker","given":"Brian E.","non-dropping-particle":"","parse-names":false,"suffix":""},{"dropping-particle":"","family":"Huselid","given":"Mark A.","non-dropping-particle":"","parse-names":false,"suffix":""}],"container-title":"Journal of Management","id":"ITEM-3","issued":{"date-parts":[["2006"]]},"title":"Strategic human resources management: Where do we go from here?","type":"article-journal"},"uris":["http://www.mendeley.com/documents/?uuid=bf31d6da-88b1-3c79-9111-1ded8e5f28d4"]},{"id":"ITEM-4","itemData":{"ISBN":"0363-7425","author":[{"dropping-particle":"","family":"Colbert","given":"B A","non-dropping-particle":"","parse-names":false,"suffix":""}],"container-title":"The Academy of Management Review","id":"ITEM-4","issue":"3","issued":{"date-parts":[["2004"]]},"page":"341-358","title":"The complex resource-based view: Implications for theory and practice in strategic human resource management","type":"article-journal","volume":"29"},"uris":["http://www.mendeley.com/documents/?uuid=22cb9b65-00db-4241-bd4a-4da7c9781a61"]},{"id":"ITEM-5","itemData":{"author":[{"dropping-particle":"","family":"Lepak","given":"D. P.","non-dropping-particle":"","parse-names":false,"suffix":""},{"dropping-particle":"","family":"Snell","given":"S A","non-dropping-particle":"","parse-names":false,"suffix":""}],"container-title":"Academy of Management Review","id":"ITEM-5","issue":"N 1","issued":{"date-parts":[["1999"]]},"page":"31-48","title":"The human resource architecture: toward a theory of human capital allocation and development","type":"article-journal","volume":"24"},"uris":["http://www.mendeley.com/documents/?uuid=2cd98e9b-3801-4b10-88b2-54fe5b4cd48b"]},{"id":"ITEM-6","itemData":{"DOI":"10.1016/S0149-2063(01)00120-9","ISBN":"0149-2063","ISSN":"01492063","PMID":"20211263","abstract":"The resource-based view (RBV) of the firm has influenced the field of strategic human resource management (SHRM) in a number of ways. This paper explores the impact of the RBV on the theoretical and empirical development of SHRM. It explores how the fields of strategy and SHRM are beginning to converge around a number of issues, and proposes a number of implications of this converg</w:instrText>
      </w:r>
      <w:r w:rsidR="00FA621C" w:rsidRPr="00FA621C">
        <w:instrText>ence. © 2001 Elsevier Science Inc. All rights reserved.","author":[{"dropping-particle":"","family":"Wright","given":"P M","non-dropping-particle":"","parse-names":false,"suffix":""},{"dropping-particle":"","family":"Dunford","given":"B B","non-dropping-particle":"","parse-names":false,"suffix":""},{"dropping-particle":"","family":"Snell","given":"S A","non-dropping-particle":"","parse-names":false,"suffix":""}],"container-title":"Journal of Management","id":"ITEM-6","issue":"6","issued":{"date-parts":[["2001"]]},"page":"701-721","title":"Human resources and the resource based view of the firm","type":"article-journal","volume":"27"},"uris":["http://www.mendeley.com/documents/?uuid=f8347d8c-6d88-4066-b9e5-eacb0be769d8"]}],"mendeley":{"formattedCitation":"(Becker &amp; Gerhart, 1996; Becker &amp; Huselid, 2006; Colbert, 2004; Lado &amp; Wilson, 1994; Lepak &amp; Snell, 1999; P M Wright, Dunford, &amp; Snell, 2001)","manualFormatting":"(Becker &amp; Huselid, 2006; Colbert, 2004; Lado &amp; Wilson, 1994; Lepak &amp; Snell, 1999; Wright et al., 2001)","plainTextFormattedCitation":"(Becker &amp; Gerhart, 1996; Becker &amp; Huselid, 2006; Colbert, 2004; Lado &amp; Wilson, 1994; Lepak &amp; Snell, 1999; P M Wright, Dunford, &amp; Snell, 2001)","previouslyFormattedCitation":"(Becker &amp; Gerhart, 1996; Becker &amp; Huselid, 2006; Colbert, 2004; Lado &amp; Wilson, 1994; Lepak &amp; Snell, 1999; P M Wright, Dunford, &amp; Snell, 2001)"},"properties":{"noteIndex":0},"schema":"https://github.com/citation-style-language/schema/raw/master/csl-citation.json"}</w:instrText>
      </w:r>
      <w:r w:rsidR="00A65FFB" w:rsidRPr="00A119C7">
        <w:rPr>
          <w:lang w:val="pt-BR"/>
        </w:rPr>
        <w:fldChar w:fldCharType="separate"/>
      </w:r>
      <w:r w:rsidR="00A65FFB" w:rsidRPr="00A119C7">
        <w:rPr>
          <w:noProof/>
        </w:rPr>
        <w:t>(Becker &amp; Huselid, 2006; Colbert, 2004; Lado &amp; Wilson, 1994; Lepak &amp; Snell, 1999; Wright</w:t>
      </w:r>
      <w:r w:rsidR="00951666" w:rsidRPr="00A119C7">
        <w:rPr>
          <w:noProof/>
        </w:rPr>
        <w:t xml:space="preserve"> </w:t>
      </w:r>
      <w:r w:rsidR="00951666" w:rsidRPr="000A4993">
        <w:rPr>
          <w:i/>
          <w:noProof/>
        </w:rPr>
        <w:t>et al</w:t>
      </w:r>
      <w:r w:rsidR="00951666" w:rsidRPr="00A119C7">
        <w:rPr>
          <w:noProof/>
        </w:rPr>
        <w:t>.</w:t>
      </w:r>
      <w:r w:rsidR="00A65FFB" w:rsidRPr="00A119C7">
        <w:rPr>
          <w:noProof/>
        </w:rPr>
        <w:t>, 2001)</w:t>
      </w:r>
      <w:r w:rsidR="00A65FFB" w:rsidRPr="00A119C7">
        <w:rPr>
          <w:lang w:val="pt-BR"/>
        </w:rPr>
        <w:fldChar w:fldCharType="end"/>
      </w:r>
      <w:r w:rsidRPr="00A119C7">
        <w:t xml:space="preserve">. </w:t>
      </w:r>
    </w:p>
    <w:p w14:paraId="6BBA200B" w14:textId="70D02841" w:rsidR="00B558A7" w:rsidRPr="00E23D3A" w:rsidRDefault="00B558A7" w:rsidP="001C30BE">
      <w:pPr>
        <w:ind w:firstLine="709"/>
        <w:jc w:val="both"/>
        <w:rPr>
          <w:lang w:val="pt-BR"/>
        </w:rPr>
      </w:pPr>
      <w:r w:rsidRPr="00B558A7">
        <w:rPr>
          <w:lang w:val="pt-BR"/>
        </w:rPr>
        <w:t>A teoria estratégica que concede</w:t>
      </w:r>
      <w:r w:rsidR="00E96D67">
        <w:rPr>
          <w:lang w:val="pt-BR"/>
        </w:rPr>
        <w:t>u</w:t>
      </w:r>
      <w:r w:rsidRPr="00B558A7">
        <w:rPr>
          <w:lang w:val="pt-BR"/>
        </w:rPr>
        <w:t xml:space="preserve"> melhor suporte para desenvolver estudos teóricos e empíricos sobre RH, como agente criador de vantagem competitiva, </w:t>
      </w:r>
      <w:r w:rsidR="004116BE">
        <w:rPr>
          <w:lang w:val="pt-BR"/>
        </w:rPr>
        <w:t xml:space="preserve">foi </w:t>
      </w:r>
      <w:r w:rsidRPr="00B558A7">
        <w:rPr>
          <w:lang w:val="pt-BR"/>
        </w:rPr>
        <w:t xml:space="preserve">a </w:t>
      </w:r>
      <w:r w:rsidR="00482532">
        <w:rPr>
          <w:lang w:val="pt-BR"/>
        </w:rPr>
        <w:t>V</w:t>
      </w:r>
      <w:r w:rsidRPr="00B558A7">
        <w:rPr>
          <w:lang w:val="pt-BR"/>
        </w:rPr>
        <w:t xml:space="preserve">isão </w:t>
      </w:r>
      <w:r w:rsidR="00482532">
        <w:rPr>
          <w:lang w:val="pt-BR"/>
        </w:rPr>
        <w:t>Ba</w:t>
      </w:r>
      <w:r w:rsidRPr="00B558A7">
        <w:rPr>
          <w:lang w:val="pt-BR"/>
        </w:rPr>
        <w:t xml:space="preserve">seada em </w:t>
      </w:r>
      <w:r w:rsidR="00482532">
        <w:rPr>
          <w:lang w:val="pt-BR"/>
        </w:rPr>
        <w:t>R</w:t>
      </w:r>
      <w:r w:rsidRPr="00B558A7">
        <w:rPr>
          <w:lang w:val="pt-BR"/>
        </w:rPr>
        <w:t>ecursos (VBR)</w:t>
      </w:r>
      <w:r w:rsidR="004116BE">
        <w:rPr>
          <w:lang w:val="pt-BR"/>
        </w:rPr>
        <w:t xml:space="preserve"> </w:t>
      </w:r>
      <w:r w:rsidR="008A339D">
        <w:rPr>
          <w:lang w:val="pt-BR"/>
        </w:rPr>
        <w:fldChar w:fldCharType="begin" w:fldLock="1"/>
      </w:r>
      <w:r w:rsidR="008A339D">
        <w:rPr>
          <w:lang w:val="pt-BR"/>
        </w:rPr>
        <w:instrText>ADDIN CSL_CITATION {"citationItems":[{"id":"ITEM-1","itemData":{"author":[{"dropping-particle":"","family":"Wright","given":"P.M.","non-dropping-particle":"","parse-names":false,"suffix":""},{"dropping-particle":"","family":"McMahan","given":"G.C.","non-dropping-particle":"","parse-names":false,"suffix":""}],"container-title":"Journal of Applied Psychology","id":"ITEM-1","issue":"2","issued":{"date-parts":[["1992"]]},"page":"295-320","title":"Theoretical Perspectives for Strategic Human Resource Management","type":"article-journal","volume":"18"},"uris":["http://www.mendeley.com/documents/?uuid=f7277c58-fccb-407f-ba0b-103c68d6d334"]}],"mendeley":{"formattedCitation":"(P.M. Wright &amp; McMahan, 1992)","manualFormatting":"(Wright &amp; McMahan, 1992)","plainTextFormattedCitation":"(P.M. Wright &amp; McMahan, 1992)","previouslyFormattedCitation":"(P.M. Wright &amp; McMahan, 1992)"},"properties":{"noteIndex":0},"schema":"https://github.com/citation-style-language/schema/raw/master/csl-citation.json"}</w:instrText>
      </w:r>
      <w:r w:rsidR="008A339D">
        <w:rPr>
          <w:lang w:val="pt-BR"/>
        </w:rPr>
        <w:fldChar w:fldCharType="separate"/>
      </w:r>
      <w:r w:rsidR="008A339D" w:rsidRPr="008A339D">
        <w:rPr>
          <w:noProof/>
          <w:lang w:val="pt-BR"/>
        </w:rPr>
        <w:t>(Wright &amp; McMahan, 1992)</w:t>
      </w:r>
      <w:r w:rsidR="008A339D">
        <w:rPr>
          <w:lang w:val="pt-BR"/>
        </w:rPr>
        <w:fldChar w:fldCharType="end"/>
      </w:r>
      <w:r w:rsidRPr="00B558A7">
        <w:rPr>
          <w:lang w:val="pt-BR"/>
        </w:rPr>
        <w:t xml:space="preserve">. Os primeiros estudos sobre os trabalhos de Penrose (1959) trouxeram fundamentos para a utilização da VBR </w:t>
      </w:r>
      <w:r w:rsidR="0034435E">
        <w:rPr>
          <w:lang w:val="pt-BR"/>
        </w:rPr>
        <w:t>como perspectiva estratégica</w:t>
      </w:r>
      <w:r w:rsidRPr="00B558A7">
        <w:rPr>
          <w:lang w:val="pt-BR"/>
        </w:rPr>
        <w:t xml:space="preserve"> para as organizações, </w:t>
      </w:r>
      <w:r w:rsidR="00335C30">
        <w:rPr>
          <w:lang w:val="pt-BR"/>
        </w:rPr>
        <w:t xml:space="preserve">além dos </w:t>
      </w:r>
      <w:r w:rsidRPr="00B558A7">
        <w:rPr>
          <w:lang w:val="pt-BR"/>
        </w:rPr>
        <w:t xml:space="preserve">trabalhos de </w:t>
      </w:r>
      <w:r>
        <w:fldChar w:fldCharType="begin" w:fldLock="1"/>
      </w:r>
      <w:r w:rsidR="00CB66DB">
        <w:rPr>
          <w:lang w:val="pt-BR"/>
        </w:rPr>
        <w:instrText>ADDIN CSL_CITATION {"citationItems":[{"id":"ITEM-1","itemData":{"DOI":"10.1002/smj.4250050207","ISBN":"01432095","ISSN":"1545-0864","PMID":"19064477","abstract":"Application of the strategic leverage of Resource Based View of the Firm (RBV) directly advocates that a company's competitive advantage is derived from its ability to assemble and exploit an appropriate combination of resources (both tangible and intangible assets). The three companies that were selected were Pittsburgh-based companies that were within relatively easy access, representing healthcare service-related industries, and can be reviewed for the principles of the RBV. The particular firms represented a variety of establishments and included Baptist Homes (a long-term care facility), University of Pittsburgh Medical Center (UPMC)(a provider of hospital and other health services), and GlaxoSmithKline, Consumer Healthcare, North America (GSK-CHNA)(a global provider of healthcare products and services). Through the case studies, it was found that not all intangible assets are strategic, and by extension, not all measures of reputation are strategic either. For an intangible asset to be considered strategic, in this case reputation, it must be valuable, rare, imperfectly imitable, and non-substitutable.","author":[{"dropping-particle":"","family":"Wernerfelt","given":"Birger","non-dropping-particle":"","parse-names":false,"suffix":""}],"container-title":"Strategic Management Journal","id":"ITEM-1","issue":"2","issued":{"date-parts":[["1984"]]},"page":"171-180","title":"A Resource based view of the firm","type":"article-journal","volume":"5"},"uris":["http://www.mendeley.com/documents/?uuid=8c1bbd0e-2e5f-45b8-9001-2704524c0a2a"]},{"id":"ITEM-2","itemData":{"author":[{"dropping-particle":"","family":"Rumelt","given":"Richard P.","non-dropping-particle":"","parse-names":false,"suffix":""}],"container-title":"Competitive Strategic Management","editor":[{"dropping-particle":"","family":"Richard B. Lamb","given":"Ed","non-dropping-particle":"","parse-names":false,"suffix":""}],"id":"ITEM-2","issued":{"date-parts":[["1984"]]},"title":"Towards a Strategic Theory of the Firm","type":"chapter"},"uris":["http://www.mendeley.com/documents/?uuid=b2ecb9f8-d3a0-4412-9d47-32598a52c469"]},{"id":"ITEM-3","itemData":{"DOI":"10.1287/mnsc.35.12.1514","ISBN":"0025-1909","ISSN":"0025-1909","PMID":"296","abstract":"Given incomplete factor markets, appropriate time paths of flow variables must be chosen to build required stocks of assets. That is, critical resources are accumulated rather than acquired in “strategic factor markets” (Barney [Barney, J. 1986. Strategic factor markets: Expectations, luck, and business strategy. Management Sci. (October) 1231–1241.]). Sustainability of a firm's asset position hinges on how easily assets can be substituted or imitated. Imitability is linked to the characteristics of the asset accumulation process: time compression diseconomies, asset mass efficiencies, inter-connectedness, asset erosion and causal ambiguity.","author":[{"dropping-particle":"","family":"Dierickx","given":"Ingemar","non-dropping-particle":"","parse-names":false,"suffix":""},{"dropping-particle":"","family":"Cool","given":"Karel","non-dropping-particle":"","parse-names":false,"suffix":""}],"container-title":"Management Science","id":"ITEM-3","issue":"12","issued":{"date-parts":[["1989"]]},"page":"1514-1514","title":"Asset Stock Accumulation and the Sustainability of Competitive Advantage: Reply","type":"article-journal","volume":"35"},"uris":["http://www.mendeley.com/documents/?uuid=82de83c5-5a6f-422c-9a4e-bc7cc6114c2a"]},{"id":"ITEM-4","itemData":{"DOI":"10.1177/014920639101700108","ISBN":"0893-3200","ISSN":"15571211","PMID":"803973233","abstract":"The fastener design for the transfer of","author":[{"dropping-particle":"","family":"Barney","given":"Jay","non-dropping-particle":"","parse-names":false,"suffix":""}],"container-title":"Journal of Management","id":"ITEM-4","issue":"1","issued":{"date-parts":[["1991"]]},"page":"99-120","title":"Firm Resources and Sustained Competitive Advantage","type":"article-journal","volume":"17"},"uris":["http://www.mendeley.com/documents/?uuid=00953464-786e-40c8-a9d1-26bf09e7f725"]}],"mendeley":{"formattedCitation":"(J. Barney, 1991; Dierickx &amp; Cool, 1989; Rumelt, 1984; Wernerfelt, 1984a)","manualFormatting":"Barney (1991), Dierickx &amp; Cool (1989), Rumelt, (1984) e Wernerfelt (1984)","plainTextFormattedCitation":"(J. Barney, 1991; Dierickx &amp; Cool, 1989; Rumelt, 1984; Wernerfelt, 1984a)","previouslyFormattedCitation":"(J. Barney, 1991; Dierickx &amp; Cool, 1989; Rumelt, 1984; Wernerfelt, 1984a)"},"properties":{"noteIndex":0},"schema":"https://github.com/citation-style-language/schema/raw/master/csl-citation.json"}</w:instrText>
      </w:r>
      <w:r>
        <w:fldChar w:fldCharType="separate"/>
      </w:r>
      <w:r w:rsidRPr="00B558A7">
        <w:rPr>
          <w:noProof/>
          <w:lang w:val="pt-BR"/>
        </w:rPr>
        <w:t>Barney</w:t>
      </w:r>
      <w:r w:rsidR="003B62E8">
        <w:rPr>
          <w:noProof/>
          <w:lang w:val="pt-BR"/>
        </w:rPr>
        <w:t xml:space="preserve"> (</w:t>
      </w:r>
      <w:r w:rsidRPr="00B558A7">
        <w:rPr>
          <w:noProof/>
          <w:lang w:val="pt-BR"/>
        </w:rPr>
        <w:t>1991</w:t>
      </w:r>
      <w:r w:rsidR="003B62E8">
        <w:rPr>
          <w:noProof/>
          <w:lang w:val="pt-BR"/>
        </w:rPr>
        <w:t xml:space="preserve">), </w:t>
      </w:r>
      <w:r w:rsidRPr="00B558A7">
        <w:rPr>
          <w:noProof/>
          <w:lang w:val="pt-BR"/>
        </w:rPr>
        <w:t>Dierickx &amp; Cool</w:t>
      </w:r>
      <w:r w:rsidR="003B62E8">
        <w:rPr>
          <w:noProof/>
          <w:lang w:val="pt-BR"/>
        </w:rPr>
        <w:t xml:space="preserve"> (</w:t>
      </w:r>
      <w:r w:rsidRPr="00B558A7">
        <w:rPr>
          <w:noProof/>
          <w:lang w:val="pt-BR"/>
        </w:rPr>
        <w:t>1989</w:t>
      </w:r>
      <w:r w:rsidR="003B62E8">
        <w:rPr>
          <w:noProof/>
          <w:lang w:val="pt-BR"/>
        </w:rPr>
        <w:t xml:space="preserve">), </w:t>
      </w:r>
      <w:r w:rsidRPr="00B558A7">
        <w:rPr>
          <w:noProof/>
          <w:lang w:val="pt-BR"/>
        </w:rPr>
        <w:t xml:space="preserve">Rumelt, </w:t>
      </w:r>
      <w:r w:rsidR="003B62E8">
        <w:rPr>
          <w:noProof/>
          <w:lang w:val="pt-BR"/>
        </w:rPr>
        <w:t>(</w:t>
      </w:r>
      <w:r w:rsidRPr="00B558A7">
        <w:rPr>
          <w:noProof/>
          <w:lang w:val="pt-BR"/>
        </w:rPr>
        <w:t>1984</w:t>
      </w:r>
      <w:r w:rsidR="003B62E8">
        <w:rPr>
          <w:noProof/>
          <w:lang w:val="pt-BR"/>
        </w:rPr>
        <w:t xml:space="preserve">) e </w:t>
      </w:r>
      <w:r w:rsidRPr="00B558A7">
        <w:rPr>
          <w:noProof/>
          <w:lang w:val="pt-BR"/>
        </w:rPr>
        <w:t xml:space="preserve">Wernerfelt </w:t>
      </w:r>
      <w:r w:rsidR="003B62E8">
        <w:rPr>
          <w:noProof/>
          <w:lang w:val="pt-BR"/>
        </w:rPr>
        <w:t>(</w:t>
      </w:r>
      <w:r w:rsidRPr="00B558A7">
        <w:rPr>
          <w:noProof/>
          <w:lang w:val="pt-BR"/>
        </w:rPr>
        <w:t>1984)</w:t>
      </w:r>
      <w:r>
        <w:fldChar w:fldCharType="end"/>
      </w:r>
      <w:r w:rsidRPr="00B558A7">
        <w:rPr>
          <w:lang w:val="pt-BR"/>
        </w:rPr>
        <w:t xml:space="preserve">. </w:t>
      </w:r>
      <w:r w:rsidR="0019540C" w:rsidRPr="00B558A7">
        <w:rPr>
          <w:lang w:val="pt-BR"/>
        </w:rPr>
        <w:t>Es</w:t>
      </w:r>
      <w:r w:rsidR="0019540C">
        <w:rPr>
          <w:lang w:val="pt-BR"/>
        </w:rPr>
        <w:t>s</w:t>
      </w:r>
      <w:r w:rsidR="0019540C" w:rsidRPr="00B558A7">
        <w:rPr>
          <w:lang w:val="pt-BR"/>
        </w:rPr>
        <w:t xml:space="preserve">es </w:t>
      </w:r>
      <w:r w:rsidRPr="00B558A7">
        <w:rPr>
          <w:lang w:val="pt-BR"/>
        </w:rPr>
        <w:t xml:space="preserve">artigos acabaram por destacar que recursos que são raros, valiosos, inimitáveis e não substituíveis podem </w:t>
      </w:r>
      <w:r w:rsidR="009E136E">
        <w:rPr>
          <w:lang w:val="pt-BR"/>
        </w:rPr>
        <w:t>ser</w:t>
      </w:r>
      <w:r w:rsidRPr="00B558A7">
        <w:rPr>
          <w:lang w:val="pt-BR"/>
        </w:rPr>
        <w:t xml:space="preserve"> fontes sustentáveis de vantagem competitiva. </w:t>
      </w:r>
    </w:p>
    <w:p w14:paraId="685A592C" w14:textId="5F396476" w:rsidR="00816915" w:rsidRPr="00A119C7" w:rsidRDefault="00B558A7" w:rsidP="001C30BE">
      <w:pPr>
        <w:ind w:firstLine="709"/>
        <w:jc w:val="both"/>
        <w:rPr>
          <w:lang w:val="pt-BR"/>
        </w:rPr>
      </w:pPr>
      <w:r w:rsidRPr="00B558A7">
        <w:rPr>
          <w:lang w:val="pt-BR"/>
        </w:rPr>
        <w:t xml:space="preserve">Na perspectiva da </w:t>
      </w:r>
      <w:r w:rsidR="00747223">
        <w:rPr>
          <w:lang w:val="pt-BR"/>
        </w:rPr>
        <w:t>SHRM</w:t>
      </w:r>
      <w:r w:rsidRPr="00B558A7">
        <w:rPr>
          <w:lang w:val="pt-BR"/>
        </w:rPr>
        <w:t>, as discussões evoluíram para explicar as práticas de RH como fontes de criação de vantagem competitiva</w:t>
      </w:r>
      <w:r w:rsidR="00D248F1">
        <w:rPr>
          <w:lang w:val="pt-BR"/>
        </w:rPr>
        <w:t>,</w:t>
      </w:r>
      <w:r w:rsidR="00D248F1" w:rsidRPr="00B558A7">
        <w:rPr>
          <w:lang w:val="pt-BR"/>
        </w:rPr>
        <w:t xml:space="preserve"> </w:t>
      </w:r>
      <w:r w:rsidR="00D248F1">
        <w:rPr>
          <w:lang w:val="pt-BR"/>
        </w:rPr>
        <w:t>a</w:t>
      </w:r>
      <w:r w:rsidR="00D248F1" w:rsidRPr="00B558A7">
        <w:rPr>
          <w:lang w:val="pt-BR"/>
        </w:rPr>
        <w:t xml:space="preserve">inda </w:t>
      </w:r>
      <w:r w:rsidRPr="00B558A7">
        <w:rPr>
          <w:lang w:val="pt-BR"/>
        </w:rPr>
        <w:t>que</w:t>
      </w:r>
      <w:r w:rsidR="00CF053D">
        <w:rPr>
          <w:lang w:val="pt-BR"/>
        </w:rPr>
        <w:t>,</w:t>
      </w:r>
      <w:r w:rsidRPr="00B558A7">
        <w:rPr>
          <w:lang w:val="pt-BR"/>
        </w:rPr>
        <w:t xml:space="preserve"> </w:t>
      </w:r>
      <w:r w:rsidR="00BE60D7">
        <w:rPr>
          <w:lang w:val="pt-BR"/>
        </w:rPr>
        <w:t>segundo alguns autores</w:t>
      </w:r>
      <w:r w:rsidR="008A339D">
        <w:rPr>
          <w:lang w:val="pt-BR"/>
        </w:rPr>
        <w:t xml:space="preserve">, as práticas </w:t>
      </w:r>
      <w:r w:rsidRPr="00B558A7">
        <w:rPr>
          <w:lang w:val="pt-BR"/>
        </w:rPr>
        <w:t xml:space="preserve">não sejam efetivamente raras, inimitáveis ou insubstituíveis </w:t>
      </w:r>
      <w:r>
        <w:rPr>
          <w:rStyle w:val="Refdenotaderodap"/>
        </w:rPr>
        <w:fldChar w:fldCharType="begin" w:fldLock="1"/>
      </w:r>
      <w:r w:rsidR="00816915">
        <w:rPr>
          <w:lang w:val="pt-BR"/>
        </w:rPr>
        <w:instrText>ADDIN CSL_CITATION {"citationItems":[{"id":"ITEM-1","itemData":{"DOI":"10.1016/S0149-2063(01)00120-9","ISBN":"0149-2063","ISSN":"01492063","PMID":"20211263","abstract":"The resource-based view (RBV) of the firm has influenced the field of strategic human resource management (SHRM) in a number of ways. This paper explores the impact of the RBV on the theoretical and empirical development of SHRM. It explores how the fields of strategy and SHRM are beginning to converge around a number of issues, and proposes a number of implications of this convergence. © 2001 Elsevier Science Inc. All rights reserved.","author":[{"dropping-particle":"","family":"Wright","given":"P M","non-dropping-particle":"","parse-names":false,"suffix":""},{"dropping-particle":"","family":"Dunford","given":"B B","non-dropping-particle":"","parse-names":false,"suffix":""},{"dropping-particle":"","family":"Snell","given":"S A","non-dropping-particle":"","parse-names":false,"suffix":""}],"container-title":"Journal of Management","id":"ITEM-1","issue":"6","issued":{"date-parts":[["2001"]]},"page":"701-721","title":"Human resources and the resource based view of the firm","type":"article-journal","volume":"27"},"uris":["http://www.mendeley.com/documents/?uuid=f8347d8c-6d88-4066-b9e5-eacb0be769d8"]}],"mendeley":{"formattedCitation":"(P M Wright et al., 2001)","manualFormatting":"(Wright et al., 2001)","plainTextFormattedCitation":"(P M Wright et al., 2001)","previouslyFormattedCitation":"(P M Wright et al., 2001)"},"properties":{"noteIndex":0},"schema":"https://github.com/citation-style-language/schema/raw/master/csl-citation.json"}</w:instrText>
      </w:r>
      <w:r>
        <w:rPr>
          <w:rStyle w:val="Refdenotaderodap"/>
        </w:rPr>
        <w:fldChar w:fldCharType="separate"/>
      </w:r>
      <w:r w:rsidR="00A65FFB" w:rsidRPr="00A65FFB">
        <w:rPr>
          <w:bCs/>
          <w:noProof/>
          <w:lang w:val="pt-BR"/>
        </w:rPr>
        <w:t xml:space="preserve">(Wright </w:t>
      </w:r>
      <w:r w:rsidR="00A65FFB" w:rsidRPr="000A4993">
        <w:rPr>
          <w:bCs/>
          <w:i/>
          <w:noProof/>
          <w:lang w:val="pt-BR"/>
        </w:rPr>
        <w:t>et al</w:t>
      </w:r>
      <w:r w:rsidR="00A65FFB" w:rsidRPr="00A65FFB">
        <w:rPr>
          <w:bCs/>
          <w:noProof/>
          <w:lang w:val="pt-BR"/>
        </w:rPr>
        <w:t>., 2001)</w:t>
      </w:r>
      <w:r>
        <w:rPr>
          <w:rStyle w:val="Refdenotaderodap"/>
        </w:rPr>
        <w:fldChar w:fldCharType="end"/>
      </w:r>
      <w:r w:rsidR="009234FF">
        <w:rPr>
          <w:lang w:val="pt-BR"/>
        </w:rPr>
        <w:t xml:space="preserve">.  Mas, </w:t>
      </w:r>
      <w:r w:rsidR="00CB66DB">
        <w:rPr>
          <w:lang w:val="pt-BR"/>
        </w:rPr>
        <w:t xml:space="preserve">se </w:t>
      </w:r>
      <w:r w:rsidR="00BE60D7" w:rsidRPr="008A339D">
        <w:rPr>
          <w:lang w:val="pt-BR"/>
        </w:rPr>
        <w:t>tratada</w:t>
      </w:r>
      <w:r w:rsidR="00747223">
        <w:rPr>
          <w:lang w:val="pt-BR"/>
        </w:rPr>
        <w:t>s</w:t>
      </w:r>
      <w:r w:rsidR="00BE60D7" w:rsidRPr="008A339D">
        <w:rPr>
          <w:lang w:val="pt-BR"/>
        </w:rPr>
        <w:t xml:space="preserve"> como </w:t>
      </w:r>
      <w:r w:rsidRPr="008A339D">
        <w:rPr>
          <w:lang w:val="pt-BR"/>
        </w:rPr>
        <w:t>um sistema de gestão de pessoas</w:t>
      </w:r>
      <w:r w:rsidR="00CF053D">
        <w:rPr>
          <w:lang w:val="pt-BR"/>
        </w:rPr>
        <w:t>,</w:t>
      </w:r>
      <w:r w:rsidRPr="008A339D">
        <w:rPr>
          <w:lang w:val="pt-BR"/>
        </w:rPr>
        <w:t xml:space="preserve"> </w:t>
      </w:r>
      <w:r w:rsidR="00747223">
        <w:rPr>
          <w:lang w:val="pt-BR"/>
        </w:rPr>
        <w:t xml:space="preserve">pode-se </w:t>
      </w:r>
      <w:r w:rsidR="00816915" w:rsidRPr="00A119C7">
        <w:rPr>
          <w:lang w:val="pt-BR"/>
        </w:rPr>
        <w:t>considera</w:t>
      </w:r>
      <w:r w:rsidR="00747223" w:rsidRPr="00A119C7">
        <w:rPr>
          <w:lang w:val="pt-BR"/>
        </w:rPr>
        <w:t xml:space="preserve">r </w:t>
      </w:r>
      <w:r w:rsidR="00816915" w:rsidRPr="00A119C7">
        <w:rPr>
          <w:lang w:val="pt-BR"/>
        </w:rPr>
        <w:t>que ela</w:t>
      </w:r>
      <w:r w:rsidR="009E136E" w:rsidRPr="00A119C7">
        <w:rPr>
          <w:lang w:val="pt-BR"/>
        </w:rPr>
        <w:t>s</w:t>
      </w:r>
      <w:r w:rsidR="00816915" w:rsidRPr="00A119C7">
        <w:rPr>
          <w:lang w:val="pt-BR"/>
        </w:rPr>
        <w:t xml:space="preserve"> </w:t>
      </w:r>
      <w:r w:rsidRPr="00A119C7">
        <w:rPr>
          <w:lang w:val="pt-BR"/>
        </w:rPr>
        <w:t>cria</w:t>
      </w:r>
      <w:r w:rsidR="009E136E" w:rsidRPr="00A119C7">
        <w:rPr>
          <w:lang w:val="pt-BR"/>
        </w:rPr>
        <w:t>m</w:t>
      </w:r>
      <w:r w:rsidR="00747223" w:rsidRPr="00A119C7">
        <w:rPr>
          <w:lang w:val="pt-BR"/>
        </w:rPr>
        <w:t>,</w:t>
      </w:r>
      <w:r w:rsidRPr="00A119C7">
        <w:rPr>
          <w:lang w:val="pt-BR"/>
        </w:rPr>
        <w:t xml:space="preserve"> </w:t>
      </w:r>
      <w:r w:rsidR="00BE60D7" w:rsidRPr="00A119C7">
        <w:rPr>
          <w:lang w:val="pt-BR"/>
        </w:rPr>
        <w:t>de fato</w:t>
      </w:r>
      <w:r w:rsidR="00747223" w:rsidRPr="00A119C7">
        <w:rPr>
          <w:lang w:val="pt-BR"/>
        </w:rPr>
        <w:t>,</w:t>
      </w:r>
      <w:r w:rsidR="00BE60D7" w:rsidRPr="00A119C7">
        <w:rPr>
          <w:lang w:val="pt-BR"/>
        </w:rPr>
        <w:t xml:space="preserve"> </w:t>
      </w:r>
      <w:r w:rsidRPr="00A119C7">
        <w:rPr>
          <w:lang w:val="pt-BR"/>
        </w:rPr>
        <w:t>valor para a firma, uma vez que impacta</w:t>
      </w:r>
      <w:r w:rsidR="00CF053D" w:rsidRPr="00A119C7">
        <w:rPr>
          <w:lang w:val="pt-BR"/>
        </w:rPr>
        <w:t>m</w:t>
      </w:r>
      <w:r w:rsidRPr="00A119C7">
        <w:rPr>
          <w:lang w:val="pt-BR"/>
        </w:rPr>
        <w:t xml:space="preserve"> o estoque, o fluxo e as mudanças no capital intelectual que formam a base para as competências</w:t>
      </w:r>
      <w:r w:rsidR="00BE60D7" w:rsidRPr="00A119C7">
        <w:rPr>
          <w:lang w:val="pt-BR"/>
        </w:rPr>
        <w:t xml:space="preserve"> </w:t>
      </w:r>
      <w:r w:rsidR="008A339D" w:rsidRPr="00A119C7">
        <w:rPr>
          <w:lang w:val="pt-BR"/>
        </w:rPr>
        <w:fldChar w:fldCharType="begin" w:fldLock="1"/>
      </w:r>
      <w:r w:rsidR="006505A7" w:rsidRPr="00A119C7">
        <w:rPr>
          <w:lang w:val="pt-BR"/>
        </w:rPr>
        <w:instrText>ADDIN CSL_CITATION {"citationItems":[{"id":"ITEM-1","itemData":{"author":[{"dropping-particle":"","family":"Lado","given":"A. A.","non-dropping-particle":"","parse-names":false,"suffix":""},{"dropping-particle":"","family":"Wilson","given":"M. C.","non-dropping-particle":"","parse-names":false,"suffix":""}],"container-title":"Academy of Management Review","id":"ITEM-1","issued":{"date-parts":[["1994"]]},"page":"699-727","title":"Human resource systems and sustained competitive advantage : A competency-base ...","type":"article-journal","volume":"19"},"uris":["http://www.mendeley.com/documents/?uuid=f134077d-006a-4e1c-8efa-3def09e92b8e"]}],"mendeley":{"formattedCitation":"(Lado &amp; Wilson, 1994)","plainTextFormattedCitation":"(Lado &amp; Wilson, 1994)","previouslyFormattedCitation":"(Lado &amp; Wilson, 1994)"},"properties":{"noteIndex":0},"schema":"https://github.com/citation-style-language/schema/raw/master/csl-citation.json"}</w:instrText>
      </w:r>
      <w:r w:rsidR="008A339D" w:rsidRPr="00A119C7">
        <w:rPr>
          <w:lang w:val="pt-BR"/>
        </w:rPr>
        <w:fldChar w:fldCharType="separate"/>
      </w:r>
      <w:r w:rsidR="008A339D" w:rsidRPr="00A119C7">
        <w:rPr>
          <w:noProof/>
          <w:lang w:val="pt-BR"/>
        </w:rPr>
        <w:t>(Lado &amp; Wilson, 1994)</w:t>
      </w:r>
      <w:r w:rsidR="008A339D" w:rsidRPr="00A119C7">
        <w:rPr>
          <w:lang w:val="pt-BR"/>
        </w:rPr>
        <w:fldChar w:fldCharType="end"/>
      </w:r>
      <w:r w:rsidRPr="00A119C7">
        <w:rPr>
          <w:lang w:val="pt-BR"/>
        </w:rPr>
        <w:t xml:space="preserve">.  </w:t>
      </w:r>
      <w:r w:rsidR="009E136E" w:rsidRPr="00A119C7">
        <w:rPr>
          <w:lang w:val="pt-BR"/>
        </w:rPr>
        <w:t>Desta forma, considera-se</w:t>
      </w:r>
      <w:r w:rsidRPr="00A119C7">
        <w:rPr>
          <w:lang w:val="pt-BR"/>
        </w:rPr>
        <w:t xml:space="preserve"> que a </w:t>
      </w:r>
      <w:r w:rsidR="00747223" w:rsidRPr="00A119C7">
        <w:rPr>
          <w:lang w:val="pt-BR"/>
        </w:rPr>
        <w:t>SHRM</w:t>
      </w:r>
      <w:r w:rsidRPr="00A119C7">
        <w:rPr>
          <w:lang w:val="pt-BR"/>
        </w:rPr>
        <w:t xml:space="preserve"> pode ter influência significativa nos resultados financeiros</w:t>
      </w:r>
      <w:r w:rsidR="00CF053D" w:rsidRPr="00A119C7">
        <w:rPr>
          <w:lang w:val="pt-BR"/>
        </w:rPr>
        <w:t>;</w:t>
      </w:r>
      <w:r w:rsidRPr="00A119C7">
        <w:rPr>
          <w:lang w:val="pt-BR"/>
        </w:rPr>
        <w:t xml:space="preserve"> devendo, portanto, ser reconhecida como parte da estratégia </w:t>
      </w:r>
      <w:r w:rsidRPr="00A119C7">
        <w:rPr>
          <w:lang w:val="pt-BR"/>
        </w:rPr>
        <w:fldChar w:fldCharType="begin" w:fldLock="1"/>
      </w:r>
      <w:r w:rsidR="004E226E" w:rsidRPr="00A119C7">
        <w:rPr>
          <w:lang w:val="pt-BR"/>
        </w:rPr>
        <w:instrText>ADDIN CSL_CITATION {"citationItems":[{"id":"ITEM-1","itemData":{"DOI":"10.1177/0149206306293668","ISBN":"0149-2063","ISSN":"01492063","PMID":"23356440","abstract":"The authors identify the key challenges facing strategic human resource management (SHRM) going forward and discuss several new directions in both the scholarship and practice of SHRM. They focus on a clearer articulation of the “black box” between HR and firm performance, emphasizing the integration of strategy implementation as the central mediating variable in this relationship. There are direct implications for the nature of fit and contingencies in SHRM. They also highlight the significance of a differentiated HR architecture not just across firms but also within firms.","author":[{"dropping-particle":"","family":"Becker","given":"Brian E.","non-dropping-particle":"","parse-names":false,"suffix":""},{"dropping-particle":"","family":"Huselid","given":"Mark A.","non-dropping-particle":"","parse-names":false,"suffix":""}],"container-title":"Journal of Management","id":"ITEM-1","issued":{"date-parts":[["2006"]]},"title":"Strategic human resources management: Where do we go from here?","type":"article-journal"},"uris":["http://www.mendeley.com/documents/?uuid=bf31d6da-88b1-3c79-9111-1ded8e5f28d4"]}],"mendeley":{"formattedCitation":"(Becker &amp; Huselid, 2006)","plainTextFormattedCitation":"(Becker &amp; Huselid, 2006)","previouslyFormattedCitation":"(Becker &amp; Huselid, 2006)"},"properties":{"noteIndex":0},"schema":"https://github.com/citation-style-language/schema/raw/master/csl-citation.json"}</w:instrText>
      </w:r>
      <w:r w:rsidRPr="00A119C7">
        <w:rPr>
          <w:lang w:val="pt-BR"/>
        </w:rPr>
        <w:fldChar w:fldCharType="separate"/>
      </w:r>
      <w:r w:rsidRPr="00A119C7">
        <w:rPr>
          <w:noProof/>
          <w:lang w:val="pt-BR"/>
        </w:rPr>
        <w:t>(Becker &amp; Huselid, 2006)</w:t>
      </w:r>
      <w:r w:rsidRPr="00A119C7">
        <w:rPr>
          <w:lang w:val="pt-BR"/>
        </w:rPr>
        <w:fldChar w:fldCharType="end"/>
      </w:r>
      <w:r w:rsidRPr="00A119C7">
        <w:rPr>
          <w:lang w:val="pt-BR"/>
        </w:rPr>
        <w:t xml:space="preserve">.  </w:t>
      </w:r>
    </w:p>
    <w:p w14:paraId="366247C8" w14:textId="7CA530FB" w:rsidR="000A0A0B" w:rsidRPr="00A119C7" w:rsidRDefault="009B615A" w:rsidP="001C30BE">
      <w:pPr>
        <w:ind w:firstLine="709"/>
        <w:jc w:val="both"/>
        <w:rPr>
          <w:lang w:val="pt-BR"/>
        </w:rPr>
      </w:pPr>
      <w:r w:rsidRPr="00A119C7">
        <w:rPr>
          <w:lang w:val="pt-BR"/>
        </w:rPr>
        <w:t>Entendendo a complexidade do sistema de RH</w:t>
      </w:r>
      <w:r w:rsidR="00464E56">
        <w:rPr>
          <w:lang w:val="pt-BR"/>
        </w:rPr>
        <w:t>,</w:t>
      </w:r>
      <w:r w:rsidRPr="00A119C7">
        <w:rPr>
          <w:lang w:val="pt-BR"/>
        </w:rPr>
        <w:t xml:space="preserve"> a ambiguidade causal gerada por ele e questionando qual</w:t>
      </w:r>
      <w:r w:rsidR="00AC106C" w:rsidRPr="00A119C7">
        <w:rPr>
          <w:lang w:val="pt-BR"/>
        </w:rPr>
        <w:t xml:space="preserve"> papel os princípios de RH assumem na movimentação coerente de todo o sistema da firma em direção à estratégia definida, </w:t>
      </w:r>
      <w:r w:rsidRPr="00A119C7">
        <w:rPr>
          <w:lang w:val="pt-BR"/>
        </w:rPr>
        <w:fldChar w:fldCharType="begin" w:fldLock="1"/>
      </w:r>
      <w:r w:rsidR="00775F48" w:rsidRPr="00A119C7">
        <w:rPr>
          <w:lang w:val="pt-BR"/>
        </w:rPr>
        <w:instrText>ADDIN CSL_CITATION {"citationItems":[{"id":"ITEM-1","itemData":{"ISBN":"0363-7425","author":[{"dropping-particle":"","family":"Colbert","given":"B A","non-dropping-particle":"","parse-names":false,"suffix":""}],"container-title":"The Academy of Management Review","id":"ITEM-1","issue":"3","issued":{"date-parts":[["2004"]]},"page":"341-358","title":"The complex resource-based view: Implications for theory and practice in strategic human resource management","type":"article-journal","volume":"29"},"uris":["http://www.mendeley.com/documents/?uuid=22cb9b65-00db-4241-bd4a-4da7c9781a61"]}],"mendeley":{"formattedCitation":"(Colbert, 2004)","manualFormatting":"Colbert (2004)","plainTextFormattedCitation":"(Colbert, 2004)","previouslyFormattedCitation":"(Colbert, 2004)"},"properties":{"noteIndex":0},"schema":"https://github.com/citation-style-language/schema/raw/master/csl-citation.json"}</w:instrText>
      </w:r>
      <w:r w:rsidRPr="00A119C7">
        <w:rPr>
          <w:lang w:val="pt-BR"/>
        </w:rPr>
        <w:fldChar w:fldCharType="separate"/>
      </w:r>
      <w:r w:rsidRPr="00A119C7">
        <w:rPr>
          <w:noProof/>
          <w:lang w:val="pt-BR"/>
        </w:rPr>
        <w:t>Colbert (2004)</w:t>
      </w:r>
      <w:r w:rsidRPr="00A119C7">
        <w:rPr>
          <w:lang w:val="pt-BR"/>
        </w:rPr>
        <w:fldChar w:fldCharType="end"/>
      </w:r>
      <w:r w:rsidRPr="00A119C7">
        <w:rPr>
          <w:lang w:val="pt-BR"/>
        </w:rPr>
        <w:t xml:space="preserve"> sugere que</w:t>
      </w:r>
      <w:r w:rsidR="00AC106C" w:rsidRPr="00A119C7">
        <w:rPr>
          <w:lang w:val="pt-BR"/>
        </w:rPr>
        <w:t xml:space="preserve"> uma investigação desses processos seja feita coletando dados qualitativos dos atores dentro da firma para que se entenda essa dinâmica.  </w:t>
      </w:r>
    </w:p>
    <w:p w14:paraId="5D43A1A4" w14:textId="271A4D9A" w:rsidR="00464E56" w:rsidRDefault="00AC106C" w:rsidP="00464E56">
      <w:pPr>
        <w:ind w:firstLine="709"/>
        <w:jc w:val="both"/>
        <w:rPr>
          <w:lang w:val="pt-BR"/>
        </w:rPr>
      </w:pPr>
      <w:r w:rsidRPr="00CB66DB">
        <w:rPr>
          <w:lang w:val="pt-BR"/>
        </w:rPr>
        <w:t xml:space="preserve">Considerando o CEO como o responsável pela definição da estratégia que </w:t>
      </w:r>
      <w:r w:rsidR="00464E56">
        <w:rPr>
          <w:lang w:val="pt-BR"/>
        </w:rPr>
        <w:t>acumulará</w:t>
      </w:r>
      <w:r w:rsidRPr="00CB66DB">
        <w:rPr>
          <w:lang w:val="pt-BR"/>
        </w:rPr>
        <w:t>, combinar</w:t>
      </w:r>
      <w:r w:rsidR="00464E56">
        <w:rPr>
          <w:lang w:val="pt-BR"/>
        </w:rPr>
        <w:t>á</w:t>
      </w:r>
      <w:r w:rsidRPr="00CB66DB">
        <w:rPr>
          <w:lang w:val="pt-BR"/>
        </w:rPr>
        <w:t xml:space="preserve"> e explorar</w:t>
      </w:r>
      <w:r w:rsidR="00464E56">
        <w:rPr>
          <w:lang w:val="pt-BR"/>
        </w:rPr>
        <w:t>á</w:t>
      </w:r>
      <w:r w:rsidRPr="00CB66DB">
        <w:rPr>
          <w:lang w:val="pt-BR"/>
        </w:rPr>
        <w:t xml:space="preserve"> recursos que gerarão valor para a organização, a questão que se deseja observar </w:t>
      </w:r>
      <w:r w:rsidR="0071355D" w:rsidRPr="00CB66DB">
        <w:rPr>
          <w:lang w:val="pt-BR"/>
        </w:rPr>
        <w:t xml:space="preserve">nessa </w:t>
      </w:r>
      <w:r w:rsidRPr="00CB66DB">
        <w:rPr>
          <w:lang w:val="pt-BR"/>
        </w:rPr>
        <w:t xml:space="preserve">pesquisa é qual o papel </w:t>
      </w:r>
      <w:r w:rsidR="00CB66DB" w:rsidRPr="00CB66DB">
        <w:rPr>
          <w:lang w:val="pt-BR"/>
        </w:rPr>
        <w:t xml:space="preserve">do </w:t>
      </w:r>
      <w:r w:rsidR="000A73AC">
        <w:rPr>
          <w:lang w:val="pt-BR"/>
        </w:rPr>
        <w:t>RH</w:t>
      </w:r>
      <w:r w:rsidR="0071355D" w:rsidRPr="00CB66DB">
        <w:rPr>
          <w:lang w:val="pt-BR"/>
        </w:rPr>
        <w:t xml:space="preserve"> </w:t>
      </w:r>
      <w:r w:rsidRPr="00CB66DB">
        <w:rPr>
          <w:lang w:val="pt-BR"/>
        </w:rPr>
        <w:t>na estratégia da firma</w:t>
      </w:r>
      <w:r w:rsidR="002A15FC" w:rsidRPr="00CB66DB">
        <w:rPr>
          <w:lang w:val="pt-BR"/>
        </w:rPr>
        <w:t xml:space="preserve"> sob a ótica do CEO</w:t>
      </w:r>
      <w:r w:rsidR="001C30BE" w:rsidRPr="00CB66DB">
        <w:rPr>
          <w:lang w:val="pt-BR"/>
        </w:rPr>
        <w:t xml:space="preserve">.  Esse estudo buscará compreender </w:t>
      </w:r>
      <w:r w:rsidR="00964C90">
        <w:rPr>
          <w:lang w:val="pt-BR"/>
        </w:rPr>
        <w:t xml:space="preserve">como é considerado </w:t>
      </w:r>
      <w:r w:rsidR="001C30BE" w:rsidRPr="00CB66DB">
        <w:rPr>
          <w:lang w:val="pt-BR"/>
        </w:rPr>
        <w:t xml:space="preserve">o capital humano na formulação e implantação da estratégia e como, então, estão utilizando esse recurso para gerar vantagem competitiva. </w:t>
      </w:r>
      <w:r w:rsidR="00CB66DB">
        <w:rPr>
          <w:lang w:val="pt-BR"/>
        </w:rPr>
        <w:t xml:space="preserve">Sendo escassa a abordagem exploratória que se fará nessa pesquisa </w:t>
      </w:r>
      <w:r w:rsidR="00CB66DB">
        <w:rPr>
          <w:lang w:val="pt-BR"/>
        </w:rPr>
        <w:fldChar w:fldCharType="begin" w:fldLock="1"/>
      </w:r>
      <w:r w:rsidR="00584C4C">
        <w:rPr>
          <w:lang w:val="pt-BR"/>
        </w:rPr>
        <w:instrText>ADDIN CSL_CITATION {"citationItems":[{"id":"ITEM-1","itemData":{"DOI":"10.1093/mind/107.428.841","ISBN":"18082386","ISSN":"00264423","PMID":"115183752","abstract":"This paper presents a theoretical and empirical analysis of the relationship between human resource management (HRM) and organizational performance. Theoretically, we discuss the importance of HRM for the development of resources and its impact on business performance. Empirically, we evaluated articles published on Brazilian academic journals that addressed such relationships. The results showed a lack of studies conducted at this intersection. From the universe of 2,469 articles, only 16 (0.6%) sought to relate HRM and organizational performance. We observed a dominance of isolated HR practices, which does not consider HRM as a system, and of operational performance measures, relative to financial and efficiency variables. Most studies show a positive relationship between HRM practices and performance, in line with the literature. However, we point out some methodological issues, such as the difficulty of isolating the HR practices from its context, the failure to consider the temporality of this relationship, and the comparison between companies from different industries. [ABSTRACT FROM AUTHOR] Copyright of Brazilian Business Review (English Edition) is the property of Brazilian Business Review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rito","given":"Renata","non-dropping-particle":"","parse-names":false,"suffix":""},{"dropping-particle":"","family":"Oliveira","given":"Lucia","non-dropping-particle":"","parse-names":false,"suffix":""}],"container-title":"Brazilian Business Review","id":"ITEM-1","issue":"3","issued":{"date-parts":[["2016"]]},"page":"90-110","title":"The Relationship Between Human Resource Management and Organizational Performance","type":"article-journal","volume":"13"},"uris":["http://www.mendeley.com/documents/?uuid=747a37a5-2340-459d-b33d-dcc7b80313cb"]}],"mendeley":{"formattedCitation":"(Brito &amp; Oliveira, 2016)","plainTextFormattedCitation":"(Brito &amp; Oliveira, 2016)","previouslyFormattedCitation":"(Brito &amp; Oliveira, 2016)"},"properties":{"noteIndex":0},"schema":"https://github.com/citation-style-language/schema/raw/master/csl-citation.json"}</w:instrText>
      </w:r>
      <w:r w:rsidR="00CB66DB">
        <w:rPr>
          <w:lang w:val="pt-BR"/>
        </w:rPr>
        <w:fldChar w:fldCharType="separate"/>
      </w:r>
      <w:r w:rsidR="00CB66DB" w:rsidRPr="00CB66DB">
        <w:rPr>
          <w:noProof/>
          <w:lang w:val="pt-BR"/>
        </w:rPr>
        <w:t xml:space="preserve">(Brito &amp; </w:t>
      </w:r>
      <w:r w:rsidR="00CB66DB" w:rsidRPr="00CB66DB">
        <w:rPr>
          <w:noProof/>
          <w:lang w:val="pt-BR"/>
        </w:rPr>
        <w:lastRenderedPageBreak/>
        <w:t>Oliveira, 2016)</w:t>
      </w:r>
      <w:r w:rsidR="00CB66DB">
        <w:rPr>
          <w:lang w:val="pt-BR"/>
        </w:rPr>
        <w:fldChar w:fldCharType="end"/>
      </w:r>
      <w:r w:rsidR="00CB66DB">
        <w:rPr>
          <w:lang w:val="pt-BR"/>
        </w:rPr>
        <w:t>, considera-se este estudo relevante</w:t>
      </w:r>
      <w:r w:rsidR="00464E56">
        <w:rPr>
          <w:lang w:val="pt-BR"/>
        </w:rPr>
        <w:t xml:space="preserve"> por trazer à tona as visões diretas dos CEOs </w:t>
      </w:r>
      <w:r w:rsidR="003F355C">
        <w:rPr>
          <w:lang w:val="pt-BR"/>
        </w:rPr>
        <w:t>suprindo uma lacuna importante na compreensão do sistema de RH como elemento estratégico.</w:t>
      </w:r>
      <w:bookmarkEnd w:id="0"/>
    </w:p>
    <w:p w14:paraId="039BA0E3" w14:textId="77777777" w:rsidR="00464E56" w:rsidRDefault="00464E56" w:rsidP="00464E56">
      <w:pPr>
        <w:ind w:firstLine="709"/>
        <w:jc w:val="both"/>
        <w:rPr>
          <w:lang w:val="pt-BR"/>
        </w:rPr>
      </w:pPr>
    </w:p>
    <w:p w14:paraId="5932F4F0" w14:textId="6B60CFD1" w:rsidR="00F9725A" w:rsidRPr="007A3FDF" w:rsidRDefault="00F9725A" w:rsidP="007A3FDF">
      <w:pPr>
        <w:pStyle w:val="PargrafodaLista"/>
        <w:numPr>
          <w:ilvl w:val="0"/>
          <w:numId w:val="15"/>
        </w:numPr>
        <w:rPr>
          <w:b/>
          <w:bCs/>
          <w:lang w:val="pt-BR"/>
        </w:rPr>
      </w:pPr>
      <w:r w:rsidRPr="007A3FDF">
        <w:rPr>
          <w:b/>
          <w:bCs/>
          <w:lang w:val="pt-BR"/>
        </w:rPr>
        <w:t>Fundamentação teórica</w:t>
      </w:r>
    </w:p>
    <w:p w14:paraId="504DF225" w14:textId="1E1F4E4E" w:rsidR="00067FFC" w:rsidRPr="009847D7" w:rsidRDefault="00F9725A" w:rsidP="009847D7">
      <w:pPr>
        <w:pStyle w:val="PargrafodaLista"/>
        <w:numPr>
          <w:ilvl w:val="1"/>
          <w:numId w:val="15"/>
        </w:numPr>
        <w:rPr>
          <w:b/>
          <w:bCs/>
          <w:lang w:val="pt-BR"/>
        </w:rPr>
      </w:pPr>
      <w:bookmarkStart w:id="1" w:name="_Toc7426728"/>
      <w:r w:rsidRPr="009847D7">
        <w:rPr>
          <w:b/>
          <w:bCs/>
          <w:lang w:val="pt-BR"/>
        </w:rPr>
        <w:t>V</w:t>
      </w:r>
      <w:r w:rsidR="00647DA6" w:rsidRPr="009847D7">
        <w:rPr>
          <w:b/>
          <w:bCs/>
          <w:lang w:val="pt-BR"/>
        </w:rPr>
        <w:t>isão baseada em recursos e RH</w:t>
      </w:r>
      <w:bookmarkEnd w:id="1"/>
    </w:p>
    <w:p w14:paraId="2F35C7AE" w14:textId="66D6A5D4" w:rsidR="002B5149" w:rsidRDefault="00425FED" w:rsidP="001C30BE">
      <w:pPr>
        <w:ind w:firstLine="709"/>
        <w:jc w:val="both"/>
        <w:rPr>
          <w:lang w:val="pt-BR"/>
        </w:rPr>
      </w:pPr>
      <w:r>
        <w:rPr>
          <w:lang w:val="pt-BR"/>
        </w:rPr>
        <w:t>Na esfera da administração</w:t>
      </w:r>
      <w:r w:rsidR="00721EE4">
        <w:rPr>
          <w:lang w:val="pt-BR"/>
        </w:rPr>
        <w:t xml:space="preserve">, o tema estratégia foi elevado </w:t>
      </w:r>
      <w:r w:rsidR="00FF1C7F">
        <w:rPr>
          <w:lang w:val="pt-BR"/>
        </w:rPr>
        <w:t xml:space="preserve">a um patamar privilegiado em relação ao restante das disciplinas organizacionais e ganhou ênfase </w:t>
      </w:r>
      <w:r w:rsidR="002B5149">
        <w:rPr>
          <w:lang w:val="pt-BR"/>
        </w:rPr>
        <w:t>especialmente ao se pensar</w:t>
      </w:r>
      <w:r w:rsidR="00FF1C7F">
        <w:rPr>
          <w:lang w:val="pt-BR"/>
        </w:rPr>
        <w:t xml:space="preserve"> o que acontece quando a estratégia, a organização e o indivíduo se encontram </w:t>
      </w:r>
      <w:r w:rsidR="00FF1C7F">
        <w:rPr>
          <w:lang w:val="pt-BR"/>
        </w:rPr>
        <w:fldChar w:fldCharType="begin" w:fldLock="1"/>
      </w:r>
      <w:r w:rsidR="00FB48F8">
        <w:rPr>
          <w:lang w:val="pt-BR"/>
        </w:rPr>
        <w:instrText>ADDIN CSL_CITATION {"citationItems":[{"id":"ITEM-1","itemData":{"author":[{"dropping-particle":"","family":"Wilson","given":"D.C.","non-dropping-particle":"","parse-names":false,"suffix":""},{"dropping-particle":"","family":"Jarzabkowski","given":"P.","non-dropping-particle":"","parse-names":false,"suffix":""}],"id":"ITEM-1","issued":{"date-parts":[["2004"]]},"title":"Pensando E Agindo Estrategicamente :","type":"article-journal"},"uris":["http://www.mendeley.com/documents/?uuid=2ebd80a9-a251-489f-9eb4-d4a97da10da3"]}],"mendeley":{"formattedCitation":"(Wilson &amp; Jarzabkowski, 2004)","plainTextFormattedCitation":"(Wilson &amp; Jarzabkowski, 2004)","previouslyFormattedCitation":"(Wilson &amp; Jarzabkowski, 2004)"},"properties":{"noteIndex":0},"schema":"https://github.com/citation-style-language/schema/raw/master/csl-citation.json"}</w:instrText>
      </w:r>
      <w:r w:rsidR="00FF1C7F">
        <w:rPr>
          <w:lang w:val="pt-BR"/>
        </w:rPr>
        <w:fldChar w:fldCharType="separate"/>
      </w:r>
      <w:r w:rsidR="00FF1C7F" w:rsidRPr="00FF1C7F">
        <w:rPr>
          <w:noProof/>
          <w:lang w:val="pt-BR"/>
        </w:rPr>
        <w:t>(Wilson &amp; Jarzabkowski, 2004)</w:t>
      </w:r>
      <w:r w:rsidR="00FF1C7F">
        <w:rPr>
          <w:lang w:val="pt-BR"/>
        </w:rPr>
        <w:fldChar w:fldCharType="end"/>
      </w:r>
      <w:r w:rsidR="00FF1C7F">
        <w:rPr>
          <w:lang w:val="pt-BR"/>
        </w:rPr>
        <w:t xml:space="preserve">. Por outro lado, </w:t>
      </w:r>
      <w:r w:rsidR="00FB48F8">
        <w:rPr>
          <w:lang w:val="pt-BR"/>
        </w:rPr>
        <w:t>a gestão estratégica de RH era</w:t>
      </w:r>
      <w:r w:rsidR="002B5149">
        <w:rPr>
          <w:lang w:val="pt-BR"/>
        </w:rPr>
        <w:t xml:space="preserve"> tradicionalmente</w:t>
      </w:r>
      <w:r w:rsidR="00FF1C7F">
        <w:rPr>
          <w:lang w:val="pt-BR"/>
        </w:rPr>
        <w:t xml:space="preserve"> considerada uma área sem teoria</w:t>
      </w:r>
      <w:r w:rsidR="00FB48F8">
        <w:rPr>
          <w:lang w:val="pt-BR"/>
        </w:rPr>
        <w:t xml:space="preserve"> </w:t>
      </w:r>
      <w:r w:rsidR="00FB48F8">
        <w:rPr>
          <w:lang w:val="pt-BR"/>
        </w:rPr>
        <w:fldChar w:fldCharType="begin" w:fldLock="1"/>
      </w:r>
      <w:r w:rsidR="002B5149">
        <w:rPr>
          <w:lang w:val="pt-BR"/>
        </w:rPr>
        <w:instrText>ADDIN CSL_CITATION {"citationItems":[{"id":"ITEM-1","itemData":{"author":[{"dropping-particle":"","family":"Wright","given":"P.M.","non-dropping-particle":"","parse-names":false,"suffix":""},{"dropping-particle":"","family":"McMahan","given":"G.C.","non-dropping-particle":"","parse-names":false,"suffix":""}],"container-title":"Journal of Applied Psychology","id":"ITEM-1","issue":"2","issued":{"date-parts":[["1992"]]},"page":"295-320","title":"Theoretical Perspectives for Strategic Human Resource Management","type":"article-journal","volume":"18"},"uris":["http://www.mendeley.com/documents/?uuid=f7277c58-fccb-407f-ba0b-103c68d6d334"]}],"mendeley":{"formattedCitation":"(P.M. Wright &amp; McMahan, 1992)","manualFormatting":"(Wright &amp; McMahan, 1992)","plainTextFormattedCitation":"(P.M. Wright &amp; McMahan, 1992)","previouslyFormattedCitation":"(P.M. Wright &amp; McMahan, 1992)"},"properties":{"noteIndex":0},"schema":"https://github.com/citation-style-language/schema/raw/master/csl-citation.json"}</w:instrText>
      </w:r>
      <w:r w:rsidR="00FB48F8">
        <w:rPr>
          <w:lang w:val="pt-BR"/>
        </w:rPr>
        <w:fldChar w:fldCharType="separate"/>
      </w:r>
      <w:r w:rsidR="00FB48F8" w:rsidRPr="00FB48F8">
        <w:rPr>
          <w:noProof/>
          <w:lang w:val="pt-BR"/>
        </w:rPr>
        <w:t>(Wright &amp; McMahan, 1992)</w:t>
      </w:r>
      <w:r w:rsidR="00FB48F8">
        <w:rPr>
          <w:lang w:val="pt-BR"/>
        </w:rPr>
        <w:fldChar w:fldCharType="end"/>
      </w:r>
      <w:r w:rsidR="00FB48F8">
        <w:rPr>
          <w:lang w:val="pt-BR"/>
        </w:rPr>
        <w:t xml:space="preserve"> e os seus primeiros modelos eram baseados na psicologia </w:t>
      </w:r>
      <w:r w:rsidR="002B5149">
        <w:rPr>
          <w:lang w:val="pt-BR"/>
        </w:rPr>
        <w:fldChar w:fldCharType="begin" w:fldLock="1"/>
      </w:r>
      <w:r w:rsidR="00CB66DB">
        <w:rPr>
          <w:lang w:val="pt-BR"/>
        </w:rPr>
        <w:instrText>ADDIN CSL_CITATION {"citationItems":[{"id":"ITEM-1","itemData":{"author":[{"dropping-particle":"","family":"MacMilan","given":"I","non-dropping-particle":"","parse-names":false,"suffix":""},{"dropping-particle":"","family":"Schuler","given":"S","non-dropping-particle":"","parse-names":false,"suffix":""}],"container-title":"Human Resource Management","id":"ITEM-1","issue":"3","issued":{"date-parts":[["1984"]]},"page":"241-255","title":"Gaining Competitive Advantage through Human Resource Management Practices","type":"article-journal","volume":"23"},"uris":["http://www.mendeley.com/documents/?uuid=ebf4db64-223d-44d9-a2be-8cb020f4bd90"]}],"mendeley":{"formattedCitation":"(MacMilan &amp; Schuler, 1984)","manualFormatting":"(MacMillan &amp; Schuler, 1984)","plainTextFormattedCitation":"(MacMilan &amp; Schuler, 1984)","previouslyFormattedCitation":"(MacMilan &amp; Schuler, 1984)"},"properties":{"noteIndex":0},"schema":"https://github.com/citation-style-language/schema/raw/master/csl-citation.json"}</w:instrText>
      </w:r>
      <w:r w:rsidR="002B5149">
        <w:rPr>
          <w:lang w:val="pt-BR"/>
        </w:rPr>
        <w:fldChar w:fldCharType="separate"/>
      </w:r>
      <w:r w:rsidR="002B5149" w:rsidRPr="002B5149">
        <w:rPr>
          <w:noProof/>
          <w:lang w:val="pt-BR"/>
        </w:rPr>
        <w:t>(MacMil</w:t>
      </w:r>
      <w:r w:rsidR="001022A1">
        <w:rPr>
          <w:noProof/>
          <w:lang w:val="pt-BR"/>
        </w:rPr>
        <w:t>l</w:t>
      </w:r>
      <w:r w:rsidR="002B5149" w:rsidRPr="002B5149">
        <w:rPr>
          <w:noProof/>
          <w:lang w:val="pt-BR"/>
        </w:rPr>
        <w:t>an &amp; Schuler, 1984)</w:t>
      </w:r>
      <w:r w:rsidR="002B5149">
        <w:rPr>
          <w:lang w:val="pt-BR"/>
        </w:rPr>
        <w:fldChar w:fldCharType="end"/>
      </w:r>
      <w:r w:rsidR="002B5149">
        <w:rPr>
          <w:lang w:val="pt-BR"/>
        </w:rPr>
        <w:t>.</w:t>
      </w:r>
      <w:r w:rsidR="00FF1C7F">
        <w:rPr>
          <w:lang w:val="pt-BR"/>
        </w:rPr>
        <w:t xml:space="preserve"> </w:t>
      </w:r>
    </w:p>
    <w:p w14:paraId="00E2F6EC" w14:textId="6A073546" w:rsidR="00C415A9" w:rsidRPr="00C415A9" w:rsidRDefault="00C415A9" w:rsidP="001C30BE">
      <w:pPr>
        <w:ind w:firstLine="709"/>
        <w:jc w:val="both"/>
        <w:rPr>
          <w:lang w:val="pt-BR"/>
        </w:rPr>
      </w:pPr>
      <w:r w:rsidRPr="00C415A9">
        <w:rPr>
          <w:lang w:val="pt-BR"/>
        </w:rPr>
        <w:t xml:space="preserve">No campo da estratégia, </w:t>
      </w:r>
      <w:r w:rsidR="00335C30">
        <w:rPr>
          <w:lang w:val="pt-BR"/>
        </w:rPr>
        <w:t>uma das primeiras abordagens sobre o</w:t>
      </w:r>
      <w:r w:rsidRPr="00C415A9">
        <w:rPr>
          <w:lang w:val="pt-BR"/>
        </w:rPr>
        <w:t xml:space="preserve"> papel de </w:t>
      </w:r>
      <w:r w:rsidR="001022A1">
        <w:rPr>
          <w:lang w:val="pt-BR"/>
        </w:rPr>
        <w:t>R</w:t>
      </w:r>
      <w:r w:rsidR="001127E5">
        <w:rPr>
          <w:lang w:val="pt-BR"/>
        </w:rPr>
        <w:t>H</w:t>
      </w:r>
      <w:r w:rsidR="001022A1" w:rsidRPr="00C415A9">
        <w:rPr>
          <w:lang w:val="pt-BR"/>
        </w:rPr>
        <w:t xml:space="preserve"> </w:t>
      </w:r>
      <w:r w:rsidRPr="00C415A9">
        <w:rPr>
          <w:lang w:val="pt-BR"/>
        </w:rPr>
        <w:t xml:space="preserve">como desenvolvedor de capacidades distintivas, que </w:t>
      </w:r>
      <w:r w:rsidR="00335C30">
        <w:rPr>
          <w:lang w:val="pt-BR"/>
        </w:rPr>
        <w:t>trariam</w:t>
      </w:r>
      <w:r w:rsidR="00335C30" w:rsidRPr="00C415A9">
        <w:rPr>
          <w:lang w:val="pt-BR"/>
        </w:rPr>
        <w:t xml:space="preserve"> </w:t>
      </w:r>
      <w:r w:rsidRPr="00C415A9">
        <w:rPr>
          <w:lang w:val="pt-BR"/>
        </w:rPr>
        <w:t xml:space="preserve">vantagem competitiva </w:t>
      </w:r>
      <w:r w:rsidR="001022A1">
        <w:rPr>
          <w:lang w:val="pt-BR"/>
        </w:rPr>
        <w:t>à</w:t>
      </w:r>
      <w:r w:rsidR="001022A1" w:rsidRPr="00C415A9">
        <w:rPr>
          <w:lang w:val="pt-BR"/>
        </w:rPr>
        <w:t xml:space="preserve"> </w:t>
      </w:r>
      <w:r w:rsidRPr="00C415A9">
        <w:rPr>
          <w:lang w:val="pt-BR"/>
        </w:rPr>
        <w:t xml:space="preserve">firma, ocorreu com </w:t>
      </w:r>
      <w:r>
        <w:fldChar w:fldCharType="begin" w:fldLock="1"/>
      </w:r>
      <w:r w:rsidRPr="00C415A9">
        <w:rPr>
          <w:lang w:val="pt-BR"/>
        </w:rPr>
        <w:instrText>ADDIN CSL_CITATION {"citationItems":[{"id":"ITEM-1","itemData":{"abstract":"Stroube notes: Main research focus: advancement of a theoretical analysis of the process of firm growth. Traditional econ analysis examined (dis)advantages of being particular size, but not the internal firm processes that lead to movement between sizes. Penrose explicitly introduces human motivation and decision into growth theory and the critical observation that firms have heterogeneous resources that lead to different growth decisions even within a single industry. Further, the growth path (potential product-markets) of any individual firm is determined by the productive services it already has.","author":[{"dropping-particle":"","family":"Penrose","given":"Edith","non-dropping-particle":"","parse-names":false,"suffix":""}],"container-title":"Theory of the Growth of the Firm","id":"ITEM-1","issued":{"date-parts":[["1959"]]},"title":"Theory of the growth of the firm","type":"book"},"uris":["http://www.mendeley.com/documents/?uuid=1793788a-2434-3880-a098-b4a25f1bfdcf"]}],"mendeley":{"formattedCitation":"(Penrose, 1959)","manualFormatting":"Penrose (1959)","plainTextFormattedCitation":"(Penrose, 1959)","previouslyFormattedCitation":"(Penrose, 1959)"},"properties":{"noteIndex":0},"schema":"https://github.com/citation-style-language/schema/raw/master/csl-citation.json"}</w:instrText>
      </w:r>
      <w:r>
        <w:fldChar w:fldCharType="separate"/>
      </w:r>
      <w:r w:rsidRPr="00C415A9">
        <w:rPr>
          <w:noProof/>
          <w:lang w:val="pt-BR"/>
        </w:rPr>
        <w:t>Penrose (1959)</w:t>
      </w:r>
      <w:r>
        <w:fldChar w:fldCharType="end"/>
      </w:r>
      <w:r w:rsidRPr="00C415A9">
        <w:rPr>
          <w:lang w:val="pt-BR"/>
        </w:rPr>
        <w:t xml:space="preserve">, que tem seu livro “Teoria do </w:t>
      </w:r>
      <w:r w:rsidR="00425FED">
        <w:rPr>
          <w:lang w:val="pt-BR"/>
        </w:rPr>
        <w:t>C</w:t>
      </w:r>
      <w:r w:rsidRPr="00C415A9">
        <w:rPr>
          <w:lang w:val="pt-BR"/>
        </w:rPr>
        <w:t xml:space="preserve">rescimento da Firma” considerado por </w:t>
      </w:r>
      <w:r>
        <w:fldChar w:fldCharType="begin" w:fldLock="1"/>
      </w:r>
      <w:r w:rsidRPr="00C415A9">
        <w:rPr>
          <w:lang w:val="pt-BR"/>
        </w:rPr>
        <w:instrText>ADDIN CSL_CITATION {"citationItems":[{"id":"ITEM-1","itemData":{"author":[{"dropping-particle":"","family":"Pitelis","given":"Christos","non-dropping-particle":"","parse-names":false,"suffix":""}],"container-title":"MPRA Paper","id":"ITEM-1","issue":"post 10","issued":{"date-parts":[["2009"]]},"title":"Edith Penrose’s ‘The Theory of the Growth of the Firm’ Fifty Years Later","type":"article-journal","volume":"2380"},"uris":["http://www.mendeley.com/documents/?uuid=fc55f089-1dad-355f-88b9-eac72259d641"]}],"mendeley":{"formattedCitation":"(Pitelis, 2009)","manualFormatting":"Pitelis (2009)","plainTextFormattedCitation":"(Pitelis, 2009)","previouslyFormattedCitation":"(Pitelis, 2009)"},"properties":{"noteIndex":0},"schema":"https://github.com/citation-style-language/schema/raw/master/csl-citation.json"}</w:instrText>
      </w:r>
      <w:r>
        <w:fldChar w:fldCharType="separate"/>
      </w:r>
      <w:r w:rsidRPr="00C415A9">
        <w:rPr>
          <w:noProof/>
          <w:lang w:val="pt-BR"/>
        </w:rPr>
        <w:t>Pitelis (2009)</w:t>
      </w:r>
      <w:r>
        <w:fldChar w:fldCharType="end"/>
      </w:r>
      <w:r w:rsidRPr="00C415A9">
        <w:rPr>
          <w:lang w:val="pt-BR"/>
        </w:rPr>
        <w:t xml:space="preserve"> como um texto seminal para os estudiosos da </w:t>
      </w:r>
      <w:r w:rsidR="00261329">
        <w:rPr>
          <w:lang w:val="pt-BR"/>
        </w:rPr>
        <w:t>SHRM</w:t>
      </w:r>
      <w:r w:rsidRPr="00C415A9">
        <w:rPr>
          <w:lang w:val="pt-BR"/>
        </w:rPr>
        <w:t xml:space="preserve">. </w:t>
      </w:r>
      <w:r w:rsidR="003F355C">
        <w:rPr>
          <w:lang w:val="pt-BR"/>
        </w:rPr>
        <w:t>Em sua visão</w:t>
      </w:r>
      <w:r w:rsidRPr="00C415A9">
        <w:rPr>
          <w:lang w:val="pt-BR"/>
        </w:rPr>
        <w:t xml:space="preserve">, firma é o conjunto de recursos (humanos e não humanos), sob coordenação administrativa, que produz bens e serviços no mercado para obter lucro. </w:t>
      </w:r>
      <w:r w:rsidR="003F355C">
        <w:rPr>
          <w:lang w:val="pt-BR"/>
        </w:rPr>
        <w:t>O</w:t>
      </w:r>
      <w:r w:rsidRPr="00C415A9">
        <w:rPr>
          <w:lang w:val="pt-BR"/>
        </w:rPr>
        <w:t xml:space="preserve"> crescimento da firma </w:t>
      </w:r>
      <w:r w:rsidR="008939C8">
        <w:rPr>
          <w:lang w:val="pt-BR"/>
        </w:rPr>
        <w:t>ocorre</w:t>
      </w:r>
      <w:r w:rsidRPr="00C415A9">
        <w:rPr>
          <w:lang w:val="pt-BR"/>
        </w:rPr>
        <w:t xml:space="preserve"> através de fatores externos e internos. Os fatores externos são de difícil entendimento e atuação, porém os fatores internos oferecem tanto um incentivo para expandir como uma limitação ao crescimento e estão totalmente ligados ao acúmulo de conhecimento dentro da firma. Influenciada por </w:t>
      </w:r>
      <w:r>
        <w:fldChar w:fldCharType="begin" w:fldLock="1"/>
      </w:r>
      <w:r w:rsidR="00CB66DB">
        <w:rPr>
          <w:lang w:val="pt-BR"/>
        </w:rPr>
        <w:instrText>ADDIN CSL_CITATION {"citationItems":[{"id":"ITEM-1","itemData":{"DOI":"10.1002/sej.36","ISBN":"9780415107624","ISSN":"19324391","PMID":"188","abstract":"Questioning the underlying assumptions of the process of creative destruction, we conceptualize an alternative process of creative construction that may characterize the dynamics between entrants and incumbents. We discuss the underlying mechanism of knowledge spillover strategic entrepreneurship whereby knowledge investments by existing organizations, when coupled with entrepreneurial action by individuals embedded in their context, results in new venture creation, heterogeneity in performance and subsequent growth in industries, regions and economies. The framework has implications for future research in entrepreneurship, strategy and economic growth.","author":[{"dropping-particle":"","family":"Schumpeter","given":"J a","non-dropping-particle":"","parse-names":false,"suffix":""}],"container-title":"Capitalism Socialism and Democracy","id":"ITEM-1","issued":{"date-parts":[["1942"]]},"title":"The process of creative destruction","type":"article"},"uris":["http://www.mendeley.com/documents/?uuid=e79ddb94-e9bc-3cb2-9a51-ce5ef499b594"]}],"mendeley":{"formattedCitation":"(Schumpeter, 1942)","manualFormatting":"Schumpeter (1942)","plainTextFormattedCitation":"(Schumpeter, 1942)","previouslyFormattedCitation":"(Schumpeter, 1942)"},"properties":{"noteIndex":0},"schema":"https://github.com/citation-style-language/schema/raw/master/csl-citation.json"}</w:instrText>
      </w:r>
      <w:r>
        <w:fldChar w:fldCharType="separate"/>
      </w:r>
      <w:r w:rsidRPr="00C415A9">
        <w:rPr>
          <w:noProof/>
          <w:lang w:val="pt-BR"/>
        </w:rPr>
        <w:t>Schumpeter</w:t>
      </w:r>
      <w:r w:rsidR="00924ED8">
        <w:rPr>
          <w:noProof/>
          <w:lang w:val="pt-BR"/>
        </w:rPr>
        <w:t xml:space="preserve"> </w:t>
      </w:r>
      <w:r w:rsidR="001022A1">
        <w:rPr>
          <w:noProof/>
          <w:lang w:val="pt-BR"/>
        </w:rPr>
        <w:t>(</w:t>
      </w:r>
      <w:r w:rsidRPr="00C415A9">
        <w:rPr>
          <w:noProof/>
          <w:lang w:val="pt-BR"/>
        </w:rPr>
        <w:t>1942)</w:t>
      </w:r>
      <w:r>
        <w:fldChar w:fldCharType="end"/>
      </w:r>
      <w:r w:rsidR="00924ED8" w:rsidRPr="00924ED8">
        <w:rPr>
          <w:lang w:val="pt-BR"/>
        </w:rPr>
        <w:t>,</w:t>
      </w:r>
      <w:r w:rsidRPr="00C415A9">
        <w:rPr>
          <w:lang w:val="pt-BR"/>
        </w:rPr>
        <w:t xml:space="preserve"> </w:t>
      </w:r>
      <w:r>
        <w:fldChar w:fldCharType="begin" w:fldLock="1"/>
      </w:r>
      <w:r w:rsidR="000C0BB8">
        <w:rPr>
          <w:lang w:val="pt-BR"/>
        </w:rPr>
        <w:instrText>ADDIN CSL_CITATION {"citationItems":[{"id":"ITEM-1","itemData":{"abstract":"Stroube notes: Main research focus: advancement of a theoretical analysis of the process of firm growth. Traditional econ analysis examined (dis)advantages of being particular size, but not the internal firm processes that lead to movement between sizes. Penrose explicitly introduces human motivation and decision into growth theory and the critical observation that firms have heterogeneous resources that lead to different growth decisions even within a single industry. Further, the growth path (potential product-markets) of any individual firm is determined by the productive services it already has.","author":[{"dropping-particle":"","family":"Penrose","given":"Edith","non-dropping-particle":"","parse-names":false,"suffix":""}],"container-title":"Theory of the Growth of the Firm","id":"ITEM-1","issued":{"date-parts":[["1959"]]},"title":"Theory of the growth of the firm","type":"book"},"uris":["http://www.mendeley.com/documents/?uuid=1793788a-2434-3880-a098-b4a25f1bfdcf"]}],"mendeley":{"formattedCitation":"(Penrose, 1959)","manualFormatting":"Penrose (1959)","plainTextFormattedCitation":"(Penrose, 1959)","previouslyFormattedCitation":"(Penrose, 1959)"},"properties":{"noteIndex":0},"schema":"https://github.com/citation-style-language/schema/raw/master/csl-citation.json"}</w:instrText>
      </w:r>
      <w:r>
        <w:fldChar w:fldCharType="separate"/>
      </w:r>
      <w:r w:rsidRPr="00C415A9">
        <w:rPr>
          <w:noProof/>
          <w:lang w:val="pt-BR"/>
        </w:rPr>
        <w:t>Penrose</w:t>
      </w:r>
      <w:r w:rsidR="00D34B79">
        <w:rPr>
          <w:noProof/>
          <w:lang w:val="pt-BR"/>
        </w:rPr>
        <w:t xml:space="preserve"> (</w:t>
      </w:r>
      <w:r w:rsidRPr="00C415A9">
        <w:rPr>
          <w:noProof/>
          <w:lang w:val="pt-BR"/>
        </w:rPr>
        <w:t>1959)</w:t>
      </w:r>
      <w:r>
        <w:fldChar w:fldCharType="end"/>
      </w:r>
      <w:r w:rsidRPr="00C415A9">
        <w:rPr>
          <w:lang w:val="pt-BR"/>
        </w:rPr>
        <w:t xml:space="preserve"> sustenta que firmas criam valor econômico não pela posse de recursos, mas pela gestão efetiva e inovadora </w:t>
      </w:r>
      <w:r w:rsidR="00D34B79">
        <w:rPr>
          <w:lang w:val="pt-BR"/>
        </w:rPr>
        <w:t>deles</w:t>
      </w:r>
      <w:r w:rsidRPr="00C415A9">
        <w:rPr>
          <w:lang w:val="pt-BR"/>
        </w:rPr>
        <w:t>.</w:t>
      </w:r>
    </w:p>
    <w:p w14:paraId="1E276060" w14:textId="26788877" w:rsidR="00C415A9" w:rsidRPr="00C415A9" w:rsidRDefault="00C415A9" w:rsidP="001C30BE">
      <w:pPr>
        <w:ind w:firstLine="709"/>
        <w:jc w:val="both"/>
        <w:rPr>
          <w:lang w:val="pt-BR"/>
        </w:rPr>
      </w:pPr>
      <w:r w:rsidRPr="00C415A9">
        <w:rPr>
          <w:lang w:val="pt-BR"/>
        </w:rPr>
        <w:t xml:space="preserve">Na década de 1980, muito foi produzido em termos de estratégia, tanto com foco externo como interno à firma. O enfoque externo foi liderado por </w:t>
      </w:r>
      <w:r>
        <w:rPr>
          <w:rStyle w:val="Refdenotaderodap"/>
        </w:rPr>
        <w:fldChar w:fldCharType="begin" w:fldLock="1"/>
      </w:r>
      <w:r w:rsidRPr="00C415A9">
        <w:rPr>
          <w:lang w:val="pt-BR"/>
        </w:rPr>
        <w:instrText>ADDIN CSL_CITATION {"citationItems":[{"id":"ITEM-1","itemData":{"DOI":"10.1097/00006534-199804050-00042","ISBN":"00178012","ISSN":"00178012","PMID":"18271320","abstract":"The nature and degree of competition in an industry hinge on 5 forces: the threat of new entrants, the bargaining power of customers, the bargaining power of suppliers, and the threat of substitute products or services (where applicable) and the jockeying among current contestants","author":[{"dropping-particle":"","family":"Porter","given":"Michael","non-dropping-particle":"","parse-names":false,"suffix":""}],"container-title":"Harvard business Review","id":"ITEM-1","issue":"2","issued":{"date-parts":[["1979"]]},"page":"137 - 145","title":"How Competitive Forces Shape Strategy","type":"article-journal","volume":"57"},"uris":["http://www.mendeley.com/documents/?uuid=0fadb707-6c70-4a0f-8666-d4c146d07493"]}],"mendeley":{"formattedCitation":"(Porter, 1979)","manualFormatting":"Porter (1979)","plainTextFormattedCitation":"(Porter, 1979)","previouslyFormattedCitation":"(Porter, 1979)"},"properties":{"noteIndex":0},"schema":"https://github.com/citation-style-language/schema/raw/master/csl-citation.json"}</w:instrText>
      </w:r>
      <w:r>
        <w:rPr>
          <w:rStyle w:val="Refdenotaderodap"/>
        </w:rPr>
        <w:fldChar w:fldCharType="separate"/>
      </w:r>
      <w:r w:rsidRPr="00C415A9">
        <w:rPr>
          <w:bCs/>
          <w:noProof/>
          <w:lang w:val="pt-BR"/>
        </w:rPr>
        <w:t>Porter (1979)</w:t>
      </w:r>
      <w:r>
        <w:rPr>
          <w:rStyle w:val="Refdenotaderodap"/>
        </w:rPr>
        <w:fldChar w:fldCharType="end"/>
      </w:r>
      <w:r w:rsidRPr="00C415A9">
        <w:rPr>
          <w:lang w:val="pt-BR"/>
        </w:rPr>
        <w:t xml:space="preserve">, com o modelo das cinco forças competitivas que pretendia orientar a firma </w:t>
      </w:r>
      <w:r w:rsidR="00D34B79">
        <w:rPr>
          <w:lang w:val="pt-BR"/>
        </w:rPr>
        <w:t>na busca da</w:t>
      </w:r>
      <w:r w:rsidRPr="00C415A9">
        <w:rPr>
          <w:lang w:val="pt-BR"/>
        </w:rPr>
        <w:t xml:space="preserve"> sua posição no mercado</w:t>
      </w:r>
      <w:r w:rsidR="001B149C">
        <w:rPr>
          <w:lang w:val="pt-BR"/>
        </w:rPr>
        <w:t>.</w:t>
      </w:r>
      <w:r w:rsidRPr="00C415A9">
        <w:rPr>
          <w:lang w:val="pt-BR"/>
        </w:rPr>
        <w:t xml:space="preserve">, No </w:t>
      </w:r>
      <w:r w:rsidR="00B86DA1" w:rsidRPr="00C415A9">
        <w:rPr>
          <w:lang w:val="pt-BR"/>
        </w:rPr>
        <w:t>fi</w:t>
      </w:r>
      <w:r w:rsidR="00B86DA1">
        <w:rPr>
          <w:lang w:val="pt-BR"/>
        </w:rPr>
        <w:t>m</w:t>
      </w:r>
      <w:r w:rsidR="00B86DA1" w:rsidRPr="00C415A9">
        <w:rPr>
          <w:lang w:val="pt-BR"/>
        </w:rPr>
        <w:t xml:space="preserve"> </w:t>
      </w:r>
      <w:r w:rsidRPr="00C415A9">
        <w:rPr>
          <w:lang w:val="pt-BR"/>
        </w:rPr>
        <w:t xml:space="preserve">da mesma década, outro estudo reforçou o olhar externo para a estratégia. </w:t>
      </w:r>
      <w:r>
        <w:rPr>
          <w:rStyle w:val="Refdenotaderodap"/>
        </w:rPr>
        <w:fldChar w:fldCharType="begin" w:fldLock="1"/>
      </w:r>
      <w:r w:rsidRPr="00C415A9">
        <w:rPr>
          <w:lang w:val="pt-BR"/>
        </w:rPr>
        <w:instrText>ADDIN CSL_CITATION {"citationItems":[{"id":"ITEM-1","itemData":{"author":[{"dropping-particle":"","family":"Shapiro","given":"Carl","non-dropping-particle":"","parse-names":false,"suffix":""}],"container-title":"The RAND journal of economy","id":"ITEM-1","issue":"nº 1","issued":{"date-parts":[["1989"]]},"page":"125-137","title":"The theory of business strategy","type":"article-journal","volume":"20"},"uris":["http://www.mendeley.com/documents/?uuid=69e890d0-e440-4368-bedf-3bdf6a059e6d"]}],"mendeley":{"formattedCitation":"(Shapiro, 1989)","manualFormatting":"Shapiro (1989)","plainTextFormattedCitation":"(Shapiro, 1989)","previouslyFormattedCitation":"(Shapiro, 1989)"},"properties":{"noteIndex":0},"schema":"https://github.com/citation-style-language/schema/raw/master/csl-citation.json"}</w:instrText>
      </w:r>
      <w:r>
        <w:rPr>
          <w:rStyle w:val="Refdenotaderodap"/>
        </w:rPr>
        <w:fldChar w:fldCharType="separate"/>
      </w:r>
      <w:r w:rsidRPr="00C415A9">
        <w:rPr>
          <w:bCs/>
          <w:noProof/>
          <w:lang w:val="pt-BR"/>
        </w:rPr>
        <w:t>Shapiro (1989)</w:t>
      </w:r>
      <w:r>
        <w:rPr>
          <w:rStyle w:val="Refdenotaderodap"/>
        </w:rPr>
        <w:fldChar w:fldCharType="end"/>
      </w:r>
      <w:r w:rsidRPr="00C415A9">
        <w:rPr>
          <w:lang w:val="pt-BR"/>
        </w:rPr>
        <w:t xml:space="preserve"> trouxe o conceito de conflitos estratégicos, sob o qual o comportamento de um </w:t>
      </w:r>
      <w:r w:rsidR="00F36BB0" w:rsidRPr="00C415A9">
        <w:rPr>
          <w:lang w:val="pt-BR"/>
        </w:rPr>
        <w:t xml:space="preserve">concorrente </w:t>
      </w:r>
      <w:r w:rsidR="00F36BB0">
        <w:rPr>
          <w:lang w:val="pt-BR"/>
        </w:rPr>
        <w:t>ou</w:t>
      </w:r>
      <w:r w:rsidR="00AC0814">
        <w:rPr>
          <w:lang w:val="pt-BR"/>
        </w:rPr>
        <w:t xml:space="preserve"> de mercado </w:t>
      </w:r>
      <w:r w:rsidRPr="00C415A9">
        <w:rPr>
          <w:lang w:val="pt-BR"/>
        </w:rPr>
        <w:t>poderia</w:t>
      </w:r>
      <w:r w:rsidR="00AC0814">
        <w:rPr>
          <w:lang w:val="pt-BR"/>
        </w:rPr>
        <w:t>m</w:t>
      </w:r>
      <w:r w:rsidRPr="00C415A9">
        <w:rPr>
          <w:lang w:val="pt-BR"/>
        </w:rPr>
        <w:t xml:space="preserve"> ser influenciado</w:t>
      </w:r>
      <w:r w:rsidR="00AC0814">
        <w:rPr>
          <w:lang w:val="pt-BR"/>
        </w:rPr>
        <w:t xml:space="preserve">s </w:t>
      </w:r>
      <w:r w:rsidRPr="00C415A9">
        <w:rPr>
          <w:lang w:val="pt-BR"/>
        </w:rPr>
        <w:t>para aumento dos lucros.</w:t>
      </w:r>
      <w:r w:rsidR="00AC0814">
        <w:rPr>
          <w:lang w:val="pt-BR"/>
        </w:rPr>
        <w:t xml:space="preserve"> </w:t>
      </w:r>
      <w:r w:rsidRPr="00C415A9">
        <w:rPr>
          <w:lang w:val="pt-BR"/>
        </w:rPr>
        <w:t xml:space="preserve">Com </w:t>
      </w:r>
      <w:r w:rsidR="00B86DA1" w:rsidRPr="00C415A9">
        <w:rPr>
          <w:lang w:val="pt-BR"/>
        </w:rPr>
        <w:t>es</w:t>
      </w:r>
      <w:r w:rsidR="00B86DA1">
        <w:rPr>
          <w:lang w:val="pt-BR"/>
        </w:rPr>
        <w:t>s</w:t>
      </w:r>
      <w:r w:rsidR="00B86DA1" w:rsidRPr="00C415A9">
        <w:rPr>
          <w:lang w:val="pt-BR"/>
        </w:rPr>
        <w:t xml:space="preserve">e </w:t>
      </w:r>
      <w:r w:rsidRPr="00C415A9">
        <w:rPr>
          <w:lang w:val="pt-BR"/>
        </w:rPr>
        <w:t xml:space="preserve">olhar, a função de </w:t>
      </w:r>
      <w:r w:rsidR="00B86DA1">
        <w:rPr>
          <w:lang w:val="pt-BR"/>
        </w:rPr>
        <w:t>R</w:t>
      </w:r>
      <w:r w:rsidR="001127E5">
        <w:rPr>
          <w:lang w:val="pt-BR"/>
        </w:rPr>
        <w:t xml:space="preserve">H </w:t>
      </w:r>
      <w:r w:rsidRPr="00C415A9">
        <w:rPr>
          <w:lang w:val="pt-BR"/>
        </w:rPr>
        <w:t>seria apenas um suporte na estratégia.</w:t>
      </w:r>
    </w:p>
    <w:p w14:paraId="67A915E5" w14:textId="63DFDB91" w:rsidR="00C415A9" w:rsidRPr="00C415A9" w:rsidRDefault="00C415A9" w:rsidP="001C30BE">
      <w:pPr>
        <w:ind w:firstLine="709"/>
        <w:jc w:val="both"/>
        <w:rPr>
          <w:lang w:val="pt-BR"/>
        </w:rPr>
      </w:pPr>
      <w:r w:rsidRPr="00C415A9">
        <w:rPr>
          <w:lang w:val="pt-BR"/>
        </w:rPr>
        <w:t>Apesar de o enfoque externo ser a abordagem mais utilizada, nes</w:t>
      </w:r>
      <w:r w:rsidR="006A4DC5">
        <w:rPr>
          <w:lang w:val="pt-BR"/>
        </w:rPr>
        <w:t>s</w:t>
      </w:r>
      <w:r w:rsidRPr="00C415A9">
        <w:rPr>
          <w:lang w:val="pt-BR"/>
        </w:rPr>
        <w:t>e mesmo período houve grande interesse na VBR e sua perspectiva endógena à firma. Os estudos iniciaram</w:t>
      </w:r>
      <w:r w:rsidR="00066EF8">
        <w:rPr>
          <w:lang w:val="pt-BR"/>
        </w:rPr>
        <w:t>,</w:t>
      </w:r>
      <w:r w:rsidRPr="00C415A9">
        <w:rPr>
          <w:lang w:val="pt-BR"/>
        </w:rPr>
        <w:t xml:space="preserve"> em função da</w:t>
      </w:r>
      <w:r w:rsidR="006A4DC5">
        <w:rPr>
          <w:lang w:val="pt-BR"/>
        </w:rPr>
        <w:t>s</w:t>
      </w:r>
      <w:r w:rsidRPr="00C415A9">
        <w:rPr>
          <w:lang w:val="pt-BR"/>
        </w:rPr>
        <w:t xml:space="preserve"> inquietações sobre a teoria de </w:t>
      </w:r>
      <w:r>
        <w:fldChar w:fldCharType="begin" w:fldLock="1"/>
      </w:r>
      <w:r w:rsidRPr="00C415A9">
        <w:rPr>
          <w:lang w:val="pt-BR"/>
        </w:rPr>
        <w:instrText>ADDIN CSL_CITATION {"citationItems":[{"id":"ITEM-1","itemData":{"DOI":"10.1097/00006534-199804050-00042","ISBN":"00178012","ISSN":"00178012","PMID":"18271320","abstract":"The nature and degree of competition in an industry hinge on 5 forces: the threat of new entrants, the bargaining power of customers, the bargaining power of suppliers, and the threat of substitute products or services (where applicable) and the jockeying among current contestants","author":[{"dropping-particle":"","family":"Porter","given":"Michael","non-dropping-particle":"","parse-names":false,"suffix":""}],"container-title":"Harvard business Review","id":"ITEM-1","issue":"2","issued":{"date-parts":[["1979"]]},"page":"137 - 145","title":"How Competitive Forces Shape Strategy","type":"article-journal","volume":"57"},"uris":["http://www.mendeley.com/documents/?uuid=0fadb707-6c70-4a0f-8666-d4c146d07493"]}],"mendeley":{"formattedCitation":"(Porter, 1979)","manualFormatting":"Porter (1979)","plainTextFormattedCitation":"(Porter, 1979)","previouslyFormattedCitation":"(Porter, 1979)"},"properties":{"noteIndex":0},"schema":"https://github.com/citation-style-language/schema/raw/master/csl-citation.json"}</w:instrText>
      </w:r>
      <w:r>
        <w:fldChar w:fldCharType="separate"/>
      </w:r>
      <w:r w:rsidRPr="00C415A9">
        <w:rPr>
          <w:noProof/>
          <w:lang w:val="pt-BR"/>
        </w:rPr>
        <w:t>Porter (1979)</w:t>
      </w:r>
      <w:r>
        <w:fldChar w:fldCharType="end"/>
      </w:r>
      <w:r w:rsidR="000C0BB8">
        <w:rPr>
          <w:lang w:val="pt-BR"/>
        </w:rPr>
        <w:t>, b</w:t>
      </w:r>
      <w:r w:rsidRPr="00C415A9">
        <w:rPr>
          <w:lang w:val="pt-BR"/>
        </w:rPr>
        <w:t>uscando elementos que não estavam necessariamente no mercado, mas concentrados em aspectos que trariam maior eficiência a partir das firmas</w:t>
      </w:r>
      <w:r w:rsidR="000C0BB8">
        <w:rPr>
          <w:lang w:val="pt-BR"/>
        </w:rPr>
        <w:t xml:space="preserve"> </w:t>
      </w:r>
      <w:r w:rsidR="000C0BB8">
        <w:rPr>
          <w:lang w:val="pt-BR"/>
        </w:rPr>
        <w:fldChar w:fldCharType="begin" w:fldLock="1"/>
      </w:r>
      <w:r w:rsidR="00531ADE">
        <w:rPr>
          <w:lang w:val="pt-BR"/>
        </w:rPr>
        <w:instrText>ADDIN CSL_CITATION {"citationItems":[{"id":"ITEM-1","itemData":{"DOI":"10.1002/smj.4250050207","ISBN":"01432095","ISSN":"1545-0864","PMID":"19064477","abstract":"Application of the strategic leverage of Resource Based View of the Firm (RBV) directly advocates that a company's competitive advantage is derived from its ability to assemble and exploit an appropriate combination of resources (both tangible and intangible assets). The three companies that were selected were Pittsburgh-based companies that were within relatively easy access, representing healthcare service-related industries, and can be reviewed for the principles of the RBV. The particular firms represented a variety of establishments and included Baptist Homes (a long-term care facility), University of Pittsburgh Medical Center (UPMC)(a provider of hospital and other health services), and GlaxoSmithKline, Consumer Healthcare, North America (GSK-CHNA)(a global provider of healthcare products and services). Through the case studies, it was found that not all intangible assets are strategic, and by extension, not all measures of reputation are strategic either. For an intangible asset to be considered strategic, in this case reputation, it must be valuable, rare, imperfectly imitable, and non-substitutable.","author":[{"dropping-particle":"","family":"Wernerfelt","given":"Birger","non-dropping-particle":"","parse-names":false,"suffix":""}],"container-title":"Strategic Management Journal","id":"ITEM-1","issue":"2","issued":{"date-parts":[["1984"]]},"page":"171-180","title":"A Resource based view of the firm","type":"article-journal","volume":"5"},"uris":["http://www.mendeley.com/documents/?uuid=a76ee336-6d12-48aa-8df8-98268109563d"]}],"mendeley":{"formattedCitation":"(Wernerfelt, 1984b)","manualFormatting":"(Wernerfelt, 1984)","plainTextFormattedCitation":"(Wernerfelt, 1984b)","previouslyFormattedCitation":"(Wernerfelt, 1984b)"},"properties":{"noteIndex":0},"schema":"https://github.com/citation-style-language/schema/raw/master/csl-citation.json"}</w:instrText>
      </w:r>
      <w:r w:rsidR="000C0BB8">
        <w:rPr>
          <w:lang w:val="pt-BR"/>
        </w:rPr>
        <w:fldChar w:fldCharType="separate"/>
      </w:r>
      <w:r w:rsidR="000C0BB8" w:rsidRPr="000C0BB8">
        <w:rPr>
          <w:noProof/>
          <w:lang w:val="pt-BR"/>
        </w:rPr>
        <w:t>(Wernerfelt, 1984)</w:t>
      </w:r>
      <w:r w:rsidR="000C0BB8">
        <w:rPr>
          <w:lang w:val="pt-BR"/>
        </w:rPr>
        <w:fldChar w:fldCharType="end"/>
      </w:r>
      <w:r w:rsidRPr="00C415A9">
        <w:rPr>
          <w:lang w:val="pt-BR"/>
        </w:rPr>
        <w:t xml:space="preserve">. </w:t>
      </w:r>
    </w:p>
    <w:p w14:paraId="5CB9E16C" w14:textId="35A42E60" w:rsidR="00C415A9" w:rsidRPr="00C415A9" w:rsidRDefault="00C415A9" w:rsidP="001C30BE">
      <w:pPr>
        <w:ind w:firstLine="709"/>
        <w:jc w:val="both"/>
        <w:rPr>
          <w:lang w:val="pt-BR"/>
        </w:rPr>
      </w:pPr>
      <w:r w:rsidRPr="00C415A9">
        <w:rPr>
          <w:lang w:val="pt-BR"/>
        </w:rPr>
        <w:t xml:space="preserve">Os trabalhos de </w:t>
      </w:r>
      <w:r>
        <w:rPr>
          <w:rStyle w:val="Refdenotaderodap"/>
        </w:rPr>
        <w:fldChar w:fldCharType="begin" w:fldLock="1"/>
      </w:r>
      <w:r w:rsidR="00384C70">
        <w:rPr>
          <w:lang w:val="pt-BR"/>
        </w:rPr>
        <w:instrText>ADDIN CSL_CITATION {"citationItems":[{"id":"ITEM-1","itemData":{"DOI":"10.1287/mnsc.35.12.1514","ISBN":"0025-1909","ISSN":"0025-1909","PMID":"296","abstract":"Given incomplete factor markets, appropriate time paths of flow variables must be chosen to build required stocks of assets. That is, critical resources are accumulated rather than acquired in “strategic factor markets” (Barney [Barney, J. 1986. Strategic factor markets: Expectations, luck, and business strategy. Management Sci. (October) 1231–1241.]). Sustainability of a firm's asset position hinges on how easily assets can be substituted or imitated. Imitability is linked to the characteristics of the asset accumulation process: time compression diseconomies, asset mass efficiencies, inter-connectedness, asset erosion and causal ambiguity.","author":[{"dropping-particle":"","family":"Dierickx","given":"Ingemar","non-dropping-particle":"","parse-names":false,"suffix":""},{"dropping-particle":"","family":"Cool","given":"Karel","non-dropping-particle":"","parse-names":false,"suffix":""}],"container-title":"Management Science","id":"ITEM-1","issue":"12","issued":{"date-parts":[["1989"]]},"page":"1514-1514","title":"Asset Stock Accumulation and the Sustainability of Competitive Advantage: Reply","type":"article-journal","volume":"35"},"uris":["http://www.mendeley.com/documents/?uuid=82de83c5-5a6f-422c-9a4e-bc7cc6114c2a"]},{"id":"ITEM-2","itemData":{"DOI":"10.1177/014920639101700108","ISBN":"0893-3200","ISSN":"15571211","PMID":"803973233","abstract":"The fastener design for the transfer of","author":[{"dropping-particle":"","family":"Barney","given":"Jay","non-dropping-particle":"","parse-names":false,"suffix":""}],"container-title":"Journal of Management","id":"ITEM-2","issue":"1","issued":{"date-parts":[["1991"]]},"page":"99-120","title":"Firm Resources and Sustained Competitive Advantage","type":"article-journal","volume":"17"},"uris":["http://www.mendeley.com/documents/?uuid=00953464-786e-40c8-a9d1-26bf09e7f725"]}],"mendeley":{"formattedCitation":"(J. Barney, 1991; Dierickx &amp; Cool, 1989)","manualFormatting":"Barney (1991) e Dierickx &amp; Cool (1989)","plainTextFormattedCitation":"(J. Barney, 1991; Dierickx &amp; Cool, 1989)","previouslyFormattedCitation":"(J. Barney, 1991; Dierickx &amp; Cool, 1989)"},"properties":{"noteIndex":0},"schema":"https://github.com/citation-style-language/schema/raw/master/csl-citation.json"}</w:instrText>
      </w:r>
      <w:r>
        <w:rPr>
          <w:rStyle w:val="Refdenotaderodap"/>
        </w:rPr>
        <w:fldChar w:fldCharType="separate"/>
      </w:r>
      <w:r w:rsidRPr="00C415A9">
        <w:rPr>
          <w:noProof/>
          <w:lang w:val="pt-BR"/>
        </w:rPr>
        <w:t xml:space="preserve">Barney (1991) e </w:t>
      </w:r>
      <w:r w:rsidR="00531ADE">
        <w:rPr>
          <w:noProof/>
          <w:lang w:val="pt-BR"/>
        </w:rPr>
        <w:t>wernel</w:t>
      </w:r>
      <w:r w:rsidRPr="00C415A9">
        <w:rPr>
          <w:noProof/>
          <w:lang w:val="pt-BR"/>
        </w:rPr>
        <w:t>Dierickx &amp; Cool (1989)</w:t>
      </w:r>
      <w:r>
        <w:rPr>
          <w:rStyle w:val="Refdenotaderodap"/>
        </w:rPr>
        <w:fldChar w:fldCharType="end"/>
      </w:r>
      <w:r w:rsidRPr="00C415A9">
        <w:rPr>
          <w:lang w:val="pt-BR"/>
        </w:rPr>
        <w:t xml:space="preserve"> trouxeram à tona a criação de vantagem competitiva a partir da combinação de recursos internos à firma que possuem como características serem valiosos, raros, inimitáveis e insubstituíveis. A acumulação </w:t>
      </w:r>
      <w:r w:rsidR="00EB6B23" w:rsidRPr="00C415A9">
        <w:rPr>
          <w:lang w:val="pt-BR"/>
        </w:rPr>
        <w:t>des</w:t>
      </w:r>
      <w:r w:rsidR="00EB6B23">
        <w:rPr>
          <w:lang w:val="pt-BR"/>
        </w:rPr>
        <w:t>s</w:t>
      </w:r>
      <w:r w:rsidR="00EB6B23" w:rsidRPr="00C415A9">
        <w:rPr>
          <w:lang w:val="pt-BR"/>
        </w:rPr>
        <w:t xml:space="preserve">es </w:t>
      </w:r>
      <w:r w:rsidRPr="00C415A9">
        <w:rPr>
          <w:lang w:val="pt-BR"/>
        </w:rPr>
        <w:t xml:space="preserve">ativos, ao longo do tempo, e o uso primário de vantagens competitivas produzidas por esses ativos gerariam, por um </w:t>
      </w:r>
      <w:r w:rsidR="00C0432B" w:rsidRPr="00C415A9">
        <w:rPr>
          <w:lang w:val="pt-BR"/>
        </w:rPr>
        <w:t>período</w:t>
      </w:r>
      <w:r w:rsidRPr="00C415A9">
        <w:rPr>
          <w:lang w:val="pt-BR"/>
        </w:rPr>
        <w:t xml:space="preserve"> não definido, fluxos de caixa superiores e poderiam ser fontes de descobertas de novas vantagens competitivas que seriam independentes de fatores de mercado.  Desta forma, esses autores abrem espaço para a abordagem do RH como fonte de vantagem competitiva.</w:t>
      </w:r>
    </w:p>
    <w:p w14:paraId="7644087F" w14:textId="7BF4F0B0" w:rsidR="00067FFC" w:rsidRDefault="00C415A9">
      <w:pPr>
        <w:ind w:firstLine="709"/>
        <w:jc w:val="both"/>
        <w:rPr>
          <w:lang w:val="pt-BR"/>
        </w:rPr>
      </w:pPr>
      <w:r>
        <w:fldChar w:fldCharType="begin" w:fldLock="1"/>
      </w:r>
      <w:r w:rsidRPr="00C415A9">
        <w:rPr>
          <w:lang w:val="pt-BR"/>
        </w:rPr>
        <w:instrText>ADDIN CSL_CITATION {"citationItems":[{"id":"ITEM-1","itemData":{"DOI":"10.1007/3-540-30763-X_14","ISBN":"ISSN~~10000375","PMID":"20887720","abstract":"In the 1990s, top executives will be judged by their ability to identify, cultivate, and exploit core competencies that make growth possible. They will have to rethink the concept of the corporation itself. The critical task for management is to create an organization capable of infusing products with irresistible functionality or creating products that customers need but have not yet imagined. Core competencies are the collective learning in the organization, especially how to coordinate diverse production skills and integrate multiple streams of technologies. A core competency has 3 identifying elements: 1. It provides potential access to a wide variety of markets. 2. It makes a significant contribution to the perceived customers benefits of the end products. 3. It is difficult for competitors to imitate. Senior management should spend a significant amount of time developing a corporatewide strategic architecture that establishes objectives for competence building. The location, number, and quality of the people who embody competence should be identified.","author":[{"dropping-particle":"","family":"Prahalad","given":"C. K.","non-dropping-particle":"","parse-names":false,"suffix":""},{"dropping-particle":"","family":"Hamel","given":"G.","non-dropping-particle":"","parse-names":false,"suffix":""}],"container-title":"Harvard Business Review","id":"ITEM-1","issued":{"date-parts":[["1990","5"]]},"page":"79-91","title":"The Core Competence of the Corporation","type":"article-magazine"},"uris":["http://www.mendeley.com/documents/?uuid=ccabf601-a078-3c00-b9ad-055b5a1e5d05"]}],"mendeley":{"formattedCitation":"(Prahalad &amp; Hamel, 1990)","manualFormatting":"Prahalad &amp; Hamel (1990)","plainTextFormattedCitation":"(Prahalad &amp; Hamel, 1990)","previouslyFormattedCitation":"(Prahalad &amp; Hamel, 1990)"},"properties":{"noteIndex":0},"schema":"https://github.com/citation-style-language/schema/raw/master/csl-citation.json"}</w:instrText>
      </w:r>
      <w:r>
        <w:fldChar w:fldCharType="separate"/>
      </w:r>
      <w:r w:rsidRPr="00C415A9">
        <w:rPr>
          <w:noProof/>
          <w:lang w:val="pt-BR"/>
        </w:rPr>
        <w:t>Prahalad &amp; Hamel (1990)</w:t>
      </w:r>
      <w:r>
        <w:fldChar w:fldCharType="end"/>
      </w:r>
      <w:r w:rsidRPr="00C415A9">
        <w:rPr>
          <w:lang w:val="pt-BR"/>
        </w:rPr>
        <w:t xml:space="preserve"> trazem o RH mais uma vez para a cena ao definir</w:t>
      </w:r>
      <w:r w:rsidR="00EB6B23">
        <w:rPr>
          <w:lang w:val="pt-BR"/>
        </w:rPr>
        <w:t>em</w:t>
      </w:r>
      <w:r w:rsidRPr="00C415A9">
        <w:rPr>
          <w:lang w:val="pt-BR"/>
        </w:rPr>
        <w:t xml:space="preserve"> e divulgar</w:t>
      </w:r>
      <w:r w:rsidR="00EB6B23">
        <w:rPr>
          <w:lang w:val="pt-BR"/>
        </w:rPr>
        <w:t>em</w:t>
      </w:r>
      <w:r w:rsidRPr="00C415A9">
        <w:rPr>
          <w:lang w:val="pt-BR"/>
        </w:rPr>
        <w:t xml:space="preserve"> as competências essenciais, que seriam a capacidade de combinar, misturar e integrar recursos em produtos e serviços.</w:t>
      </w:r>
      <w:r w:rsidR="00893832">
        <w:rPr>
          <w:lang w:val="pt-BR"/>
        </w:rPr>
        <w:t xml:space="preserve"> Já </w:t>
      </w:r>
      <w:r>
        <w:fldChar w:fldCharType="begin" w:fldLock="1"/>
      </w:r>
      <w:r w:rsidR="00B96989">
        <w:rPr>
          <w:lang w:val="pt-BR"/>
        </w:rPr>
        <w:instrText>ADDIN CSL_CITATION {"citationItems":[{"id":"ITEM-1","itemData":{"abstract":"The dynamic capabilities framework analyzes the sources and methods of wealth creation and capture by private enterprise firms operating in environments of rapid technological change. The competitive advantage of firms is seen as resting on distinctive processes (ways of coordinating and combining), shaped by the firm's (specific) asset positions (such as the firm's portfolio of difficult-to-trade knowledge assets and complementary assets), and the evolution path(s) it has adopted or inherited. The importance of path dependencies is amplified where conditions of increasing returns exist. Whether and how a firm's competitive advantage is eroded depends on the stability of market demand, and the ease of replicability (expanding internally) and imitatability (replication by competitors). If correct, the framework suggests that private wealth creation in regimes of rapid technological change depends in large measure on honing internal technological, organizational, and managerial processes inside the firm. In short, identifying new opportunities and organizing effectively and efficiently to embrace them are generally more fundamental to private wealth creation than is strategizing, if by strategizing one means engaging in business conduct that keeps competitors off balance, raises rival's costs, and excludes new entrants.","author":[{"dropping-particle":"","family":"Teece","given":"David J","non-dropping-particle":"","parse-names":false,"suffix":""},{"dropping-particle":"","family":"Pisano","given":"Gary","non-dropping-particle":"","parse-names":false,"suffix":""},{"dropping-particle":"","family":"Shuen","given":"Amy","non-dropping-particle":"","parse-names":false,"suffix":""}],"container-title":"Strategic Management Journal","id":"ITEM-1","issued":{"date-parts":[["1997"]]},"page":"509-533","title":"DYNAMIC CAPABILITIES AND STRATEGIC MANAGEMENT","type":"article-journal","volume":"187"},"uris":["http://www.mendeley.com/documents/?uuid=e8976d09-38d5-3820-93c2-a27505a2be41"]}],"mendeley":{"formattedCitation":"(Teece, Pisano, &amp; Shuen, 1997)","manualFormatting":"Teece et al. (1997)","plainTextFormattedCitation":"(Teece, Pisano, &amp; Shuen, 1997)","previouslyFormattedCitation":"(Teece, Pisano, &amp; Shuen, 1997)"},"properties":{"noteIndex":0},"schema":"https://github.com/citation-style-language/schema/raw/master/csl-citation.json"}</w:instrText>
      </w:r>
      <w:r>
        <w:fldChar w:fldCharType="separate"/>
      </w:r>
      <w:r w:rsidRPr="00C415A9">
        <w:rPr>
          <w:noProof/>
          <w:lang w:val="pt-BR"/>
        </w:rPr>
        <w:t xml:space="preserve">Teece </w:t>
      </w:r>
      <w:r w:rsidRPr="000A4993">
        <w:rPr>
          <w:i/>
          <w:noProof/>
          <w:lang w:val="pt-BR"/>
        </w:rPr>
        <w:t>et al</w:t>
      </w:r>
      <w:r w:rsidRPr="00C415A9">
        <w:rPr>
          <w:noProof/>
          <w:lang w:val="pt-BR"/>
        </w:rPr>
        <w:t>. (1997)</w:t>
      </w:r>
      <w:r>
        <w:fldChar w:fldCharType="end"/>
      </w:r>
      <w:r w:rsidRPr="00C415A9">
        <w:rPr>
          <w:lang w:val="pt-BR"/>
        </w:rPr>
        <w:t xml:space="preserve"> com o conceito de capacidades dinâmicas </w:t>
      </w:r>
      <w:r w:rsidR="00005E09">
        <w:rPr>
          <w:lang w:val="pt-BR"/>
        </w:rPr>
        <w:t>mais uma vez reforça o papel de RH como capaz de criar vantagem competitiva para a organização, consolidando esse conceito e estimulando os pesquisadores do campo de estratégia a unir forças com pesquisadores de outros campos, especialmente nas ciências sociais, com o objetivo ambicioso de entender como a vantagem competitiva é criada.</w:t>
      </w:r>
      <w:r w:rsidR="0044792C">
        <w:rPr>
          <w:lang w:val="pt-BR"/>
        </w:rPr>
        <w:t>.</w:t>
      </w:r>
    </w:p>
    <w:p w14:paraId="76C98287" w14:textId="77777777" w:rsidR="00F9725A" w:rsidRDefault="00F9725A" w:rsidP="001C30BE">
      <w:pPr>
        <w:ind w:firstLine="709"/>
        <w:jc w:val="both"/>
        <w:rPr>
          <w:lang w:val="pt-BR"/>
        </w:rPr>
      </w:pPr>
    </w:p>
    <w:p w14:paraId="4330D782" w14:textId="30B34C99" w:rsidR="00067FFC" w:rsidRPr="007A3FDF" w:rsidRDefault="00067FFC" w:rsidP="007A3FDF">
      <w:pPr>
        <w:pStyle w:val="PargrafodaLista"/>
        <w:numPr>
          <w:ilvl w:val="1"/>
          <w:numId w:val="15"/>
        </w:numPr>
        <w:rPr>
          <w:b/>
          <w:bCs/>
          <w:lang w:val="pt-BR"/>
        </w:rPr>
      </w:pPr>
      <w:bookmarkStart w:id="2" w:name="_Toc7426729"/>
      <w:r w:rsidRPr="007A3FDF">
        <w:rPr>
          <w:b/>
          <w:bCs/>
          <w:lang w:val="pt-BR"/>
        </w:rPr>
        <w:lastRenderedPageBreak/>
        <w:t>Gestão estratégica de RH e capital humano</w:t>
      </w:r>
      <w:bookmarkEnd w:id="2"/>
    </w:p>
    <w:p w14:paraId="38A9265D" w14:textId="73E3313A" w:rsidR="00647DA6" w:rsidRDefault="00FE436A" w:rsidP="001C30BE">
      <w:pPr>
        <w:ind w:firstLine="709"/>
        <w:jc w:val="both"/>
        <w:rPr>
          <w:lang w:val="pt-BR"/>
        </w:rPr>
      </w:pPr>
      <w:r>
        <w:rPr>
          <w:lang w:val="pt-BR"/>
        </w:rPr>
        <w:t xml:space="preserve">Segundo </w:t>
      </w:r>
      <w:r>
        <w:rPr>
          <w:lang w:val="pt-BR"/>
        </w:rPr>
        <w:fldChar w:fldCharType="begin" w:fldLock="1"/>
      </w:r>
      <w:r>
        <w:rPr>
          <w:lang w:val="pt-BR"/>
        </w:rPr>
        <w:instrText>ADDIN CSL_CITATION {"citationItems":[{"id":"ITEM-1","itemData":{"DOI":"10.1016/S0149-2063(01)00120-9","ISBN":"0149-2063","ISSN":"01492063","PMID":"20211263","abstract":"The resource-based view (RBV) of the firm has influenced the field of strategic human resource management (SHRM) in a number of ways. This paper explores the impact of the RBV on the theoretical and empirical development of SHRM. It explores how the fields of strategy and SHRM are beginning to converge around a number of issues, and proposes a number of implications of this convergence. © 2001 Elsevier Science Inc. All rights reserved.","author":[{"dropping-particle":"","family":"Wright","given":"P M","non-dropping-particle":"","parse-names":false,"suffix":""},{"dropping-particle":"","family":"Dunford","given":"B B","non-dropping-particle":"","parse-names":false,"suffix":""},{"dropping-particle":"","family":"Snell","given":"S A","non-dropping-particle":"","parse-names":false,"suffix":""}],"container-title":"Journal of Management","id":"ITEM-1","issue":"6","issued":{"date-parts":[["2001"]]},"page":"701-721","title":"Human resources and the resource based view of the firm","type":"article-journal","volume":"27"},"uris":["http://www.mendeley.com/documents/?uuid=f8347d8c-6d88-4066-b9e5-eacb0be769d8"]}],"mendeley":{"formattedCitation":"(P M Wright et al., 2001)","manualFormatting":"Wright et al. (2001)","plainTextFormattedCitation":"(P M Wright et al., 2001)","previouslyFormattedCitation":"(P M Wright et al., 2001)"},"properties":{"noteIndex":0},"schema":"https://github.com/citation-style-language/schema/raw/master/csl-citation.json"}</w:instrText>
      </w:r>
      <w:r>
        <w:rPr>
          <w:lang w:val="pt-BR"/>
        </w:rPr>
        <w:fldChar w:fldCharType="separate"/>
      </w:r>
      <w:r w:rsidRPr="00FE436A">
        <w:rPr>
          <w:noProof/>
          <w:lang w:val="pt-BR"/>
        </w:rPr>
        <w:t xml:space="preserve">Wright </w:t>
      </w:r>
      <w:r w:rsidRPr="000A4993">
        <w:rPr>
          <w:i/>
          <w:noProof/>
          <w:lang w:val="pt-BR"/>
        </w:rPr>
        <w:t>et al</w:t>
      </w:r>
      <w:r w:rsidRPr="00FE436A">
        <w:rPr>
          <w:noProof/>
          <w:lang w:val="pt-BR"/>
        </w:rPr>
        <w:t>.</w:t>
      </w:r>
      <w:r>
        <w:rPr>
          <w:noProof/>
          <w:lang w:val="pt-BR"/>
        </w:rPr>
        <w:t xml:space="preserve"> (</w:t>
      </w:r>
      <w:r w:rsidRPr="00FE436A">
        <w:rPr>
          <w:noProof/>
          <w:lang w:val="pt-BR"/>
        </w:rPr>
        <w:t>2001)</w:t>
      </w:r>
      <w:r>
        <w:rPr>
          <w:lang w:val="pt-BR"/>
        </w:rPr>
        <w:fldChar w:fldCharType="end"/>
      </w:r>
      <w:r>
        <w:rPr>
          <w:lang w:val="pt-BR"/>
        </w:rPr>
        <w:t>, muito embora o</w:t>
      </w:r>
      <w:r w:rsidR="00996A2B">
        <w:rPr>
          <w:lang w:val="pt-BR"/>
        </w:rPr>
        <w:t xml:space="preserve"> campo da </w:t>
      </w:r>
      <w:r w:rsidR="00E54F2A">
        <w:rPr>
          <w:lang w:val="pt-BR"/>
        </w:rPr>
        <w:t>SHRM</w:t>
      </w:r>
      <w:r w:rsidR="00996A2B">
        <w:rPr>
          <w:lang w:val="pt-BR"/>
        </w:rPr>
        <w:t xml:space="preserve"> </w:t>
      </w:r>
      <w:r>
        <w:rPr>
          <w:lang w:val="pt-BR"/>
        </w:rPr>
        <w:t>não tenha nascido diretamente da VBR, es</w:t>
      </w:r>
      <w:r w:rsidR="006E1CEC">
        <w:rPr>
          <w:lang w:val="pt-BR"/>
        </w:rPr>
        <w:t>s</w:t>
      </w:r>
      <w:r>
        <w:rPr>
          <w:lang w:val="pt-BR"/>
        </w:rPr>
        <w:t xml:space="preserve">a teoria claramente foi instrumental para o seu desenvolvimento. O trabalho de </w:t>
      </w:r>
      <w:r>
        <w:rPr>
          <w:lang w:val="pt-BR"/>
        </w:rPr>
        <w:fldChar w:fldCharType="begin" w:fldLock="1"/>
      </w:r>
      <w:r w:rsidR="00AF2965">
        <w:rPr>
          <w:lang w:val="pt-BR"/>
        </w:rPr>
        <w:instrText>ADDIN CSL_CITATION {"citationItems":[{"id":"ITEM-1","itemData":{"author":[{"dropping-particle":"","family":"Wright","given":"P.M.","non-dropping-particle":"","parse-names":false,"suffix":""},{"dropping-particle":"","family":"McMahan","given":"G.C.","non-dropping-particle":"","parse-names":false,"suffix":""}],"container-title":"Journal of Applied Psychology","id":"ITEM-1","issue":"2","issued":{"date-parts":[["1992"]]},"page":"295-320","title":"Theoretical Perspectives for Strategic Human Resource Management","type":"article-journal","volume":"18"},"uris":["http://www.mendeley.com/documents/?uuid=f7277c58-fccb-407f-ba0b-103c68d6d334"]}],"mendeley":{"formattedCitation":"(P.M. Wright &amp; McMahan, 1992)","manualFormatting":"Wright &amp; McMahan (1992)","plainTextFormattedCitation":"(P.M. Wright &amp; McMahan, 1992)","previouslyFormattedCitation":"(P.M. Wright &amp; McMahan, 1992)"},"properties":{"noteIndex":0},"schema":"https://github.com/citation-style-language/schema/raw/master/csl-citation.json"}</w:instrText>
      </w:r>
      <w:r>
        <w:rPr>
          <w:lang w:val="pt-BR"/>
        </w:rPr>
        <w:fldChar w:fldCharType="separate"/>
      </w:r>
      <w:r w:rsidRPr="00FE436A">
        <w:rPr>
          <w:noProof/>
          <w:lang w:val="pt-BR"/>
        </w:rPr>
        <w:t>Wright &amp; McMahan</w:t>
      </w:r>
      <w:r>
        <w:rPr>
          <w:noProof/>
          <w:lang w:val="pt-BR"/>
        </w:rPr>
        <w:t xml:space="preserve"> (</w:t>
      </w:r>
      <w:r w:rsidRPr="00FE436A">
        <w:rPr>
          <w:noProof/>
          <w:lang w:val="pt-BR"/>
        </w:rPr>
        <w:t>1992)</w:t>
      </w:r>
      <w:r>
        <w:rPr>
          <w:lang w:val="pt-BR"/>
        </w:rPr>
        <w:fldChar w:fldCharType="end"/>
      </w:r>
      <w:r w:rsidR="00AF2965">
        <w:rPr>
          <w:lang w:val="pt-BR"/>
        </w:rPr>
        <w:t xml:space="preserve"> buscou definir o conceito de </w:t>
      </w:r>
      <w:r w:rsidR="00953297">
        <w:rPr>
          <w:lang w:val="pt-BR"/>
        </w:rPr>
        <w:t>SHRM</w:t>
      </w:r>
      <w:r w:rsidR="00AF2965">
        <w:rPr>
          <w:lang w:val="pt-BR"/>
        </w:rPr>
        <w:t xml:space="preserve"> e ressaltou a importância de um alinhamento vertical entre as práticas de gestão de </w:t>
      </w:r>
      <w:r w:rsidR="006E1CEC">
        <w:rPr>
          <w:lang w:val="pt-BR"/>
        </w:rPr>
        <w:t>R</w:t>
      </w:r>
      <w:r w:rsidR="001127E5">
        <w:rPr>
          <w:lang w:val="pt-BR"/>
        </w:rPr>
        <w:t>H</w:t>
      </w:r>
      <w:r w:rsidR="006E1CEC">
        <w:rPr>
          <w:lang w:val="pt-BR"/>
        </w:rPr>
        <w:t xml:space="preserve"> </w:t>
      </w:r>
      <w:r w:rsidR="00AF2965">
        <w:rPr>
          <w:lang w:val="pt-BR"/>
        </w:rPr>
        <w:t>e a estratégia da empresa, bem com</w:t>
      </w:r>
      <w:r w:rsidR="00A5328E">
        <w:rPr>
          <w:lang w:val="pt-BR"/>
        </w:rPr>
        <w:t>o</w:t>
      </w:r>
      <w:r w:rsidR="00AF2965">
        <w:rPr>
          <w:lang w:val="pt-BR"/>
        </w:rPr>
        <w:t xml:space="preserve"> um alinhamento horizontal entre as diversas práticas de RH escolhida</w:t>
      </w:r>
      <w:r w:rsidR="006E1CEC">
        <w:rPr>
          <w:lang w:val="pt-BR"/>
        </w:rPr>
        <w:t>s</w:t>
      </w:r>
      <w:r w:rsidR="00AF2965">
        <w:rPr>
          <w:lang w:val="pt-BR"/>
        </w:rPr>
        <w:t xml:space="preserve"> pela empresa</w:t>
      </w:r>
      <w:r w:rsidR="00C46855">
        <w:rPr>
          <w:lang w:val="pt-BR"/>
        </w:rPr>
        <w:t>,</w:t>
      </w:r>
      <w:r w:rsidR="00AF2965">
        <w:rPr>
          <w:lang w:val="pt-BR"/>
        </w:rPr>
        <w:t xml:space="preserve"> de forma a ter congruência e coordenação entre elas. </w:t>
      </w:r>
    </w:p>
    <w:p w14:paraId="088686F2" w14:textId="710CFF23" w:rsidR="00AF2965" w:rsidRDefault="00AF2965" w:rsidP="001C30BE">
      <w:pPr>
        <w:ind w:firstLine="709"/>
        <w:jc w:val="both"/>
        <w:rPr>
          <w:lang w:val="pt-BR"/>
        </w:rPr>
      </w:pPr>
      <w:r>
        <w:rPr>
          <w:lang w:val="pt-BR"/>
        </w:rPr>
        <w:tab/>
      </w:r>
      <w:r w:rsidR="006B7734">
        <w:rPr>
          <w:lang w:val="pt-BR"/>
        </w:rPr>
        <w:t xml:space="preserve">Sob a ótica das práticas para gerir o capital humano, </w:t>
      </w:r>
      <w:r w:rsidR="00953297">
        <w:rPr>
          <w:lang w:val="pt-BR"/>
        </w:rPr>
        <w:t xml:space="preserve">dois pontos de vista diferentes emergem para formulação de uma teoria para SHRM. </w:t>
      </w:r>
      <w:r>
        <w:rPr>
          <w:lang w:val="pt-BR"/>
        </w:rPr>
        <w:fldChar w:fldCharType="begin" w:fldLock="1"/>
      </w:r>
      <w:r w:rsidR="00CB66DB">
        <w:rPr>
          <w:lang w:val="pt-BR"/>
        </w:rPr>
        <w:instrText>ADDIN CSL_CITATION {"citationItems":[{"id":"ITEM-1","itemData":{"DOI":"10.1080/09585199400000020","author":[{"dropping-particle":"","family":"Wright","given":"Patrick M","non-dropping-particle":"","parse-names":false,"suffix":""},{"dropping-particle":"","family":"McMahan","given":"Gary C","non-dropping-particle":"","parse-names":false,"suffix":""},{"dropping-particle":"","family":"Mcwilliams","given":"Abagail","non-dropping-particle":"","parse-names":false,"suffix":""}],"container-title":"International Journal of Human Resource Management","id":"ITEM-1","issued":{"date-parts":[["1994"]]},"page":"301-326","title":"Human resources and sustained competitive advantage : A resource-based perspective Center for Effective","type":"article-journal","volume":"5"},"uris":["http://www.mendeley.com/documents/?uuid=66950116-73d0-4f4d-abbc-b6f1f633179a"]}],"mendeley":{"formattedCitation":"(Patrick M Wright, McMahan, &amp; Mcwilliams, 1994)","manualFormatting":"Wright, McMahan, &amp; McWilliams (1994)","plainTextFormattedCitation":"(Patrick M Wright, McMahan, &amp; Mcwilliams, 1994)","previouslyFormattedCitation":"(Patrick M Wright, McMahan, &amp; Mcwilliams, 1994)"},"properties":{"noteIndex":0},"schema":"https://github.com/citation-style-language/schema/raw/master/csl-citation.json"}</w:instrText>
      </w:r>
      <w:r>
        <w:rPr>
          <w:lang w:val="pt-BR"/>
        </w:rPr>
        <w:fldChar w:fldCharType="separate"/>
      </w:r>
      <w:r w:rsidRPr="00953297">
        <w:rPr>
          <w:noProof/>
          <w:lang w:val="pt-BR"/>
        </w:rPr>
        <w:t>Wright, McMahan, &amp; Mc</w:t>
      </w:r>
      <w:r w:rsidR="00DC7D1E">
        <w:rPr>
          <w:noProof/>
          <w:lang w:val="pt-BR"/>
        </w:rPr>
        <w:t>W</w:t>
      </w:r>
      <w:r w:rsidRPr="00953297">
        <w:rPr>
          <w:noProof/>
          <w:lang w:val="pt-BR"/>
        </w:rPr>
        <w:t>illiams</w:t>
      </w:r>
      <w:r w:rsidR="00953297" w:rsidRPr="00953297">
        <w:rPr>
          <w:noProof/>
          <w:lang w:val="pt-BR"/>
        </w:rPr>
        <w:t xml:space="preserve"> (</w:t>
      </w:r>
      <w:r w:rsidRPr="00953297">
        <w:rPr>
          <w:noProof/>
          <w:lang w:val="pt-BR"/>
        </w:rPr>
        <w:t>1994)</w:t>
      </w:r>
      <w:r>
        <w:rPr>
          <w:lang w:val="pt-BR"/>
        </w:rPr>
        <w:fldChar w:fldCharType="end"/>
      </w:r>
      <w:r w:rsidR="00953297" w:rsidRPr="00953297">
        <w:rPr>
          <w:lang w:val="pt-BR"/>
        </w:rPr>
        <w:t xml:space="preserve"> </w:t>
      </w:r>
      <w:r w:rsidR="00953297">
        <w:rPr>
          <w:lang w:val="pt-BR"/>
        </w:rPr>
        <w:t>reconhece</w:t>
      </w:r>
      <w:r w:rsidR="001127E5">
        <w:rPr>
          <w:lang w:val="pt-BR"/>
        </w:rPr>
        <w:t xml:space="preserve">m </w:t>
      </w:r>
      <w:r w:rsidR="00953297">
        <w:rPr>
          <w:lang w:val="pt-BR"/>
        </w:rPr>
        <w:t xml:space="preserve">que as práticas de RH e os indivíduos isoladamente não são a fonte de vantagem competitiva, mas sim a formação de um conjunto de capital humano (força de trabalho altamente capacitada e motivada). Esses autores </w:t>
      </w:r>
      <w:r w:rsidR="003C5C72">
        <w:rPr>
          <w:lang w:val="pt-BR"/>
        </w:rPr>
        <w:t>emergem com</w:t>
      </w:r>
      <w:r w:rsidR="00953297">
        <w:rPr>
          <w:lang w:val="pt-BR"/>
        </w:rPr>
        <w:t xml:space="preserve"> a questão da motivação </w:t>
      </w:r>
      <w:r w:rsidR="000334E0">
        <w:rPr>
          <w:lang w:val="pt-BR"/>
        </w:rPr>
        <w:t xml:space="preserve">dessa </w:t>
      </w:r>
      <w:r w:rsidR="00953297">
        <w:rPr>
          <w:lang w:val="pt-BR"/>
        </w:rPr>
        <w:t>força de trabalho pelas firmas</w:t>
      </w:r>
      <w:r w:rsidR="003C5C72">
        <w:rPr>
          <w:lang w:val="pt-BR"/>
        </w:rPr>
        <w:t xml:space="preserve">, que </w:t>
      </w:r>
      <w:r w:rsidR="00953297">
        <w:rPr>
          <w:lang w:val="pt-BR"/>
        </w:rPr>
        <w:t>provoca neles o comportamento esperado para implantação da estratégia</w:t>
      </w:r>
      <w:r w:rsidR="005F526F">
        <w:rPr>
          <w:lang w:val="pt-BR"/>
        </w:rPr>
        <w:t>, futuramente denominado AMO (habilidade, motivação e oportunidade)</w:t>
      </w:r>
      <w:r w:rsidR="00953297">
        <w:rPr>
          <w:lang w:val="pt-BR"/>
        </w:rPr>
        <w:t xml:space="preserve">.  </w:t>
      </w:r>
    </w:p>
    <w:p w14:paraId="11445ACB" w14:textId="58FD6C8F" w:rsidR="00953297" w:rsidRDefault="00953297" w:rsidP="001C30BE">
      <w:pPr>
        <w:ind w:firstLine="709"/>
        <w:jc w:val="both"/>
        <w:rPr>
          <w:lang w:val="pt-BR"/>
        </w:rPr>
      </w:pPr>
      <w:r>
        <w:rPr>
          <w:lang w:val="pt-BR"/>
        </w:rPr>
        <w:tab/>
        <w:t xml:space="preserve">Com outro ponto de vista, </w:t>
      </w:r>
      <w:r>
        <w:rPr>
          <w:lang w:val="pt-BR"/>
        </w:rPr>
        <w:fldChar w:fldCharType="begin" w:fldLock="1"/>
      </w:r>
      <w:r>
        <w:rPr>
          <w:lang w:val="pt-BR"/>
        </w:rPr>
        <w:instrText>ADDIN CSL_CITATION {"citationItems":[{"id":"ITEM-1","itemData":{"author":[{"dropping-particle":"","family":"Lado","given":"A. A.","non-dropping-particle":"","parse-names":false,"suffix":""},{"dropping-particle":"","family":"Wilson","given":"M. C.","non-dropping-particle":"","parse-names":false,"suffix":""}],"container-title":"Academy of Management Review","id":"ITEM-1","issued":{"date-parts":[["1994"]]},"page":"699-727","title":"Human resource systems and sustained competitive advantage : A competency-base ...","type":"article-journal","volume":"19"},"uris":["http://www.mendeley.com/documents/?uuid=f134077d-006a-4e1c-8efa-3def09e92b8e"]}],"mendeley":{"formattedCitation":"(Lado &amp; Wilson, 1994)","manualFormatting":"Lado &amp; Wilson (1994)","plainTextFormattedCitation":"(Lado &amp; Wilson, 1994)","previouslyFormattedCitation":"(Lado &amp; Wilson, 1994)"},"properties":{"noteIndex":0},"schema":"https://github.com/citation-style-language/schema/raw/master/csl-citation.json"}</w:instrText>
      </w:r>
      <w:r>
        <w:rPr>
          <w:lang w:val="pt-BR"/>
        </w:rPr>
        <w:fldChar w:fldCharType="separate"/>
      </w:r>
      <w:r w:rsidRPr="00953297">
        <w:rPr>
          <w:noProof/>
          <w:lang w:val="pt-BR"/>
        </w:rPr>
        <w:t>Lado &amp; Wilson</w:t>
      </w:r>
      <w:r>
        <w:rPr>
          <w:noProof/>
          <w:lang w:val="pt-BR"/>
        </w:rPr>
        <w:t xml:space="preserve"> (</w:t>
      </w:r>
      <w:r w:rsidRPr="00953297">
        <w:rPr>
          <w:noProof/>
          <w:lang w:val="pt-BR"/>
        </w:rPr>
        <w:t>1994)</w:t>
      </w:r>
      <w:r>
        <w:rPr>
          <w:lang w:val="pt-BR"/>
        </w:rPr>
        <w:fldChar w:fldCharType="end"/>
      </w:r>
      <w:r>
        <w:rPr>
          <w:lang w:val="pt-BR"/>
        </w:rPr>
        <w:t xml:space="preserve"> agregam as práticas de RH em um sistema, concordando com </w:t>
      </w:r>
      <w:r>
        <w:rPr>
          <w:lang w:val="pt-BR"/>
        </w:rPr>
        <w:fldChar w:fldCharType="begin" w:fldLock="1"/>
      </w:r>
      <w:r w:rsidR="0074013A">
        <w:rPr>
          <w:lang w:val="pt-BR"/>
        </w:rPr>
        <w:instrText>ADDIN CSL_CITATION {"citationItems":[{"id":"ITEM-1","itemData":{"author":[{"dropping-particle":"","family":"Wright","given":"P.M.","non-dropping-particle":"","parse-names":false,"suffix":""},{"dropping-particle":"","family":"McMahan","given":"G.C.","non-dropping-particle":"","parse-names":false,"suffix":""}],"container-title":"Journal of Applied Psychology","id":"ITEM-1","issue":"2","issued":{"date-parts":[["1992"]]},"page":"295-320","title":"Theoretical Perspectives for Strategic Human Resource Management","type":"article-journal","volume":"18"},"uris":["http://www.mendeley.com/documents/?uuid=f7277c58-fccb-407f-ba0b-103c68d6d334"]}],"mendeley":{"formattedCitation":"(P.M. Wright &amp; McMahan, 1992)","manualFormatting":"Wright &amp; McMahan (1992)","plainTextFormattedCitation":"(P.M. Wright &amp; McMahan, 1992)","previouslyFormattedCitation":"(P.M. Wright &amp; McMahan, 1992)"},"properties":{"noteIndex":0},"schema":"https://github.com/citation-style-language/schema/raw/master/csl-citation.json"}</w:instrText>
      </w:r>
      <w:r>
        <w:rPr>
          <w:lang w:val="pt-BR"/>
        </w:rPr>
        <w:fldChar w:fldCharType="separate"/>
      </w:r>
      <w:r w:rsidRPr="00953297">
        <w:rPr>
          <w:noProof/>
          <w:lang w:val="pt-BR"/>
        </w:rPr>
        <w:t>Wright &amp; McMahan</w:t>
      </w:r>
      <w:r>
        <w:rPr>
          <w:noProof/>
          <w:lang w:val="pt-BR"/>
        </w:rPr>
        <w:t xml:space="preserve"> (</w:t>
      </w:r>
      <w:r w:rsidRPr="00953297">
        <w:rPr>
          <w:noProof/>
          <w:lang w:val="pt-BR"/>
        </w:rPr>
        <w:t>1992)</w:t>
      </w:r>
      <w:r>
        <w:rPr>
          <w:lang w:val="pt-BR"/>
        </w:rPr>
        <w:fldChar w:fldCharType="end"/>
      </w:r>
      <w:r w:rsidR="00104EFC">
        <w:rPr>
          <w:lang w:val="pt-BR"/>
        </w:rPr>
        <w:t xml:space="preserve"> que não se deve </w:t>
      </w:r>
      <w:r w:rsidR="00893832">
        <w:rPr>
          <w:lang w:val="pt-BR"/>
        </w:rPr>
        <w:t>observá-las</w:t>
      </w:r>
      <w:r w:rsidR="00104EFC">
        <w:rPr>
          <w:lang w:val="pt-BR"/>
        </w:rPr>
        <w:t xml:space="preserve"> isoladamente.  </w:t>
      </w:r>
      <w:r w:rsidR="00893832">
        <w:rPr>
          <w:lang w:val="pt-BR"/>
        </w:rPr>
        <w:t>Consideram</w:t>
      </w:r>
      <w:r w:rsidR="0074013A">
        <w:rPr>
          <w:lang w:val="pt-BR"/>
        </w:rPr>
        <w:t xml:space="preserve"> que, </w:t>
      </w:r>
      <w:r w:rsidR="00104EFC">
        <w:rPr>
          <w:lang w:val="pt-BR"/>
        </w:rPr>
        <w:t xml:space="preserve">enfatizando os processos de desenvolvimento e utilização de conhecimentos, habilidades e atitudes específicos de uma firma, o sistema de RH pode contribuir para </w:t>
      </w:r>
      <w:r w:rsidR="00DA2754">
        <w:rPr>
          <w:lang w:val="pt-BR"/>
        </w:rPr>
        <w:t xml:space="preserve">a </w:t>
      </w:r>
      <w:r w:rsidR="00104EFC">
        <w:rPr>
          <w:lang w:val="pt-BR"/>
        </w:rPr>
        <w:t>criação de vantagem competitiva facilitando a utilização e o desenvolvimento de competências organizacionais únicas, raras e inimitáveis.</w:t>
      </w:r>
    </w:p>
    <w:p w14:paraId="6C92BCD7" w14:textId="3A610745" w:rsidR="005631C9" w:rsidRDefault="006B7734" w:rsidP="001C30BE">
      <w:pPr>
        <w:ind w:firstLine="709"/>
        <w:jc w:val="both"/>
        <w:rPr>
          <w:lang w:val="pt-BR"/>
        </w:rPr>
      </w:pPr>
      <w:r>
        <w:rPr>
          <w:lang w:val="pt-BR"/>
        </w:rPr>
        <w:tab/>
        <w:t xml:space="preserve">A partir </w:t>
      </w:r>
      <w:r w:rsidR="00764A01">
        <w:rPr>
          <w:lang w:val="pt-BR"/>
        </w:rPr>
        <w:t xml:space="preserve">desses </w:t>
      </w:r>
      <w:r>
        <w:rPr>
          <w:lang w:val="pt-BR"/>
        </w:rPr>
        <w:t xml:space="preserve">dois pontos de vista, surge o conceito de práticas de trabalho de alta performance (High </w:t>
      </w:r>
      <w:r w:rsidR="005F526F">
        <w:rPr>
          <w:lang w:val="pt-BR"/>
        </w:rPr>
        <w:t>P</w:t>
      </w:r>
      <w:r>
        <w:rPr>
          <w:lang w:val="pt-BR"/>
        </w:rPr>
        <w:t xml:space="preserve">erformance </w:t>
      </w:r>
      <w:r w:rsidR="005F526F">
        <w:rPr>
          <w:lang w:val="pt-BR"/>
        </w:rPr>
        <w:t>W</w:t>
      </w:r>
      <w:r>
        <w:rPr>
          <w:lang w:val="pt-BR"/>
        </w:rPr>
        <w:t xml:space="preserve">ork </w:t>
      </w:r>
      <w:r w:rsidR="005F526F">
        <w:rPr>
          <w:lang w:val="pt-BR"/>
        </w:rPr>
        <w:t>S</w:t>
      </w:r>
      <w:r>
        <w:rPr>
          <w:lang w:val="pt-BR"/>
        </w:rPr>
        <w:t xml:space="preserve">ystem – HPWS) e três abordagens são dadas para essas práticas: universalista, contingencial e configuracional </w:t>
      </w:r>
      <w:r w:rsidR="00D05534">
        <w:rPr>
          <w:lang w:val="pt-BR"/>
        </w:rPr>
        <w:fldChar w:fldCharType="begin" w:fldLock="1"/>
      </w:r>
      <w:r w:rsidR="00ED7A4E">
        <w:rPr>
          <w:lang w:val="pt-BR"/>
        </w:rPr>
        <w:instrText>ADDIN CSL_CITATION {"citationItems":[{"id":"ITEM-1","itemData":{"DOI":"10.1182/blood-2015-02-","author":[{"dropping-particle":"","family":"Delery","given":"John E","non-dropping-particle":"","parse-names":false,"suffix":""},{"dropping-particle":"","family":"Doty","given":"D Harold","non-dropping-particle":"","parse-names":false,"suffix":""}],"container-title":"Academy of Management Review","id":"ITEM-1","issue":"4","issued":{"date-parts":[["1996"]]},"page":"802-835","title":"MODES OF THEORIZING IN STRATEGIC HUMAN RESOURCE MANAGEMENT: TESTS OF UNIVERSALISTIC, CONTINGENCY, AND CONFIGURATIONAL PERFORMANCE PREDICTIONS","type":"article-journal","volume":"39"},"uris":["http://www.mendeley.com/documents/?uuid=7c29847d-ffd7-4eea-8609-1a6452440dca"]}],"mendeley":{"formattedCitation":"(Delery &amp; Doty, 1996)","plainTextFormattedCitation":"(Delery &amp; Doty, 1996)","previouslyFormattedCitation":"(Delery &amp; Doty, 1996)"},"properties":{"noteIndex":0},"schema":"https://github.com/citation-style-language/schema/raw/master/csl-citation.json"}</w:instrText>
      </w:r>
      <w:r w:rsidR="00D05534">
        <w:rPr>
          <w:lang w:val="pt-BR"/>
        </w:rPr>
        <w:fldChar w:fldCharType="separate"/>
      </w:r>
      <w:r w:rsidR="00D05534" w:rsidRPr="00D05534">
        <w:rPr>
          <w:noProof/>
          <w:lang w:val="pt-BR"/>
        </w:rPr>
        <w:t>(Delery &amp; Doty, 1996)</w:t>
      </w:r>
      <w:r w:rsidR="00D05534">
        <w:rPr>
          <w:lang w:val="pt-BR"/>
        </w:rPr>
        <w:fldChar w:fldCharType="end"/>
      </w:r>
      <w:r w:rsidR="00D05534">
        <w:rPr>
          <w:lang w:val="pt-BR"/>
        </w:rPr>
        <w:t xml:space="preserve">. </w:t>
      </w:r>
      <w:r w:rsidR="00C909A7">
        <w:rPr>
          <w:lang w:val="pt-BR"/>
        </w:rPr>
        <w:t xml:space="preserve">A teoria universalista sugere que existe um conjunto de melhores práticas </w:t>
      </w:r>
      <w:r w:rsidR="000334E0">
        <w:rPr>
          <w:lang w:val="pt-BR"/>
        </w:rPr>
        <w:t xml:space="preserve">que </w:t>
      </w:r>
      <w:r w:rsidR="00C909A7">
        <w:rPr>
          <w:lang w:val="pt-BR"/>
        </w:rPr>
        <w:t xml:space="preserve">devem ser aplicadas a todas as empresas para a boa gestão dos </w:t>
      </w:r>
      <w:r w:rsidR="000334E0">
        <w:rPr>
          <w:lang w:val="pt-BR"/>
        </w:rPr>
        <w:t>Recursos Humanos</w:t>
      </w:r>
      <w:r w:rsidR="00C909A7">
        <w:rPr>
          <w:lang w:val="pt-BR"/>
        </w:rPr>
        <w:t>. A teoria contingencial traz a abordagem de que o conjunto de práticas a ser</w:t>
      </w:r>
      <w:r w:rsidR="005F526F">
        <w:rPr>
          <w:lang w:val="pt-BR"/>
        </w:rPr>
        <w:t xml:space="preserve"> </w:t>
      </w:r>
      <w:r w:rsidR="00C909A7">
        <w:rPr>
          <w:lang w:val="pt-BR"/>
        </w:rPr>
        <w:t>adotado deve estar alinhado à estratégia da organização (fit vertical)</w:t>
      </w:r>
      <w:r w:rsidR="00047D1E">
        <w:rPr>
          <w:lang w:val="pt-BR"/>
        </w:rPr>
        <w:t>, carregando</w:t>
      </w:r>
      <w:r w:rsidR="00ED7A4E">
        <w:rPr>
          <w:lang w:val="pt-BR"/>
        </w:rPr>
        <w:t xml:space="preserve"> em si alto grau de complexidade</w:t>
      </w:r>
      <w:r w:rsidR="00C909A7">
        <w:rPr>
          <w:lang w:val="pt-BR"/>
        </w:rPr>
        <w:t xml:space="preserve">, pois considera que é necessário identificar padrões únicos de fatores e configurações que estão posicionados para permitir o máximo de eficiência. </w:t>
      </w:r>
      <w:r w:rsidR="00ED7A4E">
        <w:rPr>
          <w:lang w:val="pt-BR"/>
        </w:rPr>
        <w:t>Os fatores têm</w:t>
      </w:r>
      <w:r w:rsidR="00C909A7">
        <w:rPr>
          <w:lang w:val="pt-BR"/>
        </w:rPr>
        <w:t xml:space="preserve"> correlação não linear, podem ter múltiplas configurações únicas e assumem o formato de tipo ideal, realizando a combinação da</w:t>
      </w:r>
      <w:r w:rsidR="00C95F1B">
        <w:rPr>
          <w:lang w:val="pt-BR"/>
        </w:rPr>
        <w:t>s</w:t>
      </w:r>
      <w:r w:rsidR="00C909A7">
        <w:rPr>
          <w:lang w:val="pt-BR"/>
        </w:rPr>
        <w:t xml:space="preserve"> práticas entre si (fit horizontal) </w:t>
      </w:r>
      <w:r w:rsidR="00736277">
        <w:rPr>
          <w:lang w:val="pt-BR"/>
        </w:rPr>
        <w:t>e</w:t>
      </w:r>
      <w:r w:rsidR="00ED7A4E">
        <w:rPr>
          <w:lang w:val="pt-BR"/>
        </w:rPr>
        <w:t xml:space="preserve"> </w:t>
      </w:r>
      <w:r w:rsidR="00C909A7">
        <w:rPr>
          <w:lang w:val="pt-BR"/>
        </w:rPr>
        <w:t>des</w:t>
      </w:r>
      <w:r w:rsidR="00736277">
        <w:rPr>
          <w:lang w:val="pt-BR"/>
        </w:rPr>
        <w:t>s</w:t>
      </w:r>
      <w:r w:rsidR="00C909A7">
        <w:rPr>
          <w:lang w:val="pt-BR"/>
        </w:rPr>
        <w:t>as com a estratégia (fit vertical)</w:t>
      </w:r>
      <w:r w:rsidR="00736277">
        <w:rPr>
          <w:lang w:val="pt-BR"/>
        </w:rPr>
        <w:t>,</w:t>
      </w:r>
      <w:r w:rsidR="00ED7A4E">
        <w:rPr>
          <w:lang w:val="pt-BR"/>
        </w:rPr>
        <w:t xml:space="preserve"> possibilitando configurações de alternativas estratégicas que maximizam os resultados. Até hoje o estudo das HPWS está presente empiricamente nas pesquisas de RH </w:t>
      </w:r>
      <w:r w:rsidR="00ED7A4E">
        <w:rPr>
          <w:lang w:val="pt-BR"/>
        </w:rPr>
        <w:fldChar w:fldCharType="begin" w:fldLock="1"/>
      </w:r>
      <w:r w:rsidR="00FA621C">
        <w:rPr>
          <w:lang w:val="pt-BR"/>
        </w:rPr>
        <w:instrText>ADDIN CSL_CITATION {"citationItems":[{"id":"ITEM-1","itemData":{"DOI":"10.1080/09585190802528433","ISBN":"0958519080252","ISSN":"09585192","PMID":"36243931","abstract":"From the perspective of the resource based view (RBV), although traditional sources of competitive advantage such as natural resources, technology, economies of scales, and so forth, create value, these resources are increasingly easy to imitate. As such, human capital and human resource management may be an especially important source of sustainable competitive advantage. Over the past few years, there has been growing research interest in the competitive advantage associated with high performance work systems (HPWS), a set of management policies and practices thought to endow employees with greater levels of skill, information, motivation and discretion. In this study, we describe a study examining the relative effectiveness of HPWS in the Irish context. Results suggest that greater use of high performance work systems is associated with positive human resource and organizational outcomes. Specifically, firms utilizing higher levels of HPWS tend to have lower rates of employee absenteeism and voluntary turnover along with higher labor productivity and lower labor costs.","author":[{"dropping-particle":"","family":"Guthrie","given":"James P.;","non-dropping-particle":"","parse-names":false,"suffix":""},{"dropping-particle":"","family":"Flood","given":"Patrick C.;","non-dropping-particle":"","parse-names":false,"suffix":""},{"dropping-particle":"","family":"Liu","given":"Wenchuan;","non-dropping-particle":"","parse-names":false,"suffix":""},{"dropping-particle":"","family":"MacCurtain","given":"Sarah","non-dropping-particle":"","parse-names":false,"suffix":""}],"container-title":"International Journal of Human Resource Management","id":"ITEM-1","issue":"1","issued":{"date-parts":[["2009"]]},"page":"112-125","title":"High performance work systems in Ireland: Human resource and organizational outcomes","type":"article-journal","volume":"20"},"uris":["http://www.mendeley.com/documents/?uuid=552a719e-54da-4bda-ab62-688e90c0cf1a"]}],"mendeley":{"formattedCitation":"(Guthrie, Flood, Liu, &amp; MacCurtain, 2009)","manualFormatting":"(Guthrie et al, 2009)","plainTextFormattedCitation":"(Guthrie, Flood, Liu, &amp; MacCurtain, 2009)","previouslyFormattedCitation":"(Guthrie, Flood, Liu, &amp; MacCurtain, 2009)"},"properties":{"noteIndex":0},"schema":"https://github.com/citation-style-language/schema/raw/master/csl-citation.json"}</w:instrText>
      </w:r>
      <w:r w:rsidR="00ED7A4E">
        <w:rPr>
          <w:lang w:val="pt-BR"/>
        </w:rPr>
        <w:fldChar w:fldCharType="separate"/>
      </w:r>
      <w:r w:rsidR="00B96989" w:rsidRPr="00B96989">
        <w:rPr>
          <w:noProof/>
          <w:lang w:val="pt-BR"/>
        </w:rPr>
        <w:t>(Guthrie</w:t>
      </w:r>
      <w:r w:rsidR="00B96989">
        <w:rPr>
          <w:noProof/>
          <w:lang w:val="pt-BR"/>
        </w:rPr>
        <w:t xml:space="preserve"> et al,</w:t>
      </w:r>
      <w:r w:rsidR="00B96989" w:rsidRPr="00B96989">
        <w:rPr>
          <w:noProof/>
          <w:lang w:val="pt-BR"/>
        </w:rPr>
        <w:t xml:space="preserve"> 2009)</w:t>
      </w:r>
      <w:r w:rsidR="00ED7A4E">
        <w:rPr>
          <w:lang w:val="pt-BR"/>
        </w:rPr>
        <w:fldChar w:fldCharType="end"/>
      </w:r>
      <w:r w:rsidR="00ED7A4E">
        <w:rPr>
          <w:lang w:val="pt-BR"/>
        </w:rPr>
        <w:t xml:space="preserve">, apesar da </w:t>
      </w:r>
      <w:r w:rsidR="00C95F1B">
        <w:rPr>
          <w:lang w:val="pt-BR"/>
        </w:rPr>
        <w:t xml:space="preserve">crítica para a forma como </w:t>
      </w:r>
      <w:r w:rsidR="005F526F">
        <w:rPr>
          <w:lang w:val="pt-BR"/>
        </w:rPr>
        <w:t>es</w:t>
      </w:r>
      <w:r w:rsidR="00736277">
        <w:rPr>
          <w:lang w:val="pt-BR"/>
        </w:rPr>
        <w:t>s</w:t>
      </w:r>
      <w:r w:rsidR="005F526F">
        <w:rPr>
          <w:lang w:val="pt-BR"/>
        </w:rPr>
        <w:t>as</w:t>
      </w:r>
      <w:r w:rsidR="00C95F1B">
        <w:rPr>
          <w:lang w:val="pt-BR"/>
        </w:rPr>
        <w:t xml:space="preserve"> pesquisa</w:t>
      </w:r>
      <w:r w:rsidR="005F526F">
        <w:rPr>
          <w:lang w:val="pt-BR"/>
        </w:rPr>
        <w:t>s medem</w:t>
      </w:r>
      <w:r w:rsidR="00C95F1B">
        <w:rPr>
          <w:lang w:val="pt-BR"/>
        </w:rPr>
        <w:t xml:space="preserve"> o impacto das práticas sobre a performance da firma</w:t>
      </w:r>
      <w:r w:rsidR="005F526F">
        <w:rPr>
          <w:lang w:val="pt-BR"/>
        </w:rPr>
        <w:t xml:space="preserve"> </w:t>
      </w:r>
      <w:r w:rsidR="00C95F1B">
        <w:rPr>
          <w:lang w:val="pt-BR"/>
        </w:rPr>
        <w:fldChar w:fldCharType="begin" w:fldLock="1"/>
      </w:r>
      <w:r w:rsidR="00B96989">
        <w:rPr>
          <w:lang w:val="pt-BR"/>
        </w:rPr>
        <w:instrText>ADDIN CSL_CITATION {"citationItems":[{"id":"ITEM-1","itemData":{"DOI":"10.1016/j.hrmr.2014.08.001","ISBN":"1053-4822","ISSN":"10534822","abstract":"A proposition in the HRM literature is that to survive intensifying competition firms need to more effectively use their human capital by implementing high-performance work practices (HPWPs). This proposition is anchored on both extensive empirical evidence of a positive HPWP effect on performance and a theoretical model which incorporates ideas from strategy, RBV, AMO, behavioral, human capital, and organizational capability perspectives. This paper argues that on deeper examination both empirical and theoretical arguments have significant flaws and weaknesses which undercut the 'more competition. →. more HPWPs. →. higher firm performance' proposition. Indeed, using an alternative economics-based model the paper concludes the likely effect of intensified competition is, on balance, the opposite of the standard model; that is, more competition leads to less HPWPs. The model also demonstrates why the positive HPWP effect found in empirical studies is likely upward biased and more association than causation. The paper reconciles a number of empirical anomalies, such as why high-performance work systems are not more widely adopted, and explains why the conventional advice given to managers - invest in more HPWPs - needs revision.","author":[{"dropping-particle":"","family":"Kaufman","given":"Bruce E.","non-dropping-particle":"","parse-names":false,"suffix":""}],"container-title":"Human Resource Management Review","id":"ITEM-1","issue":"1","issued":{"date-parts":[["2015"]]},"page":"107-125","publisher":"Elsevier B.V.","title":"Market competition, HRM, and firm performance: The conventional paradigm critiqued and reformulated","type":"article-journal","volume":"25"},"uris":["http://www.mendeley.com/documents/?uuid=e33c1e1c-09b2-4c19-8651-09585b3a2633"]}],"mendeley":{"formattedCitation":"(Kaufman, 2015)","plainTextFormattedCitation":"(Kaufman, 2015)","previouslyFormattedCitation":"(Kaufman, 2015)"},"properties":{"noteIndex":0},"schema":"https://github.com/citation-style-language/schema/raw/master/csl-citation.json"}</w:instrText>
      </w:r>
      <w:r w:rsidR="00C95F1B">
        <w:rPr>
          <w:lang w:val="pt-BR"/>
        </w:rPr>
        <w:fldChar w:fldCharType="separate"/>
      </w:r>
      <w:r w:rsidR="00B96989" w:rsidRPr="00B96989">
        <w:rPr>
          <w:noProof/>
          <w:lang w:val="pt-BR"/>
        </w:rPr>
        <w:t>(Kaufman, 2015)</w:t>
      </w:r>
      <w:r w:rsidR="00C95F1B">
        <w:rPr>
          <w:lang w:val="pt-BR"/>
        </w:rPr>
        <w:fldChar w:fldCharType="end"/>
      </w:r>
      <w:r w:rsidR="00C95F1B">
        <w:rPr>
          <w:lang w:val="pt-BR"/>
        </w:rPr>
        <w:t>. Porém, essa dificuldade foi encarada por alguns autores exatamente como parte da complexidade que a VBR  traz quando afirma que a vantagem competitiva seria obtida por meio da combinação de recursos complementares</w:t>
      </w:r>
      <w:r w:rsidR="007A4CA9">
        <w:rPr>
          <w:lang w:val="pt-BR"/>
        </w:rPr>
        <w:t xml:space="preserve"> </w:t>
      </w:r>
      <w:r w:rsidR="007A4CA9">
        <w:rPr>
          <w:lang w:val="pt-BR"/>
        </w:rPr>
        <w:fldChar w:fldCharType="begin" w:fldLock="1"/>
      </w:r>
      <w:r w:rsidR="007A4CA9">
        <w:rPr>
          <w:lang w:val="pt-BR"/>
        </w:rPr>
        <w:instrText>ADDIN CSL_CITATION {"citationItems":[{"id":"ITEM-1","itemData":{"ISBN":"0363-7425","author":[{"dropping-particle":"","family":"Colbert","given":"B A","non-dropping-particle":"","parse-names":false,"suffix":""}],"container-title":"The Academy of Management Review","id":"ITEM-1","issue":"3","issued":{"date-parts":[["2004"]]},"page":"341-358","title":"The complex resource-based view: Implications for theory and practice in strategic human resource management","type":"article-journal","volume":"29"},"uris":["http://www.mendeley.com/documents/?uuid=22cb9b65-00db-4241-bd4a-4da7c9781a61"]}],"mendeley":{"formattedCitation":"(Colbert, 2004)","plainTextFormattedCitation":"(Colbert, 2004)","previouslyFormattedCitation":"(Colbert, 2004)"},"properties":{"noteIndex":0},"schema":"https://github.com/citation-style-language/schema/raw/master/csl-citation.json"}</w:instrText>
      </w:r>
      <w:r w:rsidR="007A4CA9">
        <w:rPr>
          <w:lang w:val="pt-BR"/>
        </w:rPr>
        <w:fldChar w:fldCharType="separate"/>
      </w:r>
      <w:r w:rsidR="007A4CA9" w:rsidRPr="007A4CA9">
        <w:rPr>
          <w:noProof/>
          <w:lang w:val="pt-BR"/>
        </w:rPr>
        <w:t>(Colbert, 2004)</w:t>
      </w:r>
      <w:r w:rsidR="007A4CA9">
        <w:rPr>
          <w:lang w:val="pt-BR"/>
        </w:rPr>
        <w:fldChar w:fldCharType="end"/>
      </w:r>
      <w:r w:rsidR="005631C9">
        <w:rPr>
          <w:lang w:val="pt-BR"/>
        </w:rPr>
        <w:t xml:space="preserve">, </w:t>
      </w:r>
      <w:r w:rsidR="007A4CA9">
        <w:rPr>
          <w:lang w:val="pt-BR"/>
        </w:rPr>
        <w:t xml:space="preserve"> que por ela seria possível explicar como gestores transformam recursos para gerar valor</w:t>
      </w:r>
      <w:r w:rsidR="00C95F1B">
        <w:rPr>
          <w:lang w:val="pt-BR"/>
        </w:rPr>
        <w:t xml:space="preserve"> </w:t>
      </w:r>
      <w:r w:rsidR="00C95F1B">
        <w:rPr>
          <w:lang w:val="pt-BR"/>
        </w:rPr>
        <w:fldChar w:fldCharType="begin" w:fldLock="1"/>
      </w:r>
      <w:r w:rsidR="00584C4C">
        <w:rPr>
          <w:lang w:val="pt-BR"/>
        </w:rPr>
        <w:instrText>ADDIN CSL_CITATION {"citationItems":[{"id":"ITEM-1","itemData":{"abstract":"We address current criticisms of the RBV (oversight of dynamism, environmental contingencies, and managers' role) by linking value creation in dynamic environmen-tal contexts to the management of firm resources. Components of the resource man-agement model include structuring the resource portfolio; bundling resources to build capabilities; and leveraging capabilities to provide value to customers, gain a com-petitive advantage, and create wealth for owners. Propositions linking resource man-agement and value creation are offered to shape future research.","author":[{"dropping-particle":"","family":"Sirmon","given":"David G","non-dropping-particle":"","parse-names":false,"suffix":""},{"dropping-particle":"","family":"Hitt","given":"Michael A","non-dropping-particle":"","parse-names":false,"suffix":""},{"dropping-particle":"","family":"Ireland","given":"R Duane","non-dropping-particle":"","parse-names":false,"suffix":""}],"container-title":"Academy of management review","id":"ITEM-1","issued":{"date-parts":[["2007"]]},"title":"MANAGING FIRM RESOURCES IN DYNAMIC ENVIRONMENTS TO CREATE VALUE: LOOKING INSIDE THE BLACK BOX","type":"article-journal","volume":"32"},"uris":["http://www.mendeley.com/documents/?uuid=d8765dd5-ba62-36d5-9d26-26507dac6e44"]}],"mendeley":{"formattedCitation":"(Sirmon, Hitt, &amp; Ireland, 2007)","plainTextFormattedCitation":"(Sirmon, Hitt, &amp; Ireland, 2007)","previouslyFormattedCitation":"(Sirmon, Hitt, &amp; Ireland, 2007)"},"properties":{"noteIndex":0},"schema":"https://github.com/citation-style-language/schema/raw/master/csl-citation.json"}</w:instrText>
      </w:r>
      <w:r w:rsidR="00C95F1B">
        <w:rPr>
          <w:lang w:val="pt-BR"/>
        </w:rPr>
        <w:fldChar w:fldCharType="separate"/>
      </w:r>
      <w:r w:rsidR="00CB66DB" w:rsidRPr="00CB66DB">
        <w:rPr>
          <w:noProof/>
          <w:lang w:val="pt-BR"/>
        </w:rPr>
        <w:t>(Sirmon, Hitt, &amp; Ireland, 2007)</w:t>
      </w:r>
      <w:r w:rsidR="00C95F1B">
        <w:rPr>
          <w:lang w:val="pt-BR"/>
        </w:rPr>
        <w:fldChar w:fldCharType="end"/>
      </w:r>
      <w:r w:rsidR="005631C9">
        <w:rPr>
          <w:lang w:val="pt-BR"/>
        </w:rPr>
        <w:t xml:space="preserve"> e que </w:t>
      </w:r>
      <w:r w:rsidR="005F526F">
        <w:rPr>
          <w:lang w:val="pt-BR"/>
        </w:rPr>
        <w:t>ela</w:t>
      </w:r>
      <w:r w:rsidR="005631C9">
        <w:rPr>
          <w:lang w:val="pt-BR"/>
        </w:rPr>
        <w:t xml:space="preserve"> ajuda</w:t>
      </w:r>
      <w:r w:rsidR="005F526F">
        <w:rPr>
          <w:lang w:val="pt-BR"/>
        </w:rPr>
        <w:t>ria</w:t>
      </w:r>
      <w:r w:rsidR="005631C9">
        <w:rPr>
          <w:lang w:val="pt-BR"/>
        </w:rPr>
        <w:t xml:space="preserve"> a regular o impacto dos fatores de mercado sobre a mobilidade do capital humano, aumentando a sua retenção </w:t>
      </w:r>
      <w:r w:rsidR="005631C9">
        <w:rPr>
          <w:lang w:val="pt-BR"/>
        </w:rPr>
        <w:fldChar w:fldCharType="begin" w:fldLock="1"/>
      </w:r>
      <w:r w:rsidR="005631C9">
        <w:rPr>
          <w:lang w:val="pt-BR"/>
        </w:rPr>
        <w:instrText>ADDIN CSL_CITATION {"citationItems":[{"id":"ITEM-1","itemData":{"DOI":"10.1111/1748-8583.12137","ISBN":"9788740303933","ISSN":"17488583","abstract":"The resource-based view (RBV) of the firm has been consistently used as a backdrop in strategic human resource management (SHRM) research and has the potential to bridge the ‘micro–macro’ divide. The tension between the SHRM and the strategic human capital literature, however, signifies that RBV has not reached its potential. In this paper, we begin with a brief review of the conceptual logic linking human resource management (HRM) practices and firm outcomes that aim at highlighting the different treatment of RBV in the SHRM and strategic human capital literatures. We then propose a conceptual model that suggests that HRM practices are not simple levers that enable firms to create sustainable competitive advantage, as most of the strategic human capital research postulates. On the contrary, we argue that HRM practices can contribute to a firm's sustainable competitive advantage not only by enhancing employees' ability, and offering motivation and opportunities, but also by shaping supply-side and demand-side mobility constraints.","author":[{"dropping-particle":"","family":"Delery","given":"John E.","non-dropping-particle":"","parse-names":false,"suffix":""},{"dropping-particle":"","family":"Roumpi","given":"Dorothea","non-dropping-particle":"","parse-names":false,"suffix":""}],"container-title":"Human Resource Management Journal","id":"ITEM-1","issue":"1","issued":{"date-parts":[["2017"]]},"page":"1-21","title":"Strategic human resource management, human capital and competitive advantage: is the field going in circles?","type":"article-journal","volume":"27"},"uris":["http://www.mendeley.com/documents/?uuid=33cf469c-8fc6-4087-a604-af7cae48047d"]}],"mendeley":{"formattedCitation":"(Delery &amp; Roumpi, 2017)","plainTextFormattedCitation":"(Delery &amp; Roumpi, 2017)","previouslyFormattedCitation":"(Delery &amp; Roumpi, 2017)"},"properties":{"noteIndex":0},"schema":"https://github.com/citation-style-language/schema/raw/master/csl-citation.json"}</w:instrText>
      </w:r>
      <w:r w:rsidR="005631C9">
        <w:rPr>
          <w:lang w:val="pt-BR"/>
        </w:rPr>
        <w:fldChar w:fldCharType="separate"/>
      </w:r>
      <w:r w:rsidR="005631C9" w:rsidRPr="005631C9">
        <w:rPr>
          <w:noProof/>
          <w:lang w:val="pt-BR"/>
        </w:rPr>
        <w:t>(Delery &amp; Roumpi, 2017)</w:t>
      </w:r>
      <w:r w:rsidR="005631C9">
        <w:rPr>
          <w:lang w:val="pt-BR"/>
        </w:rPr>
        <w:fldChar w:fldCharType="end"/>
      </w:r>
      <w:r w:rsidR="00C95F1B">
        <w:rPr>
          <w:lang w:val="pt-BR"/>
        </w:rPr>
        <w:t>.</w:t>
      </w:r>
      <w:r w:rsidR="00DB0236">
        <w:rPr>
          <w:lang w:val="pt-BR"/>
        </w:rPr>
        <w:tab/>
      </w:r>
    </w:p>
    <w:p w14:paraId="427567DB" w14:textId="4B98E770" w:rsidR="0074013A" w:rsidRPr="00F9725A" w:rsidRDefault="00C95F1B" w:rsidP="001C30BE">
      <w:pPr>
        <w:ind w:firstLine="709"/>
        <w:jc w:val="both"/>
      </w:pPr>
      <w:r>
        <w:rPr>
          <w:lang w:val="pt-BR"/>
        </w:rPr>
        <w:t>Trabalhando em cima da teoria conti</w:t>
      </w:r>
      <w:r w:rsidR="00C80D5C">
        <w:rPr>
          <w:lang w:val="pt-BR"/>
        </w:rPr>
        <w:t>n</w:t>
      </w:r>
      <w:r>
        <w:rPr>
          <w:lang w:val="pt-BR"/>
        </w:rPr>
        <w:t>gencial</w:t>
      </w:r>
      <w:r w:rsidR="0074013A">
        <w:rPr>
          <w:lang w:val="pt-BR"/>
        </w:rPr>
        <w:t xml:space="preserve">, </w:t>
      </w:r>
      <w:r w:rsidR="0074013A">
        <w:rPr>
          <w:lang w:val="pt-BR"/>
        </w:rPr>
        <w:fldChar w:fldCharType="begin" w:fldLock="1"/>
      </w:r>
      <w:r w:rsidR="00C54EEE">
        <w:rPr>
          <w:lang w:val="pt-BR"/>
        </w:rPr>
        <w:instrText>ADDIN CSL_CITATION {"citationItems":[{"id":"ITEM-1","itemData":{"author":[{"dropping-particle":"","family":"Lepak","given":"D. P.","non-dropping-particle":"","parse-names":false,"suffix":""},{"dropping-particle":"","family":"Snell","given":"S A","non-dropping-particle":"","parse-names":false,"suffix":""}],"container-title":"Academy of Management Review","id":"ITEM-1","issue":"N 1","issued":{"date-parts":[["1999"]]},"page":"31-48","title":"The human resource architecture: toward a theory of human capital allocation and development","type":"article-journal","volume":"24"},"uris":["http://www.mendeley.com/documents/?uuid=2cd98e9b-3801-4b10-88b2-54fe5b4cd48b"]}],"mendeley":{"formattedCitation":"(Lepak &amp; Snell, 1999)","manualFormatting":"Lepak &amp; Snell (1999","plainTextFormattedCitation":"(Lepak &amp; Snell, 1999)","previouslyFormattedCitation":"(Lepak &amp; Snell, 1999)"},"properties":{"noteIndex":0},"schema":"https://github.com/citation-style-language/schema/raw/master/csl-citation.json"}</w:instrText>
      </w:r>
      <w:r w:rsidR="0074013A">
        <w:rPr>
          <w:lang w:val="pt-BR"/>
        </w:rPr>
        <w:fldChar w:fldCharType="separate"/>
      </w:r>
      <w:r w:rsidR="0074013A" w:rsidRPr="0074013A">
        <w:rPr>
          <w:noProof/>
          <w:lang w:val="pt-BR"/>
        </w:rPr>
        <w:t xml:space="preserve">Lepak &amp; Snell </w:t>
      </w:r>
      <w:r w:rsidR="0074013A">
        <w:rPr>
          <w:noProof/>
          <w:lang w:val="pt-BR"/>
        </w:rPr>
        <w:t>(</w:t>
      </w:r>
      <w:r w:rsidR="0074013A" w:rsidRPr="0074013A">
        <w:rPr>
          <w:noProof/>
          <w:lang w:val="pt-BR"/>
        </w:rPr>
        <w:t>1999</w:t>
      </w:r>
      <w:r w:rsidR="0074013A">
        <w:rPr>
          <w:lang w:val="pt-BR"/>
        </w:rPr>
        <w:fldChar w:fldCharType="end"/>
      </w:r>
      <w:r w:rsidR="0074013A">
        <w:rPr>
          <w:lang w:val="pt-BR"/>
        </w:rPr>
        <w:t xml:space="preserve">) </w:t>
      </w:r>
      <w:r w:rsidR="00C54EEE">
        <w:rPr>
          <w:lang w:val="pt-BR"/>
        </w:rPr>
        <w:t xml:space="preserve">apresentam uma abordagem que considera que nem todo capital humano é fonte de vantagem competitiva, mas que há grupos específicos que agregam valor à firma de forma diferente. Baseado nesse argumento, </w:t>
      </w:r>
      <w:r w:rsidR="005F526F">
        <w:rPr>
          <w:lang w:val="pt-BR"/>
        </w:rPr>
        <w:t>os autores</w:t>
      </w:r>
      <w:r w:rsidR="00C54EEE">
        <w:rPr>
          <w:lang w:val="pt-BR"/>
        </w:rPr>
        <w:t xml:space="preserve"> sugerem a criação de uma arquitetura de RH específica para cada tipo de contribuição dada pelo capital humano de uma firma, chamando a atenção que </w:t>
      </w:r>
      <w:r w:rsidR="00BB1098">
        <w:rPr>
          <w:lang w:val="pt-BR"/>
        </w:rPr>
        <w:t xml:space="preserve">essas </w:t>
      </w:r>
      <w:r w:rsidR="00C54EEE">
        <w:rPr>
          <w:lang w:val="pt-BR"/>
        </w:rPr>
        <w:t xml:space="preserve">não devem gerir todos os empregados da mesma forma. </w:t>
      </w:r>
      <w:r w:rsidR="00A25824">
        <w:rPr>
          <w:lang w:val="pt-BR"/>
        </w:rPr>
        <w:t xml:space="preserve">Essa </w:t>
      </w:r>
      <w:r w:rsidR="008A5645">
        <w:rPr>
          <w:lang w:val="pt-BR"/>
        </w:rPr>
        <w:t xml:space="preserve">afirmação foi ratificada por outros autores </w:t>
      </w:r>
      <w:r w:rsidR="00BB1098">
        <w:rPr>
          <w:lang w:val="pt-BR"/>
        </w:rPr>
        <w:fldChar w:fldCharType="begin" w:fldLock="1"/>
      </w:r>
      <w:r w:rsidR="00BB1098">
        <w:rPr>
          <w:lang w:val="pt-BR"/>
        </w:rPr>
        <w:instrText>ADDIN CSL_CITATION {"citationItems":[{"id":"ITEM-1","itemData":{"DOI":"10.1177/0149206306293668","ISBN":"0149-2063","ISSN":"01492063","PMID":"23356440","abstract":"The authors identify the key challenges facing strategic human resource management (SHRM) going forward and discuss several new directions in both the scholarship and practice of SHRM. They focus on a clearer articulation of the “black box” between HR and firm performance, emphasizing the integration of strategy implementation as the central mediating variable in this relationship. There are direct implications for the nature of fit and contingencies in SHRM. They also highlight the significance of a differentiated HR architecture not just across firms but also within firms.","author":[{"dropping-particle":"","family":"Becker","given":"Brian E.","non-dropping-particle":"","parse-names":false,"suffix":""},{"dropping-particle":"","family":"Huselid","given":"Mark A.","non-dropping-particle":"","parse-names":false,"suffix":""}],"container-title":"Journal of Management","id":"ITEM-1","issued":{"date-parts":[["2006"]]},"title":"Strategic human resources management: Where do we go from here?","type":"article-journal"},"uris":["http://www.mendeley.com/documents/?uuid=bf31d6da-88b1-3c79-9111-1ded8e5f28d4"]}],"mendeley":{"formattedCitation":"(Becker &amp; Huselid, 2006)","plainTextFormattedCitation":"(Becker &amp; Huselid, 2006)","previouslyFormattedCitation":"(Becker &amp; Huselid, 2006)"},"properties":{"noteIndex":0},"schema":"https://github.com/citation-style-language/schema/raw/master/csl-citation.json"}</w:instrText>
      </w:r>
      <w:r w:rsidR="00BB1098">
        <w:rPr>
          <w:lang w:val="pt-BR"/>
        </w:rPr>
        <w:fldChar w:fldCharType="separate"/>
      </w:r>
      <w:r w:rsidR="00BB1098" w:rsidRPr="008A5645">
        <w:rPr>
          <w:noProof/>
          <w:lang w:val="pt-BR"/>
        </w:rPr>
        <w:t>(Becker &amp; Huselid, 2006)</w:t>
      </w:r>
      <w:r w:rsidR="00BB1098">
        <w:rPr>
          <w:lang w:val="pt-BR"/>
        </w:rPr>
        <w:fldChar w:fldCharType="end"/>
      </w:r>
      <w:r w:rsidR="00BB1098">
        <w:rPr>
          <w:lang w:val="pt-BR"/>
        </w:rPr>
        <w:t xml:space="preserve"> e </w:t>
      </w:r>
      <w:r w:rsidR="008A5645">
        <w:rPr>
          <w:lang w:val="pt-BR"/>
        </w:rPr>
        <w:t xml:space="preserve">tem estimulado estudos </w:t>
      </w:r>
      <w:r w:rsidR="007A4CA9">
        <w:rPr>
          <w:lang w:val="pt-BR"/>
        </w:rPr>
        <w:t xml:space="preserve">sobre a </w:t>
      </w:r>
      <w:r w:rsidR="008A5645">
        <w:rPr>
          <w:lang w:val="pt-BR"/>
        </w:rPr>
        <w:t xml:space="preserve">gestão do capital humano </w:t>
      </w:r>
      <w:r w:rsidR="008A5645">
        <w:rPr>
          <w:lang w:val="pt-BR"/>
        </w:rPr>
        <w:fldChar w:fldCharType="begin" w:fldLock="1"/>
      </w:r>
      <w:r w:rsidR="00FA621C">
        <w:rPr>
          <w:lang w:val="pt-BR"/>
        </w:rPr>
        <w:instrText>ADDIN CSL_CITATION {"citationItems":[{"id":"ITEM-1","itemData":{"author":[{"dropping-particle":"","family":"Meyer-doyle","given":"Philipp","non-dropping-particle":"","parse-names":false,"suffix":""},{"dropping-particle":"","family":"Avenue","given":"Ayer Rajah","non-dropping-particle":"","parse-names":false,"suffix":""},{"dropping-particle":"","family":"Mawdsley","given":"John","non-dropping-particle":"","parse-names":false,"suffix":""},{"dropping-particle":"","family":"Paris","given":"H E C","non-dropping-particle":"","parse-names":false,"suffix":""},{"dropping-particle":"De","family":"Libération","given":"Rue","non-dropping-particle":"","parse-names":false,"suffix":""},{"dropping-particle":"","family":"Chatain","given":"Olivier","non-dropping-particle":"","parse-names":false,"suffix":""}],"container-title":"HEC Paris research paper","id":"ITEM-1","issue":"SPE 2017 - 1216","issued":{"date-parts":[["2017"]]},"page":"1-39","title":"DEMAND-SIDE ATTRIBUTES AND RESOURCE RECONFIGURATION IN HUMAN-ASSET-INTENSIVE FIRMS","type":"article-journal"},"uris":["http://www.mendeley.com/documents/?uuid=aed3b2dc-48c5-4b9c-b74a-53a099f05eff"]}],"mendeley":{"formattedCitation":"(Meyer-doyle et al., 2017)","plainTextFormattedCitation":"(Meyer-doyle et al., 2017)","previouslyFormattedCitation":"(Meyer-doyle et al., 2017)"},"properties":{"noteIndex":0},"schema":"https://github.com/citation-style-language/schema/raw/master/csl-citation.json"}</w:instrText>
      </w:r>
      <w:r w:rsidR="008A5645">
        <w:rPr>
          <w:lang w:val="pt-BR"/>
        </w:rPr>
        <w:fldChar w:fldCharType="separate"/>
      </w:r>
      <w:r w:rsidR="00FA621C" w:rsidRPr="00FA621C">
        <w:rPr>
          <w:noProof/>
          <w:lang w:val="pt-BR"/>
        </w:rPr>
        <w:t>(Meyer-doyle et al., 2017)</w:t>
      </w:r>
      <w:r w:rsidR="008A5645">
        <w:rPr>
          <w:lang w:val="pt-BR"/>
        </w:rPr>
        <w:fldChar w:fldCharType="end"/>
      </w:r>
      <w:r w:rsidR="00481A3F">
        <w:rPr>
          <w:lang w:val="pt-BR"/>
        </w:rPr>
        <w:t xml:space="preserve"> </w:t>
      </w:r>
      <w:r w:rsidR="008A5645">
        <w:rPr>
          <w:lang w:val="pt-BR"/>
        </w:rPr>
        <w:t xml:space="preserve">e </w:t>
      </w:r>
      <w:r w:rsidR="00481A3F">
        <w:rPr>
          <w:lang w:val="pt-BR"/>
        </w:rPr>
        <w:t>de</w:t>
      </w:r>
      <w:r w:rsidR="008A5645">
        <w:rPr>
          <w:lang w:val="pt-BR"/>
        </w:rPr>
        <w:t xml:space="preserve"> talentos </w:t>
      </w:r>
      <w:r w:rsidR="00481A3F">
        <w:rPr>
          <w:lang w:val="pt-BR"/>
        </w:rPr>
        <w:t>n</w:t>
      </w:r>
      <w:r w:rsidR="008A5645">
        <w:rPr>
          <w:lang w:val="pt-BR"/>
        </w:rPr>
        <w:t>as organizações</w:t>
      </w:r>
      <w:r w:rsidR="005F526F">
        <w:rPr>
          <w:lang w:val="pt-BR"/>
        </w:rPr>
        <w:t>, com</w:t>
      </w:r>
      <w:r w:rsidR="00E77A2A">
        <w:rPr>
          <w:lang w:val="pt-BR"/>
        </w:rPr>
        <w:t xml:space="preserve"> seus impactos sobre a performance</w:t>
      </w:r>
      <w:r w:rsidR="008A5645">
        <w:rPr>
          <w:lang w:val="pt-BR"/>
        </w:rPr>
        <w:t xml:space="preserve"> </w:t>
      </w:r>
      <w:r w:rsidR="00481A3F">
        <w:rPr>
          <w:lang w:val="pt-BR"/>
        </w:rPr>
        <w:fldChar w:fldCharType="begin" w:fldLock="1"/>
      </w:r>
      <w:r w:rsidR="00FD765A">
        <w:rPr>
          <w:lang w:val="pt-BR"/>
        </w:rPr>
        <w:instrText>ADDIN CSL_CITATION {"citationItems":[{"id":"ITEM-1","itemData":{"abstract":"In line with the resource based view (RBV) of the firm and with strategic human capital research, we provide and test theory demonstrating how star performers affect important organizational outcomes. Using a sample from Major League Baseball (MLB) we first weigh in on the affects that star performers at the employee and managerial levels have on organizational performance. As predicted, our results show that star performers positively affect organizational performance at both employee and managerial levels. We also seek to determine how star performers and employee turnover interact; finding that star performance among managers mitigates the negative effect of employee turnover on organizational performance. Interestingly, our results demonstrate that, even in the face of employee turnover, star employee performance is still a positive and significant predictor of organizational performance. Our hypotheses and results suggest that human capital scholars and practitioners put forth the most effort towards retaining star employees because they can help organizations thrive even during negative events.","author":[{"dropping-particle":"","family":"Bendickson","given":"J.","non-dropping-particle":"","parse-names":false,"suffix":""},{"dropping-particle":"","family":"Taylor","given":"E.","non-dropping-particle":"","parse-names":false,"suffix":""}],"container-title":"Academy of Management Proceedings","id":"ITEM-1","issue":"1","issued":{"date-parts":[["2017"]]},"page":"14251","title":"How Star Performers Mitigate Employee Turnover and the Effects on Organizational Performance.","type":"article-journal","volume":"january"},"uris":["http://www.mendeley.com/documents/?uuid=b2086181-9791-4928-9aae-b988b238eca5"]}],"mendeley":{"formattedCitation":"(Bendickson &amp; Taylor, 2017)","plainTextFormattedCitation":"(Bendickson &amp; Taylor, 2017)","previouslyFormattedCitation":"(Bendickson &amp; Taylor, 2017)"},"properties":{"noteIndex":0},"schema":"https://github.com/citation-style-language/schema/raw/master/csl-citation.json"}</w:instrText>
      </w:r>
      <w:r w:rsidR="00481A3F">
        <w:rPr>
          <w:lang w:val="pt-BR"/>
        </w:rPr>
        <w:fldChar w:fldCharType="separate"/>
      </w:r>
      <w:r w:rsidR="00FA621C" w:rsidRPr="00FA621C">
        <w:rPr>
          <w:noProof/>
        </w:rPr>
        <w:t>(Bendickson &amp; Taylor, 2017)</w:t>
      </w:r>
      <w:r w:rsidR="00481A3F">
        <w:rPr>
          <w:lang w:val="pt-BR"/>
        </w:rPr>
        <w:fldChar w:fldCharType="end"/>
      </w:r>
      <w:r w:rsidR="007A4CA9" w:rsidRPr="00F9725A">
        <w:t>.</w:t>
      </w:r>
    </w:p>
    <w:p w14:paraId="689125DD" w14:textId="235374D3" w:rsidR="005F526F" w:rsidRPr="005F526F" w:rsidRDefault="00C54EEE" w:rsidP="009C5622">
      <w:pPr>
        <w:keepNext/>
        <w:ind w:firstLine="709"/>
        <w:jc w:val="both"/>
        <w:rPr>
          <w:lang w:val="pt-BR"/>
        </w:rPr>
      </w:pPr>
      <w:r w:rsidRPr="00F9725A">
        <w:lastRenderedPageBreak/>
        <w:tab/>
      </w:r>
      <w:r w:rsidR="005F526F">
        <w:rPr>
          <w:lang w:val="pt-BR"/>
        </w:rPr>
        <w:fldChar w:fldCharType="begin" w:fldLock="1"/>
      </w:r>
      <w:r w:rsidR="005F526F" w:rsidRPr="000A4993">
        <w:instrText>ADDIN CSL_CITATION {"citationItems":[{"id":"ITEM-1","itemData":{"DOI":"10.1016/S0149-2063(01)00120-9","ISBN":"0149-2063","I</w:instrText>
      </w:r>
      <w:r w:rsidR="005F526F" w:rsidRPr="001127E5">
        <w:rPr>
          <w:lang w:val="pt-BR"/>
        </w:rPr>
        <w:instrText>SSN":"01492063","PMID":"20211263","abstract":"The resource-based view (RBV) of the firm has influenced the field of strategic human resource management (SHRM) in a number of ways. This paper explores the impact of the RBV on the theoretical and empirical development of SHRM. It explores how the fields of strategy and SHRM are beginning to converge around a number of issues, and proposes a number of implications of this convergence. © 2001 Elsevier Science Inc. All rights reserved.","author":[{"dropping-particle":"","family":"Wright","given":"P M","non-dropping-particle":"","parse-names":false,"suffix":""},{"dropping-particle":"","family":"Dunford","given":"B B","non-dropping-particle":"","parse-names":false,"suffix":""},{"dropping-particle":"","family":"Snell","given":"S A","non-dropping-particle":"","parse-names":false,"suffix":""}],"container-title":"Journal of Management","id":"ITEM-1","issue":"6","issued":{"date-parts":[["2001"]]},"page":"701-721","title":"Human resources and the resource based view of the firm","type":"article-journal","volume":"27"},"uris":["http://www.mendeley.com/documents/?uuid=f8347d8c-6d88-4066-b9e5-eacb0be769d8"]}],"mendeley":{"formattedCitation":"(P M Wright et al., 2001)","manualFormatting":"Wright et al. (2001)","plainTextFormattedCitation":"(P M Wright et al., 2001)","previouslyFormattedCitation":"(P M Wright et al., 2001)"},"properties":{"noteIndex":0},"schema":"https://github.com/citation-style-language/schema/raw/master/csl-citation.json"}</w:instrText>
      </w:r>
      <w:r w:rsidR="005F526F">
        <w:rPr>
          <w:lang w:val="pt-BR"/>
        </w:rPr>
        <w:fldChar w:fldCharType="separate"/>
      </w:r>
      <w:r w:rsidR="005F526F" w:rsidRPr="00B96989">
        <w:rPr>
          <w:noProof/>
          <w:lang w:val="pt-BR"/>
        </w:rPr>
        <w:t xml:space="preserve">Wright </w:t>
      </w:r>
      <w:r w:rsidR="005F526F" w:rsidRPr="00B96989">
        <w:rPr>
          <w:i/>
          <w:noProof/>
          <w:lang w:val="pt-BR"/>
        </w:rPr>
        <w:t>et al</w:t>
      </w:r>
      <w:r w:rsidR="005F526F" w:rsidRPr="00B96989">
        <w:rPr>
          <w:noProof/>
          <w:lang w:val="pt-BR"/>
        </w:rPr>
        <w:t>. (2001)</w:t>
      </w:r>
      <w:r w:rsidR="005F526F">
        <w:rPr>
          <w:lang w:val="pt-BR"/>
        </w:rPr>
        <w:fldChar w:fldCharType="end"/>
      </w:r>
      <w:r w:rsidR="005F526F" w:rsidRPr="00B96989">
        <w:rPr>
          <w:lang w:val="pt-BR"/>
        </w:rPr>
        <w:t xml:space="preserve"> propõem um modelo que integra estratégia e SHRM.  </w:t>
      </w:r>
      <w:r w:rsidR="005F526F" w:rsidRPr="000A73AC">
        <w:rPr>
          <w:lang w:val="pt-BR"/>
        </w:rPr>
        <w:t>Nes</w:t>
      </w:r>
      <w:r w:rsidR="00410D09" w:rsidRPr="000A73AC">
        <w:rPr>
          <w:lang w:val="pt-BR"/>
        </w:rPr>
        <w:t>s</w:t>
      </w:r>
      <w:r w:rsidR="005F526F" w:rsidRPr="000A73AC">
        <w:rPr>
          <w:lang w:val="pt-BR"/>
        </w:rPr>
        <w:t>e modelo, o sistema de RH é responsável pelo estoque, fluxo e mudança d</w:t>
      </w:r>
      <w:r w:rsidR="000A73AC">
        <w:rPr>
          <w:lang w:val="pt-BR"/>
        </w:rPr>
        <w:t xml:space="preserve">a SHRM </w:t>
      </w:r>
      <w:r w:rsidR="005F526F" w:rsidRPr="000A73AC">
        <w:rPr>
          <w:lang w:val="pt-BR"/>
        </w:rPr>
        <w:t xml:space="preserve">da firma que gerará competências essenciais capazes de </w:t>
      </w:r>
      <w:r w:rsidR="00410D09" w:rsidRPr="000A73AC">
        <w:rPr>
          <w:lang w:val="pt-BR"/>
        </w:rPr>
        <w:t>levá</w:t>
      </w:r>
      <w:r w:rsidR="005F526F" w:rsidRPr="000A73AC">
        <w:rPr>
          <w:lang w:val="pt-BR"/>
        </w:rPr>
        <w:t xml:space="preserve">-la </w:t>
      </w:r>
      <w:r w:rsidR="00410D09" w:rsidRPr="000A73AC">
        <w:rPr>
          <w:lang w:val="pt-BR"/>
        </w:rPr>
        <w:t>à</w:t>
      </w:r>
      <w:r w:rsidR="005F526F" w:rsidRPr="000A73AC">
        <w:rPr>
          <w:lang w:val="pt-BR"/>
        </w:rPr>
        <w:t xml:space="preserve"> criação de vantagem competitiva. </w:t>
      </w:r>
      <w:r w:rsidR="005F526F">
        <w:rPr>
          <w:lang w:val="pt-BR"/>
        </w:rPr>
        <w:t>O capital intelectual da firma</w:t>
      </w:r>
      <w:r w:rsidR="000A73AC">
        <w:rPr>
          <w:lang w:val="pt-BR"/>
        </w:rPr>
        <w:t>, composto pelo capital humano, social e organizacional, mais a</w:t>
      </w:r>
      <w:r w:rsidR="005F526F">
        <w:rPr>
          <w:lang w:val="pt-BR"/>
        </w:rPr>
        <w:t xml:space="preserve"> gestão do conhecimento são os conceitos que conectam a estratégia e a SHRM, representados pelo sistema de RH e as competências </w:t>
      </w:r>
      <w:r w:rsidR="00410D09">
        <w:rPr>
          <w:lang w:val="pt-BR"/>
        </w:rPr>
        <w:t>essenciais</w:t>
      </w:r>
      <w:r w:rsidR="005F526F">
        <w:rPr>
          <w:lang w:val="pt-BR"/>
        </w:rPr>
        <w:t xml:space="preserve">. Portanto, o trabalho de </w:t>
      </w:r>
      <w:r w:rsidR="005F526F">
        <w:rPr>
          <w:lang w:val="pt-BR"/>
        </w:rPr>
        <w:fldChar w:fldCharType="begin" w:fldLock="1"/>
      </w:r>
      <w:r w:rsidR="005F526F">
        <w:rPr>
          <w:lang w:val="pt-BR"/>
        </w:rPr>
        <w:instrText>ADDIN CSL_CITATION {"citationItems":[{"id":"ITEM-1","itemData":{"DOI":"10.1016/S0149-2063(01)00120-9","ISBN":"0149-2063","ISSN":"01492063","PMID":"20211263","abstract":"The resource-based view (RBV) of the firm has influenced the field of strategic human resource management (SHRM) in a number of ways. This paper explores the impact of the RBV on the theoretical and empirical development of SHRM. It explores how the fields of strategy and SHRM are beginning to converge around a number of issues, and proposes a number of implications of this convergence. © 2001 Elsevier Science Inc. All rights reserved.","author":[{"dropping-particle":"","family":"Wright","given":"P M","non-dropping-particle":"","parse-names":false,"suffix":""},{"dropping-particle":"","family":"Dunford","given":"B B","non-dropping-particle":"","parse-names":false,"suffix":""},{"dropping-particle":"","family":"Snell","given":"S A","non-dropping-particle":"","parse-names":false,"suffix":""}],"container-title":"Journal of Management","id":"ITEM-1","issue":"6","issued":{"date-parts":[["2001"]]},"page":"701-721","title":"Human resources and the resource based view of the firm","type":"article-journal","volume":"27"},"uris":["http://www.mendeley.com/documents/?uuid=f8347d8c-6d88-4066-b9e5-eacb0be769d8"]}],"mendeley":{"formattedCitation":"(P M Wright et al., 2001)","manualFormatting":"Wright et al. (2001)","plainTextFormattedCitation":"(P M Wright et al., 2001)","previouslyFormattedCitation":"(P M Wright et al., 2001)"},"properties":{"noteIndex":0},"schema":"https://github.com/citation-style-language/schema/raw/master/csl-citation.json"}</w:instrText>
      </w:r>
      <w:r w:rsidR="005F526F">
        <w:rPr>
          <w:lang w:val="pt-BR"/>
        </w:rPr>
        <w:fldChar w:fldCharType="separate"/>
      </w:r>
      <w:r w:rsidR="005F526F" w:rsidRPr="005631C9">
        <w:rPr>
          <w:noProof/>
          <w:lang w:val="pt-BR"/>
        </w:rPr>
        <w:t xml:space="preserve">Wright </w:t>
      </w:r>
      <w:r w:rsidR="005F526F" w:rsidRPr="000A4993">
        <w:rPr>
          <w:i/>
          <w:noProof/>
          <w:lang w:val="pt-BR"/>
        </w:rPr>
        <w:t>et al</w:t>
      </w:r>
      <w:r w:rsidR="005F526F" w:rsidRPr="005631C9">
        <w:rPr>
          <w:noProof/>
          <w:lang w:val="pt-BR"/>
        </w:rPr>
        <w:t>.</w:t>
      </w:r>
      <w:r w:rsidR="005F526F">
        <w:rPr>
          <w:noProof/>
          <w:lang w:val="pt-BR"/>
        </w:rPr>
        <w:t xml:space="preserve"> (</w:t>
      </w:r>
      <w:r w:rsidR="005F526F" w:rsidRPr="005631C9">
        <w:rPr>
          <w:noProof/>
          <w:lang w:val="pt-BR"/>
        </w:rPr>
        <w:t>2001)</w:t>
      </w:r>
      <w:r w:rsidR="005F526F">
        <w:rPr>
          <w:lang w:val="pt-BR"/>
        </w:rPr>
        <w:fldChar w:fldCharType="end"/>
      </w:r>
      <w:r w:rsidR="005F526F">
        <w:rPr>
          <w:lang w:val="pt-BR"/>
        </w:rPr>
        <w:t xml:space="preserve"> e seu modelo permite</w:t>
      </w:r>
      <w:r w:rsidR="00410D09">
        <w:rPr>
          <w:lang w:val="pt-BR"/>
        </w:rPr>
        <w:t>m</w:t>
      </w:r>
      <w:r w:rsidR="005F526F">
        <w:rPr>
          <w:lang w:val="pt-BR"/>
        </w:rPr>
        <w:t xml:space="preserve">-nos explorar o papel que as pessoas </w:t>
      </w:r>
      <w:r w:rsidR="00410D09">
        <w:rPr>
          <w:lang w:val="pt-BR"/>
        </w:rPr>
        <w:t xml:space="preserve">têm </w:t>
      </w:r>
      <w:r w:rsidR="005F526F">
        <w:rPr>
          <w:lang w:val="pt-BR"/>
        </w:rPr>
        <w:t>na criação de vantagem competitiva, unindo os dois campos e abrindo caminho para diversos tipos de pesquisa.</w:t>
      </w:r>
    </w:p>
    <w:p w14:paraId="2F9F9B3D" w14:textId="406297F5" w:rsidR="00217FDE" w:rsidRPr="005F526F" w:rsidRDefault="00217FDE" w:rsidP="001C30BE">
      <w:pPr>
        <w:ind w:firstLine="709"/>
        <w:jc w:val="both"/>
        <w:rPr>
          <w:szCs w:val="44"/>
          <w:lang w:val="pt-BR"/>
        </w:rPr>
      </w:pPr>
    </w:p>
    <w:p w14:paraId="1553F33C" w14:textId="3289390B" w:rsidR="009A14FA" w:rsidRPr="009847D7" w:rsidRDefault="000C7EA9" w:rsidP="00F9725A">
      <w:pPr>
        <w:pStyle w:val="PargrafodaLista"/>
        <w:numPr>
          <w:ilvl w:val="0"/>
          <w:numId w:val="15"/>
        </w:numPr>
        <w:rPr>
          <w:b/>
          <w:bCs/>
        </w:rPr>
      </w:pPr>
      <w:bookmarkStart w:id="3" w:name="_Toc7426730"/>
      <w:r w:rsidRPr="009847D7">
        <w:rPr>
          <w:b/>
          <w:bCs/>
        </w:rPr>
        <w:t>Métod</w:t>
      </w:r>
      <w:r w:rsidR="009A14FA" w:rsidRPr="009847D7">
        <w:rPr>
          <w:b/>
          <w:bCs/>
        </w:rPr>
        <w:t>o</w:t>
      </w:r>
      <w:bookmarkEnd w:id="3"/>
    </w:p>
    <w:p w14:paraId="37CD2990" w14:textId="3F4E54CB" w:rsidR="00DE63F1" w:rsidRPr="009847D7" w:rsidRDefault="00DE63F1" w:rsidP="00F9725A">
      <w:pPr>
        <w:pStyle w:val="PargrafodaLista"/>
        <w:numPr>
          <w:ilvl w:val="1"/>
          <w:numId w:val="15"/>
        </w:numPr>
        <w:rPr>
          <w:b/>
          <w:bCs/>
          <w:lang w:val="pt-BR"/>
        </w:rPr>
      </w:pPr>
      <w:bookmarkStart w:id="4" w:name="_Toc7426731"/>
      <w:r w:rsidRPr="009847D7">
        <w:rPr>
          <w:b/>
          <w:bCs/>
          <w:lang w:val="pt-BR"/>
        </w:rPr>
        <w:t>Tipo de pesquisa</w:t>
      </w:r>
      <w:bookmarkEnd w:id="4"/>
    </w:p>
    <w:p w14:paraId="135B26F2" w14:textId="289A2567" w:rsidR="00E46EBD" w:rsidRDefault="003F0ED6" w:rsidP="00E46EBD">
      <w:pPr>
        <w:pStyle w:val="Corpodetexto"/>
        <w:spacing w:after="0" w:line="240" w:lineRule="auto"/>
        <w:ind w:firstLine="709"/>
      </w:pPr>
      <w:r>
        <w:t xml:space="preserve">Para escolha da metodologia </w:t>
      </w:r>
      <w:r w:rsidR="00712CDF">
        <w:t>foram tomadas</w:t>
      </w:r>
      <w:r>
        <w:t xml:space="preserve"> como base as concepções filosóficas propostas por </w:t>
      </w:r>
      <w:r>
        <w:fldChar w:fldCharType="begin" w:fldLock="1"/>
      </w:r>
      <w:r w:rsidR="00E944B4">
        <w:instrText>ADDIN CSL_CITATION {"citationItems":[{"id":"ITEM-1","itemData":{"author":[{"dropping-particle":"","family":"Creswell","given":"John W.","non-dropping-particle":"","parse-names":false,"suffix":""}],"edition":"3 edição","id":"ITEM-1","issued":{"date-parts":[["2010"]]},"number-of-pages":"296","publisher":"Artmed","publisher-place":"Porto Alegre","title":"Projeto de pesquisa: métodos qualitativo, quantitativo e misto","type":"book"},"uris":["http://www.mendeley.com/documents/?uuid=d5764657-f6d7-4558-9df4-a44543464c2f"]}],"mendeley":{"formattedCitation":"(Creswell, 2010)","manualFormatting":"Creswell (2010)","plainTextFormattedCitation":"(Creswell, 2010)","previouslyFormattedCitation":"(Creswell, 2010)"},"properties":{"noteIndex":0},"schema":"https://github.com/citation-style-language/schema/raw/master/csl-citation.json"}</w:instrText>
      </w:r>
      <w:r>
        <w:fldChar w:fldCharType="separate"/>
      </w:r>
      <w:r w:rsidRPr="003F0ED6">
        <w:rPr>
          <w:noProof/>
        </w:rPr>
        <w:t>Creswell</w:t>
      </w:r>
      <w:r>
        <w:rPr>
          <w:noProof/>
        </w:rPr>
        <w:t xml:space="preserve"> (</w:t>
      </w:r>
      <w:r w:rsidRPr="003F0ED6">
        <w:rPr>
          <w:noProof/>
        </w:rPr>
        <w:t>2010)</w:t>
      </w:r>
      <w:r>
        <w:fldChar w:fldCharType="end"/>
      </w:r>
      <w:r>
        <w:t xml:space="preserve">. Como o objetivo do estudo era explorar os significados dados pelos CEOs para o papel do RH na estratégia da firma, optou-se por uma concepção construtivista social.  </w:t>
      </w:r>
      <w:r w:rsidR="00B526FC" w:rsidRPr="0088025F">
        <w:t>A estratégia adequada</w:t>
      </w:r>
      <w:r w:rsidR="00CC744C">
        <w:t xml:space="preserve"> para </w:t>
      </w:r>
      <w:r w:rsidR="00410D09">
        <w:t xml:space="preserve">esse </w:t>
      </w:r>
      <w:r w:rsidR="00CC744C">
        <w:t xml:space="preserve">estudo, </w:t>
      </w:r>
      <w:r w:rsidR="00B526FC" w:rsidRPr="0088025F">
        <w:t xml:space="preserve">escolhida dentro </w:t>
      </w:r>
      <w:r w:rsidR="00410D09" w:rsidRPr="0088025F">
        <w:t>des</w:t>
      </w:r>
      <w:r w:rsidR="00410D09">
        <w:t>s</w:t>
      </w:r>
      <w:r w:rsidR="00410D09" w:rsidRPr="0088025F">
        <w:t xml:space="preserve">a </w:t>
      </w:r>
      <w:r w:rsidR="00B526FC" w:rsidRPr="0088025F">
        <w:t>metodologia</w:t>
      </w:r>
      <w:r w:rsidR="00CC744C">
        <w:t>,</w:t>
      </w:r>
      <w:r w:rsidR="00B526FC" w:rsidRPr="0088025F">
        <w:t xml:space="preserve"> é a análise d</w:t>
      </w:r>
      <w:r w:rsidR="00062A18">
        <w:t>e conteúdo</w:t>
      </w:r>
      <w:r w:rsidR="00E46EBD">
        <w:t xml:space="preserve"> (</w:t>
      </w:r>
      <w:r w:rsidR="00E46EBD" w:rsidRPr="0088025F">
        <w:fldChar w:fldCharType="begin" w:fldLock="1"/>
      </w:r>
      <w:r w:rsidR="00CB66DB">
        <w:instrText>ADDIN CSL_CITATION {"citationItems":[{"id":"ITEM-1","itemData":{"DOI":"10.1017/CBO9781107415324.004","ISBN":"9724408981","ISSN":"1098-6596","PMID":"25246403","author":[{"dropping-particle":"","family":"Bardin","given":"Laurence","non-dropping-particle":"","parse-names":false,"suffix":""}],"id":"ITEM-1","issued":{"date-parts":[["1977"]]},"title":"Análise de conteúdo","type":"book"},"uris":["http://www.mendeley.com/documents/?uuid=fff3415c-abdd-46d7-b4e6-5a206baf640c"]}],"mendeley":{"formattedCitation":"(Bardin, 1977)","manualFormatting":"Bardin, 1977)","plainTextFormattedCitation":"(Bardin, 1977)","previouslyFormattedCitation":"(Bardin, 1977)"},"properties":{"noteIndex":0},"schema":"https://github.com/citation-style-language/schema/raw/master/csl-citation.json"}</w:instrText>
      </w:r>
      <w:r w:rsidR="00E46EBD" w:rsidRPr="0088025F">
        <w:fldChar w:fldCharType="separate"/>
      </w:r>
      <w:r w:rsidR="00E46EBD" w:rsidRPr="0088025F">
        <w:rPr>
          <w:noProof/>
        </w:rPr>
        <w:t>Bardin</w:t>
      </w:r>
      <w:r w:rsidR="00E46EBD">
        <w:rPr>
          <w:noProof/>
        </w:rPr>
        <w:t>, 1</w:t>
      </w:r>
      <w:r w:rsidR="00E46EBD" w:rsidRPr="0088025F">
        <w:rPr>
          <w:noProof/>
        </w:rPr>
        <w:t>977)</w:t>
      </w:r>
      <w:r w:rsidR="00E46EBD" w:rsidRPr="0088025F">
        <w:fldChar w:fldCharType="end"/>
      </w:r>
      <w:r w:rsidR="00B526FC" w:rsidRPr="0088025F">
        <w:t>, presente na pesquisa qualitativa</w:t>
      </w:r>
      <w:r w:rsidR="00041053" w:rsidRPr="0088025F">
        <w:t xml:space="preserve"> </w:t>
      </w:r>
      <w:r w:rsidR="00E46EBD">
        <w:t>(</w:t>
      </w:r>
      <w:r w:rsidR="00E944B4" w:rsidRPr="0088025F">
        <w:fldChar w:fldCharType="begin" w:fldLock="1"/>
      </w:r>
      <w:r w:rsidR="00CB66DB">
        <w:instrText>ADDIN CSL_CITATION {"citationItems":[{"id":"ITEM-1","itemData":{"DOI":"10.1590/S0034-75901995000200008","ISSN":"0034-7590","author":[{"dropping-particle":"","family":"Godoy","given":"Arlinda Schmidt","non-dropping-particle":"","parse-names":false,"suffix":""}],"container-title":"Revista de Administração de Empresas","id":"ITEM-1","issued":{"date-parts":[["1995"]]},"page":"57-63","title":"Introdução à pesquisa qualitativa e suas possibilidades: Uma revisão histórica dos principais autores e obras que refletem esta metodologia de pesquisa em Ciências Sociais","type":"article-journal"},"uris":["http://www.mendeley.com/documents/?uuid=0d59ca63-2a56-4e86-b31b-84edd364362e"]}],"mendeley":{"formattedCitation":"(Godoy, 1995)","manualFormatting":"Godoy 1995)","plainTextFormattedCitation":"(Godoy, 1995)","previouslyFormattedCitation":"(Godoy, 1995)"},"properties":{"noteIndex":0},"schema":"https://github.com/citation-style-language/schema/raw/master/csl-citation.json"}</w:instrText>
      </w:r>
      <w:r w:rsidR="00E944B4" w:rsidRPr="0088025F">
        <w:fldChar w:fldCharType="separate"/>
      </w:r>
      <w:r w:rsidR="00E944B4" w:rsidRPr="0088025F">
        <w:rPr>
          <w:noProof/>
        </w:rPr>
        <w:t>Godoy 1995)</w:t>
      </w:r>
      <w:r w:rsidR="00E944B4" w:rsidRPr="0088025F">
        <w:fldChar w:fldCharType="end"/>
      </w:r>
      <w:r w:rsidR="00E46EBD">
        <w:t>.</w:t>
      </w:r>
      <w:r w:rsidR="00477C21" w:rsidRPr="0088025F">
        <w:t xml:space="preserve"> </w:t>
      </w:r>
      <w:r w:rsidR="0088025F">
        <w:t xml:space="preserve">Para </w:t>
      </w:r>
      <w:r w:rsidR="0088025F">
        <w:fldChar w:fldCharType="begin" w:fldLock="1"/>
      </w:r>
      <w:r w:rsidR="00720DF7">
        <w:instrText>ADDIN CSL_CITATION {"citationItems":[{"id":"ITEM-1","itemData":{"author":[{"dropping-particle":"","family":"Ballalai","given":"Roberto","non-dropping-particle":"","parse-names":false,"suffix":""}],"container-title":"Forum Educacional - FGV","id":"ITEM-1","issued":{"date-parts":[["1989"]]},"page":"56-80","title":"Uma contribuição à leitura do discurso da Administração","type":"article-journal","volume":"13"},"uris":["http://www.mendeley.com/documents/?uuid=2a69d424-1ae6-4a99-8224-a2cb55028597"]}],"mendeley":{"formattedCitation":"(Ballalai, 1989)","manualFormatting":"Ballalai ( 1989)","plainTextFormattedCitation":"(Ballalai, 1989)","previouslyFormattedCitation":"(Ballalai, 1989)"},"properties":{"noteIndex":0},"schema":"https://github.com/citation-style-language/schema/raw/master/csl-citation.json"}</w:instrText>
      </w:r>
      <w:r w:rsidR="0088025F">
        <w:fldChar w:fldCharType="separate"/>
      </w:r>
      <w:r w:rsidR="0088025F" w:rsidRPr="0088025F">
        <w:rPr>
          <w:noProof/>
        </w:rPr>
        <w:t>Ballalai</w:t>
      </w:r>
      <w:r w:rsidR="0088025F">
        <w:rPr>
          <w:noProof/>
        </w:rPr>
        <w:t xml:space="preserve"> (</w:t>
      </w:r>
      <w:r w:rsidR="0088025F" w:rsidRPr="0088025F">
        <w:rPr>
          <w:noProof/>
        </w:rPr>
        <w:t xml:space="preserve"> 1989)</w:t>
      </w:r>
      <w:r w:rsidR="0088025F">
        <w:fldChar w:fldCharType="end"/>
      </w:r>
      <w:r w:rsidR="00384735">
        <w:t>,</w:t>
      </w:r>
      <w:r w:rsidR="0088025F">
        <w:t xml:space="preserve"> o discurso oral, produzido por líderes, é alvo de análise e representa o avatar do discurso da administração, podendo assumir o papel de legitimar ou mascarar uma posição avessa à declarada.</w:t>
      </w:r>
      <w:r w:rsidR="00A70045">
        <w:t xml:space="preserve"> O autor também relembra que não </w:t>
      </w:r>
      <w:r w:rsidR="0069534F">
        <w:t>se deve</w:t>
      </w:r>
      <w:r w:rsidR="00A70045">
        <w:t xml:space="preserve"> perder de vista que o discurso da administração tem o objetivo de legitimar o poder que ele mesmo gera, portanto</w:t>
      </w:r>
      <w:r w:rsidR="00992801">
        <w:t>,</w:t>
      </w:r>
      <w:r w:rsidR="00A70045">
        <w:t xml:space="preserve"> deve-se considerar o efeito utilitário que esse tem no momento de </w:t>
      </w:r>
      <w:r w:rsidR="00992801">
        <w:t>interpretá</w:t>
      </w:r>
      <w:r w:rsidR="00A70045">
        <w:t>-lo e conhecer o seu verdadeiro sentido.</w:t>
      </w:r>
      <w:r w:rsidR="0069534F">
        <w:t xml:space="preserve"> </w:t>
      </w:r>
      <w:r w:rsidR="00180A49">
        <w:t>Não se pretende fazer uma análise do discurso cujo objetivo</w:t>
      </w:r>
      <w:r w:rsidR="00992801">
        <w:t>,</w:t>
      </w:r>
      <w:r w:rsidR="00180A49">
        <w:t xml:space="preserve"> se</w:t>
      </w:r>
      <w:r w:rsidR="000D55CE">
        <w:t xml:space="preserve">gundo </w:t>
      </w:r>
      <w:r w:rsidR="000D55CE">
        <w:fldChar w:fldCharType="begin" w:fldLock="1"/>
      </w:r>
      <w:r w:rsidR="00CB66DB">
        <w:instrText>ADDIN CSL_CITATION {"citationItems":[{"id":"ITEM-1","itemData":{"DOI":"10.1590/S1415-65552011000400012","ISBN":"1415-6555 UL - http://www.scielo.br/scielo.php?script=sci_arttext&amp;pid=S1415-65552011000400010&amp;nrm=iso","ISSN":"1982-7849","PMID":"9398882","abstract":"Curitiba","author":[{"dropping-particle":"","family":"Mozzato","given":"Anelise Rebelato","non-dropping-particle":"","parse-names":false,"suffix":""},{"dropping-particle":"","family":"Grzybovski","given":"Denize","non-dropping-particle":"","parse-names":false,"suffix":""}],"container-title":"Revista de Administração Contemporânea, Curitiba","id":"ITEM-1","issue":"4","issued":{"date-parts":[["2011"]]},"page":"731-747","title":"Análise de Conteúdo como Técnica de Análise de Dados Qualitativos no Campo da Administração: Potencial e Desafios","type":"article-journal","volume":"15"},"uris":["http://www.mendeley.com/documents/?uuid=d4e4be97-a45b-44f1-b202-306b7a7bc655"]}],"mendeley":{"formattedCitation":"(Mozzato &amp; Grzybovski, 2011)","manualFormatting":"Mozzato &amp; Grzybovski (2011","plainTextFormattedCitation":"(Mozzato &amp; Grzybovski, 2011)","previouslyFormattedCitation":"(Mozzato &amp; Grzybovski, 2011)"},"properties":{"noteIndex":0},"schema":"https://github.com/citation-style-language/schema/raw/master/csl-citation.json"}</w:instrText>
      </w:r>
      <w:r w:rsidR="000D55CE">
        <w:fldChar w:fldCharType="separate"/>
      </w:r>
      <w:r w:rsidR="000D55CE" w:rsidRPr="000D55CE">
        <w:rPr>
          <w:noProof/>
        </w:rPr>
        <w:t xml:space="preserve">Mozzato &amp; Grzybovski </w:t>
      </w:r>
      <w:r w:rsidR="00992801">
        <w:rPr>
          <w:noProof/>
        </w:rPr>
        <w:t>(</w:t>
      </w:r>
      <w:r w:rsidR="000D55CE" w:rsidRPr="000D55CE">
        <w:rPr>
          <w:noProof/>
        </w:rPr>
        <w:t>2011</w:t>
      </w:r>
      <w:r w:rsidR="000D55CE">
        <w:fldChar w:fldCharType="end"/>
      </w:r>
      <w:r w:rsidR="00992801">
        <w:t>),</w:t>
      </w:r>
      <w:r w:rsidR="000D55CE">
        <w:t xml:space="preserve"> seria explorar a relação entre o dito e a realidade</w:t>
      </w:r>
      <w:r w:rsidR="00992801">
        <w:t>,</w:t>
      </w:r>
      <w:r w:rsidR="000D55CE">
        <w:t xml:space="preserve">  </w:t>
      </w:r>
      <w:r w:rsidR="00992801">
        <w:t xml:space="preserve">mas </w:t>
      </w:r>
      <w:r w:rsidR="000D55CE">
        <w:t>sim, uma análise do conteúdo, buscando encontrar na fala dos CEOs as suas percepções.</w:t>
      </w:r>
      <w:r w:rsidR="00E46EBD">
        <w:t xml:space="preserve">  </w:t>
      </w:r>
      <w:r w:rsidR="00FF2A61" w:rsidRPr="00A119C7">
        <w:t xml:space="preserve">A metodologia utilizada </w:t>
      </w:r>
      <w:r w:rsidR="007979EB" w:rsidRPr="00A119C7">
        <w:t xml:space="preserve">nessa </w:t>
      </w:r>
      <w:r w:rsidR="00FF2A61" w:rsidRPr="00A119C7">
        <w:t xml:space="preserve">pesquisa </w:t>
      </w:r>
      <w:r w:rsidR="00720DF7" w:rsidRPr="00A119C7">
        <w:t>pode ser classificada com</w:t>
      </w:r>
      <w:r w:rsidR="00E46EBD">
        <w:t>o exploratória e descritiva</w:t>
      </w:r>
      <w:r w:rsidR="00720DF7" w:rsidRPr="00A119C7">
        <w:t xml:space="preserve"> </w:t>
      </w:r>
      <w:r w:rsidR="00720DF7" w:rsidRPr="00A119C7">
        <w:fldChar w:fldCharType="begin" w:fldLock="1"/>
      </w:r>
      <w:r w:rsidR="000D55CE" w:rsidRPr="00A119C7">
        <w:instrText>ADDIN CSL_CITATION {"citationItems":[{"id":"ITEM-1","itemData":{"author":[{"dropping-particle":"","family":"Vergara","given":"S. C.","non-dropping-particle":"","parse-names":false,"suffix":""}],"editor":[{"dropping-particle":"","family":"Atlas","given":"","non-dropping-particle":"","parse-names":false,"suffix":""}],"id":"ITEM-1","issued":{"date-parts":[["2003"]]},"title":"Projetos e relatórios de pesquisa em administração","type":"book"},"uris":["http://www.mendeley.com/documents/?uuid=2eac1e86-4dca-49a8-944a-b721821a6320"]}],"mendeley":{"formattedCitation":"(Vergara, 2003)","manualFormatting":"Vergara (2003)","plainTextFormattedCitation":"(Vergara, 2003)","previouslyFormattedCitation":"(Vergara, 2003)"},"properties":{"noteIndex":0},"schema":"https://github.com/citation-style-language/schema/raw/master/csl-citation.json"}</w:instrText>
      </w:r>
      <w:r w:rsidR="00720DF7" w:rsidRPr="00A119C7">
        <w:fldChar w:fldCharType="separate"/>
      </w:r>
      <w:r w:rsidR="00720DF7" w:rsidRPr="00A119C7">
        <w:rPr>
          <w:noProof/>
        </w:rPr>
        <w:t>Vergara (2003)</w:t>
      </w:r>
      <w:r w:rsidR="00720DF7" w:rsidRPr="00A119C7">
        <w:fldChar w:fldCharType="end"/>
      </w:r>
      <w:r w:rsidR="00720DF7" w:rsidRPr="00A119C7">
        <w:t xml:space="preserve"> </w:t>
      </w:r>
      <w:bookmarkStart w:id="5" w:name="_Toc7426732"/>
    </w:p>
    <w:bookmarkEnd w:id="5"/>
    <w:p w14:paraId="28A418C8" w14:textId="16CC5BBE" w:rsidR="00590E4C" w:rsidRPr="00A119C7" w:rsidRDefault="00590E4C" w:rsidP="001C30BE">
      <w:pPr>
        <w:pStyle w:val="Corpodetexto"/>
        <w:spacing w:after="0" w:line="240" w:lineRule="auto"/>
        <w:ind w:firstLine="709"/>
        <w:rPr>
          <w:szCs w:val="24"/>
        </w:rPr>
      </w:pPr>
      <w:r w:rsidRPr="00A119C7">
        <w:rPr>
          <w:szCs w:val="24"/>
        </w:rPr>
        <w:t xml:space="preserve">Para compor a amostra da pesquisa, foram escolhidos intencionalmente os participantes a serem entrevistados. </w:t>
      </w:r>
      <w:r w:rsidR="00AF1483" w:rsidRPr="00A119C7">
        <w:rPr>
          <w:szCs w:val="24"/>
        </w:rPr>
        <w:t xml:space="preserve">Considerou-se como referência a pesquisa de Gente e Gestão realizada anualmente pela consultoria em engenharia de gestão Visagio.  </w:t>
      </w:r>
      <w:r w:rsidR="001756F6" w:rsidRPr="00A119C7">
        <w:rPr>
          <w:szCs w:val="24"/>
        </w:rPr>
        <w:t>A</w:t>
      </w:r>
      <w:r w:rsidR="00AF1483" w:rsidRPr="00A119C7">
        <w:rPr>
          <w:szCs w:val="24"/>
        </w:rPr>
        <w:t xml:space="preserve"> pesquisa desenvolvida junto com líderes de</w:t>
      </w:r>
      <w:r w:rsidR="001756F6" w:rsidRPr="00A119C7">
        <w:rPr>
          <w:szCs w:val="24"/>
        </w:rPr>
        <w:t xml:space="preserve"> Gente e Gestão / RH</w:t>
      </w:r>
      <w:r w:rsidR="00AF1483" w:rsidRPr="00A119C7">
        <w:rPr>
          <w:szCs w:val="24"/>
        </w:rPr>
        <w:t xml:space="preserve"> de grandes empresas avalia </w:t>
      </w:r>
      <w:r w:rsidR="005E6F2A" w:rsidRPr="00A119C7">
        <w:rPr>
          <w:szCs w:val="24"/>
        </w:rPr>
        <w:t xml:space="preserve">duas </w:t>
      </w:r>
      <w:r w:rsidR="00AF1483" w:rsidRPr="00A119C7">
        <w:rPr>
          <w:szCs w:val="24"/>
        </w:rPr>
        <w:t>grandes dimensões: as práticas utilizadas e o nível de engajamento da empresa com os processos.  A primeira dimensão mede o grau de sofisticação das práticas de Gente e Gestão utilizadas pela organização</w:t>
      </w:r>
      <w:r w:rsidR="00A01B73" w:rsidRPr="00A119C7">
        <w:rPr>
          <w:szCs w:val="24"/>
        </w:rPr>
        <w:t>. A</w:t>
      </w:r>
      <w:r w:rsidR="00AF1483" w:rsidRPr="00A119C7">
        <w:rPr>
          <w:szCs w:val="24"/>
        </w:rPr>
        <w:t xml:space="preserve"> segunda, o nível de maturidade da efetiva implantação dos processos, políticas e controles de Gente e Gestão. Realizada desde 2015, a pesquisa tem por objetivo debater práticas de vanguarda sobre o tema e auxiliar as empresas a descobrirem qual é o seu nível de maturidade sobre as </w:t>
      </w:r>
      <w:r w:rsidR="00CC744C" w:rsidRPr="00A119C7">
        <w:rPr>
          <w:szCs w:val="24"/>
        </w:rPr>
        <w:t>m</w:t>
      </w:r>
      <w:r w:rsidR="00AF1483" w:rsidRPr="00A119C7">
        <w:rPr>
          <w:szCs w:val="24"/>
        </w:rPr>
        <w:t xml:space="preserve">elhores </w:t>
      </w:r>
      <w:r w:rsidR="00CC744C" w:rsidRPr="00A119C7">
        <w:rPr>
          <w:szCs w:val="24"/>
        </w:rPr>
        <w:t>p</w:t>
      </w:r>
      <w:r w:rsidR="00AF1483" w:rsidRPr="00A119C7">
        <w:rPr>
          <w:szCs w:val="24"/>
        </w:rPr>
        <w:t xml:space="preserve">ráticas de Gente &amp; Gestão.  Em 2018, noventa e nove empresas participaram da pesquisa, sendo elas dos mais variados setores. </w:t>
      </w:r>
      <w:r w:rsidR="00AE5CB5" w:rsidRPr="00A119C7">
        <w:rPr>
          <w:szCs w:val="24"/>
        </w:rPr>
        <w:t>Os respondentes da pesquisa são os gestores de Gente e Gestão / RH das empresas participantes.</w:t>
      </w:r>
    </w:p>
    <w:p w14:paraId="275781B0" w14:textId="03C5ACB3" w:rsidR="00B55FE1" w:rsidRDefault="00B55FE1" w:rsidP="001C30BE">
      <w:pPr>
        <w:pStyle w:val="Corpodetexto"/>
        <w:spacing w:after="0" w:line="240" w:lineRule="auto"/>
        <w:ind w:firstLine="709"/>
      </w:pPr>
      <w:r>
        <w:t>Foram selecionadas as 12 empresas com melhor resultado na pesquisa</w:t>
      </w:r>
      <w:r w:rsidR="005E6F2A">
        <w:t>,</w:t>
      </w:r>
      <w:r>
        <w:t xml:space="preserve"> e</w:t>
      </w:r>
      <w:r w:rsidR="005E6F2A">
        <w:t>,</w:t>
      </w:r>
      <w:r>
        <w:t xml:space="preserve"> </w:t>
      </w:r>
      <w:r w:rsidR="005E6F2A">
        <w:t>como</w:t>
      </w:r>
      <w:r w:rsidR="00233325">
        <w:t xml:space="preserve"> </w:t>
      </w:r>
      <w:r w:rsidR="005E6F2A">
        <w:t xml:space="preserve">duas dentre essas </w:t>
      </w:r>
      <w:r>
        <w:t>tinham em seu quadro menos de 20 empregados, foram descartadas. As 10 empresas</w:t>
      </w:r>
      <w:r w:rsidR="00E72B64">
        <w:t xml:space="preserve"> restantes</w:t>
      </w:r>
      <w:r>
        <w:t xml:space="preserve"> foram contatadas e 7 aceitaram participar da pesquisa. O perfil das </w:t>
      </w:r>
      <w:r w:rsidR="00DF4276">
        <w:t>7</w:t>
      </w:r>
      <w:r>
        <w:t xml:space="preserve"> empresas selecionadas está </w:t>
      </w:r>
      <w:r w:rsidR="00DF4276">
        <w:t xml:space="preserve">representado na </w:t>
      </w:r>
      <w:r w:rsidR="008058EF">
        <w:t>T</w:t>
      </w:r>
      <w:r w:rsidR="00DF4276">
        <w:t xml:space="preserve">abela 1. </w:t>
      </w:r>
    </w:p>
    <w:p w14:paraId="5415B716" w14:textId="62A8DB12" w:rsidR="000933FC" w:rsidRPr="00066EF8" w:rsidRDefault="000933FC" w:rsidP="0058185F">
      <w:pPr>
        <w:pStyle w:val="Legenda"/>
        <w:keepNext/>
        <w:ind w:firstLine="709"/>
        <w:rPr>
          <w:noProof/>
          <w:sz w:val="20"/>
        </w:rPr>
      </w:pPr>
      <w:bookmarkStart w:id="6" w:name="_Toc4351582"/>
      <w:r w:rsidRPr="00066EF8">
        <w:rPr>
          <w:sz w:val="20"/>
        </w:rPr>
        <w:t xml:space="preserve">Tabela </w:t>
      </w:r>
      <w:r w:rsidR="00533491" w:rsidRPr="00066EF8">
        <w:rPr>
          <w:noProof/>
          <w:sz w:val="20"/>
        </w:rPr>
        <w:fldChar w:fldCharType="begin"/>
      </w:r>
      <w:r w:rsidR="00533491" w:rsidRPr="00066EF8">
        <w:rPr>
          <w:noProof/>
          <w:sz w:val="20"/>
        </w:rPr>
        <w:instrText xml:space="preserve"> SEQ Tabela \* ARABIC </w:instrText>
      </w:r>
      <w:r w:rsidR="00533491" w:rsidRPr="00066EF8">
        <w:rPr>
          <w:noProof/>
          <w:sz w:val="20"/>
        </w:rPr>
        <w:fldChar w:fldCharType="separate"/>
      </w:r>
      <w:r w:rsidR="001127E5">
        <w:rPr>
          <w:noProof/>
          <w:sz w:val="20"/>
        </w:rPr>
        <w:t>1</w:t>
      </w:r>
      <w:r w:rsidR="00533491" w:rsidRPr="00066EF8">
        <w:rPr>
          <w:noProof/>
          <w:sz w:val="20"/>
        </w:rPr>
        <w:fldChar w:fldCharType="end"/>
      </w:r>
      <w:r w:rsidRPr="00066EF8">
        <w:rPr>
          <w:sz w:val="20"/>
        </w:rPr>
        <w:t xml:space="preserve"> </w:t>
      </w:r>
      <w:r w:rsidR="00F9725A">
        <w:rPr>
          <w:sz w:val="20"/>
        </w:rPr>
        <w:t>–</w:t>
      </w:r>
      <w:r w:rsidRPr="00066EF8">
        <w:rPr>
          <w:sz w:val="20"/>
        </w:rPr>
        <w:t xml:space="preserve"> </w:t>
      </w:r>
      <w:r w:rsidRPr="00066EF8">
        <w:rPr>
          <w:noProof/>
          <w:sz w:val="20"/>
        </w:rPr>
        <w:t>Perfil das empresas participantes do estudo</w:t>
      </w:r>
      <w:bookmarkEnd w:id="6"/>
    </w:p>
    <w:p w14:paraId="594B334E" w14:textId="0963A491" w:rsidR="000933FC" w:rsidRPr="00066EF8" w:rsidRDefault="000933FC" w:rsidP="0058185F">
      <w:pPr>
        <w:ind w:firstLine="709"/>
        <w:jc w:val="center"/>
        <w:rPr>
          <w:sz w:val="20"/>
          <w:szCs w:val="20"/>
          <w:lang w:val="pt-BR"/>
        </w:rPr>
      </w:pPr>
      <w:r w:rsidRPr="00066EF8">
        <w:rPr>
          <w:sz w:val="20"/>
          <w:szCs w:val="20"/>
          <w:lang w:val="pt-BR"/>
        </w:rPr>
        <w:t>(Quadro criado pela autora a partir das empresas entrevistadas)</w:t>
      </w:r>
    </w:p>
    <w:tbl>
      <w:tblPr>
        <w:tblStyle w:val="Tabelacomgrade"/>
        <w:tblW w:w="0" w:type="auto"/>
        <w:tblLook w:val="04A0" w:firstRow="1" w:lastRow="0" w:firstColumn="1" w:lastColumn="0" w:noHBand="0" w:noVBand="1"/>
      </w:tblPr>
      <w:tblGrid>
        <w:gridCol w:w="336"/>
        <w:gridCol w:w="1927"/>
        <w:gridCol w:w="1701"/>
        <w:gridCol w:w="2552"/>
        <w:gridCol w:w="2549"/>
      </w:tblGrid>
      <w:tr w:rsidR="000933FC" w:rsidRPr="00066EF8" w14:paraId="097085D6" w14:textId="77777777" w:rsidTr="0058185F">
        <w:tc>
          <w:tcPr>
            <w:tcW w:w="336" w:type="dxa"/>
            <w:shd w:val="clear" w:color="auto" w:fill="1F497D" w:themeFill="text2"/>
          </w:tcPr>
          <w:p w14:paraId="7E6602F6" w14:textId="66EA93D7" w:rsidR="000933FC" w:rsidRPr="00066EF8" w:rsidRDefault="000933FC" w:rsidP="0058185F">
            <w:pPr>
              <w:pStyle w:val="Corpodetexto"/>
              <w:spacing w:line="240" w:lineRule="auto"/>
              <w:jc w:val="center"/>
              <w:rPr>
                <w:color w:val="FFFFFF" w:themeColor="background1"/>
                <w:sz w:val="20"/>
                <w:szCs w:val="20"/>
              </w:rPr>
            </w:pPr>
            <w:r w:rsidRPr="00066EF8">
              <w:rPr>
                <w:color w:val="FFFFFF" w:themeColor="background1"/>
                <w:sz w:val="20"/>
                <w:szCs w:val="20"/>
              </w:rPr>
              <w:t>#</w:t>
            </w:r>
          </w:p>
        </w:tc>
        <w:tc>
          <w:tcPr>
            <w:tcW w:w="1927" w:type="dxa"/>
            <w:shd w:val="clear" w:color="auto" w:fill="1F497D" w:themeFill="text2"/>
          </w:tcPr>
          <w:p w14:paraId="2A8C9DDD" w14:textId="5652DBAF" w:rsidR="000933FC" w:rsidRPr="00066EF8" w:rsidRDefault="000933FC" w:rsidP="0058185F">
            <w:pPr>
              <w:pStyle w:val="Corpodetexto"/>
              <w:spacing w:line="240" w:lineRule="auto"/>
              <w:jc w:val="center"/>
              <w:rPr>
                <w:color w:val="FFFFFF" w:themeColor="background1"/>
                <w:sz w:val="20"/>
                <w:szCs w:val="20"/>
              </w:rPr>
            </w:pPr>
            <w:r w:rsidRPr="00066EF8">
              <w:rPr>
                <w:color w:val="FFFFFF" w:themeColor="background1"/>
                <w:sz w:val="20"/>
                <w:szCs w:val="20"/>
              </w:rPr>
              <w:t>Setor</w:t>
            </w:r>
          </w:p>
        </w:tc>
        <w:tc>
          <w:tcPr>
            <w:tcW w:w="1701" w:type="dxa"/>
            <w:shd w:val="clear" w:color="auto" w:fill="1F497D" w:themeFill="text2"/>
          </w:tcPr>
          <w:p w14:paraId="6F9102EB" w14:textId="36A62EDF" w:rsidR="000933FC" w:rsidRPr="00066EF8" w:rsidRDefault="000933FC" w:rsidP="0058185F">
            <w:pPr>
              <w:pStyle w:val="Corpodetexto"/>
              <w:spacing w:line="240" w:lineRule="auto"/>
              <w:jc w:val="center"/>
              <w:rPr>
                <w:color w:val="FFFFFF" w:themeColor="background1"/>
                <w:sz w:val="20"/>
                <w:szCs w:val="20"/>
              </w:rPr>
            </w:pPr>
            <w:r w:rsidRPr="00066EF8">
              <w:rPr>
                <w:color w:val="FFFFFF" w:themeColor="background1"/>
                <w:sz w:val="20"/>
                <w:szCs w:val="20"/>
              </w:rPr>
              <w:t># Funcionários</w:t>
            </w:r>
          </w:p>
        </w:tc>
        <w:tc>
          <w:tcPr>
            <w:tcW w:w="2552" w:type="dxa"/>
            <w:shd w:val="clear" w:color="auto" w:fill="1F497D" w:themeFill="text2"/>
          </w:tcPr>
          <w:p w14:paraId="2929F732" w14:textId="0A4218C0" w:rsidR="000933FC" w:rsidRPr="00066EF8" w:rsidRDefault="000933FC" w:rsidP="0058185F">
            <w:pPr>
              <w:pStyle w:val="Corpodetexto"/>
              <w:spacing w:line="240" w:lineRule="auto"/>
              <w:jc w:val="center"/>
              <w:rPr>
                <w:color w:val="FFFFFF" w:themeColor="background1"/>
                <w:sz w:val="20"/>
                <w:szCs w:val="20"/>
              </w:rPr>
            </w:pPr>
            <w:r w:rsidRPr="00066EF8">
              <w:rPr>
                <w:color w:val="FFFFFF" w:themeColor="background1"/>
                <w:sz w:val="20"/>
                <w:szCs w:val="20"/>
              </w:rPr>
              <w:t>Faturamento</w:t>
            </w:r>
          </w:p>
        </w:tc>
        <w:tc>
          <w:tcPr>
            <w:tcW w:w="2549" w:type="dxa"/>
            <w:shd w:val="clear" w:color="auto" w:fill="1F497D" w:themeFill="text2"/>
          </w:tcPr>
          <w:p w14:paraId="49FCFC86" w14:textId="295AD01F" w:rsidR="000933FC" w:rsidRPr="00066EF8" w:rsidRDefault="000933FC" w:rsidP="0058185F">
            <w:pPr>
              <w:pStyle w:val="Corpodetexto"/>
              <w:spacing w:line="240" w:lineRule="auto"/>
              <w:jc w:val="center"/>
              <w:rPr>
                <w:color w:val="FFFFFF" w:themeColor="background1"/>
                <w:sz w:val="20"/>
                <w:szCs w:val="20"/>
              </w:rPr>
            </w:pPr>
            <w:r w:rsidRPr="00066EF8">
              <w:rPr>
                <w:color w:val="FFFFFF" w:themeColor="background1"/>
                <w:sz w:val="20"/>
                <w:szCs w:val="20"/>
              </w:rPr>
              <w:t>Maturidade</w:t>
            </w:r>
          </w:p>
        </w:tc>
      </w:tr>
      <w:tr w:rsidR="000933FC" w:rsidRPr="00066EF8" w14:paraId="37B1668F" w14:textId="77777777" w:rsidTr="0058185F">
        <w:tc>
          <w:tcPr>
            <w:tcW w:w="336" w:type="dxa"/>
          </w:tcPr>
          <w:p w14:paraId="3CCB1E76" w14:textId="1BEEEBAA" w:rsidR="000933FC" w:rsidRPr="00066EF8" w:rsidRDefault="000933FC" w:rsidP="0058185F">
            <w:pPr>
              <w:pStyle w:val="Corpodetexto"/>
              <w:spacing w:line="240" w:lineRule="auto"/>
              <w:jc w:val="center"/>
              <w:rPr>
                <w:sz w:val="20"/>
                <w:szCs w:val="20"/>
              </w:rPr>
            </w:pPr>
            <w:r w:rsidRPr="00066EF8">
              <w:rPr>
                <w:sz w:val="20"/>
                <w:szCs w:val="20"/>
              </w:rPr>
              <w:t>1</w:t>
            </w:r>
          </w:p>
        </w:tc>
        <w:tc>
          <w:tcPr>
            <w:tcW w:w="1927" w:type="dxa"/>
          </w:tcPr>
          <w:p w14:paraId="575C65CA" w14:textId="664D9725" w:rsidR="000933FC" w:rsidRPr="00066EF8" w:rsidRDefault="000933FC" w:rsidP="0058185F">
            <w:pPr>
              <w:pStyle w:val="Corpodetexto"/>
              <w:spacing w:line="240" w:lineRule="auto"/>
              <w:jc w:val="center"/>
              <w:rPr>
                <w:sz w:val="20"/>
                <w:szCs w:val="20"/>
              </w:rPr>
            </w:pPr>
            <w:r w:rsidRPr="00066EF8">
              <w:rPr>
                <w:sz w:val="20"/>
                <w:szCs w:val="20"/>
              </w:rPr>
              <w:t>Energia</w:t>
            </w:r>
          </w:p>
        </w:tc>
        <w:tc>
          <w:tcPr>
            <w:tcW w:w="1701" w:type="dxa"/>
          </w:tcPr>
          <w:p w14:paraId="0EB9D6D2" w14:textId="14A9D161" w:rsidR="000933FC" w:rsidRPr="00066EF8" w:rsidRDefault="000933FC" w:rsidP="0058185F">
            <w:pPr>
              <w:pStyle w:val="Corpodetexto"/>
              <w:spacing w:line="240" w:lineRule="auto"/>
              <w:jc w:val="center"/>
              <w:rPr>
                <w:sz w:val="20"/>
                <w:szCs w:val="20"/>
              </w:rPr>
            </w:pPr>
            <w:r w:rsidRPr="00066EF8">
              <w:rPr>
                <w:sz w:val="20"/>
                <w:szCs w:val="20"/>
              </w:rPr>
              <w:t>1477</w:t>
            </w:r>
          </w:p>
        </w:tc>
        <w:tc>
          <w:tcPr>
            <w:tcW w:w="2552" w:type="dxa"/>
          </w:tcPr>
          <w:p w14:paraId="0A72E100" w14:textId="5D2E3EC2" w:rsidR="000933FC" w:rsidRPr="00066EF8" w:rsidRDefault="000933FC" w:rsidP="0058185F">
            <w:pPr>
              <w:pStyle w:val="Corpodetexto"/>
              <w:spacing w:line="240" w:lineRule="auto"/>
              <w:jc w:val="center"/>
              <w:rPr>
                <w:sz w:val="20"/>
                <w:szCs w:val="20"/>
              </w:rPr>
            </w:pPr>
            <w:r w:rsidRPr="00066EF8">
              <w:rPr>
                <w:sz w:val="20"/>
                <w:szCs w:val="20"/>
              </w:rPr>
              <w:t>&gt; 5 BI</w:t>
            </w:r>
          </w:p>
        </w:tc>
        <w:tc>
          <w:tcPr>
            <w:tcW w:w="2549" w:type="dxa"/>
          </w:tcPr>
          <w:p w14:paraId="742E8501" w14:textId="3431031D" w:rsidR="000933FC" w:rsidRPr="00066EF8" w:rsidRDefault="000933FC" w:rsidP="0058185F">
            <w:pPr>
              <w:pStyle w:val="Corpodetexto"/>
              <w:spacing w:line="240" w:lineRule="auto"/>
              <w:jc w:val="center"/>
              <w:rPr>
                <w:sz w:val="20"/>
                <w:szCs w:val="20"/>
              </w:rPr>
            </w:pPr>
            <w:r w:rsidRPr="00066EF8">
              <w:rPr>
                <w:sz w:val="20"/>
                <w:szCs w:val="20"/>
              </w:rPr>
              <w:t>Influenciador</w:t>
            </w:r>
          </w:p>
        </w:tc>
      </w:tr>
      <w:tr w:rsidR="000933FC" w:rsidRPr="00066EF8" w14:paraId="543C226B" w14:textId="77777777" w:rsidTr="0058185F">
        <w:tc>
          <w:tcPr>
            <w:tcW w:w="336" w:type="dxa"/>
          </w:tcPr>
          <w:p w14:paraId="2BB844B5" w14:textId="37D3874A" w:rsidR="000933FC" w:rsidRPr="00066EF8" w:rsidRDefault="000933FC" w:rsidP="0058185F">
            <w:pPr>
              <w:pStyle w:val="Corpodetexto"/>
              <w:spacing w:line="240" w:lineRule="auto"/>
              <w:jc w:val="center"/>
              <w:rPr>
                <w:sz w:val="20"/>
                <w:szCs w:val="20"/>
              </w:rPr>
            </w:pPr>
            <w:r w:rsidRPr="00066EF8">
              <w:rPr>
                <w:sz w:val="20"/>
                <w:szCs w:val="20"/>
              </w:rPr>
              <w:t>2</w:t>
            </w:r>
          </w:p>
        </w:tc>
        <w:tc>
          <w:tcPr>
            <w:tcW w:w="1927" w:type="dxa"/>
          </w:tcPr>
          <w:p w14:paraId="5730958A" w14:textId="6B42560B" w:rsidR="000933FC" w:rsidRPr="00066EF8" w:rsidRDefault="000933FC" w:rsidP="0058185F">
            <w:pPr>
              <w:pStyle w:val="Corpodetexto"/>
              <w:spacing w:line="240" w:lineRule="auto"/>
              <w:jc w:val="center"/>
              <w:rPr>
                <w:sz w:val="20"/>
                <w:szCs w:val="20"/>
              </w:rPr>
            </w:pPr>
            <w:r w:rsidRPr="00066EF8">
              <w:rPr>
                <w:sz w:val="20"/>
                <w:szCs w:val="20"/>
              </w:rPr>
              <w:t>Energia</w:t>
            </w:r>
          </w:p>
        </w:tc>
        <w:tc>
          <w:tcPr>
            <w:tcW w:w="1701" w:type="dxa"/>
          </w:tcPr>
          <w:p w14:paraId="7DE5BB67" w14:textId="3ABFA187" w:rsidR="000933FC" w:rsidRPr="00066EF8" w:rsidRDefault="000933FC" w:rsidP="0058185F">
            <w:pPr>
              <w:pStyle w:val="Corpodetexto"/>
              <w:spacing w:line="240" w:lineRule="auto"/>
              <w:jc w:val="center"/>
              <w:rPr>
                <w:sz w:val="20"/>
                <w:szCs w:val="20"/>
              </w:rPr>
            </w:pPr>
            <w:r w:rsidRPr="00066EF8">
              <w:rPr>
                <w:sz w:val="20"/>
                <w:szCs w:val="20"/>
              </w:rPr>
              <w:t>1147</w:t>
            </w:r>
          </w:p>
        </w:tc>
        <w:tc>
          <w:tcPr>
            <w:tcW w:w="2552" w:type="dxa"/>
          </w:tcPr>
          <w:p w14:paraId="71534A50" w14:textId="72C669CD" w:rsidR="000933FC" w:rsidRPr="00066EF8" w:rsidRDefault="000933FC" w:rsidP="0058185F">
            <w:pPr>
              <w:pStyle w:val="Corpodetexto"/>
              <w:spacing w:line="240" w:lineRule="auto"/>
              <w:jc w:val="center"/>
              <w:rPr>
                <w:sz w:val="20"/>
                <w:szCs w:val="20"/>
              </w:rPr>
            </w:pPr>
            <w:r w:rsidRPr="00066EF8">
              <w:rPr>
                <w:sz w:val="20"/>
                <w:szCs w:val="20"/>
              </w:rPr>
              <w:t>Entre 1 e 5 BI</w:t>
            </w:r>
          </w:p>
        </w:tc>
        <w:tc>
          <w:tcPr>
            <w:tcW w:w="2549" w:type="dxa"/>
          </w:tcPr>
          <w:p w14:paraId="2356CE7C" w14:textId="70C0EFF2" w:rsidR="000933FC" w:rsidRPr="00066EF8" w:rsidRDefault="000933FC" w:rsidP="0058185F">
            <w:pPr>
              <w:pStyle w:val="Corpodetexto"/>
              <w:spacing w:line="240" w:lineRule="auto"/>
              <w:jc w:val="center"/>
              <w:rPr>
                <w:sz w:val="20"/>
                <w:szCs w:val="20"/>
              </w:rPr>
            </w:pPr>
            <w:r w:rsidRPr="00066EF8">
              <w:rPr>
                <w:sz w:val="20"/>
                <w:szCs w:val="20"/>
              </w:rPr>
              <w:t>Influenciador</w:t>
            </w:r>
          </w:p>
        </w:tc>
      </w:tr>
      <w:tr w:rsidR="000933FC" w:rsidRPr="00066EF8" w14:paraId="6253EB5D" w14:textId="77777777" w:rsidTr="0058185F">
        <w:tc>
          <w:tcPr>
            <w:tcW w:w="336" w:type="dxa"/>
          </w:tcPr>
          <w:p w14:paraId="220145A1" w14:textId="48F9F401" w:rsidR="000933FC" w:rsidRPr="00066EF8" w:rsidRDefault="000933FC" w:rsidP="0058185F">
            <w:pPr>
              <w:pStyle w:val="Corpodetexto"/>
              <w:spacing w:line="240" w:lineRule="auto"/>
              <w:jc w:val="center"/>
              <w:rPr>
                <w:sz w:val="20"/>
                <w:szCs w:val="20"/>
              </w:rPr>
            </w:pPr>
            <w:r w:rsidRPr="00066EF8">
              <w:rPr>
                <w:sz w:val="20"/>
                <w:szCs w:val="20"/>
              </w:rPr>
              <w:t>3</w:t>
            </w:r>
          </w:p>
        </w:tc>
        <w:tc>
          <w:tcPr>
            <w:tcW w:w="1927" w:type="dxa"/>
          </w:tcPr>
          <w:p w14:paraId="25D8F467" w14:textId="4CDAEC89" w:rsidR="000933FC" w:rsidRPr="00066EF8" w:rsidRDefault="000933FC" w:rsidP="0058185F">
            <w:pPr>
              <w:pStyle w:val="Corpodetexto"/>
              <w:spacing w:line="240" w:lineRule="auto"/>
              <w:jc w:val="center"/>
              <w:rPr>
                <w:sz w:val="20"/>
                <w:szCs w:val="20"/>
              </w:rPr>
            </w:pPr>
            <w:r w:rsidRPr="00066EF8">
              <w:rPr>
                <w:sz w:val="20"/>
                <w:szCs w:val="20"/>
              </w:rPr>
              <w:t>Varejo</w:t>
            </w:r>
          </w:p>
        </w:tc>
        <w:tc>
          <w:tcPr>
            <w:tcW w:w="1701" w:type="dxa"/>
          </w:tcPr>
          <w:p w14:paraId="0F24CEC4" w14:textId="7373531F" w:rsidR="000933FC" w:rsidRPr="00066EF8" w:rsidRDefault="000933FC" w:rsidP="0058185F">
            <w:pPr>
              <w:pStyle w:val="Corpodetexto"/>
              <w:spacing w:line="240" w:lineRule="auto"/>
              <w:jc w:val="center"/>
              <w:rPr>
                <w:sz w:val="20"/>
                <w:szCs w:val="20"/>
              </w:rPr>
            </w:pPr>
            <w:r w:rsidRPr="00066EF8">
              <w:rPr>
                <w:sz w:val="20"/>
                <w:szCs w:val="20"/>
              </w:rPr>
              <w:t>290</w:t>
            </w:r>
          </w:p>
        </w:tc>
        <w:tc>
          <w:tcPr>
            <w:tcW w:w="2552" w:type="dxa"/>
          </w:tcPr>
          <w:p w14:paraId="121CE34A" w14:textId="49F74550" w:rsidR="000933FC" w:rsidRPr="00066EF8" w:rsidRDefault="000933FC" w:rsidP="0058185F">
            <w:pPr>
              <w:pStyle w:val="Corpodetexto"/>
              <w:spacing w:line="240" w:lineRule="auto"/>
              <w:jc w:val="center"/>
              <w:rPr>
                <w:sz w:val="20"/>
                <w:szCs w:val="20"/>
              </w:rPr>
            </w:pPr>
            <w:r w:rsidRPr="00066EF8">
              <w:rPr>
                <w:sz w:val="20"/>
                <w:szCs w:val="20"/>
              </w:rPr>
              <w:t>Entre 100 e 500 MM</w:t>
            </w:r>
          </w:p>
        </w:tc>
        <w:tc>
          <w:tcPr>
            <w:tcW w:w="2549" w:type="dxa"/>
          </w:tcPr>
          <w:p w14:paraId="79483631" w14:textId="786591C5" w:rsidR="000933FC" w:rsidRPr="00066EF8" w:rsidRDefault="000933FC" w:rsidP="0058185F">
            <w:pPr>
              <w:pStyle w:val="Corpodetexto"/>
              <w:spacing w:line="240" w:lineRule="auto"/>
              <w:jc w:val="center"/>
              <w:rPr>
                <w:sz w:val="20"/>
                <w:szCs w:val="20"/>
              </w:rPr>
            </w:pPr>
            <w:r w:rsidRPr="00066EF8">
              <w:rPr>
                <w:sz w:val="20"/>
                <w:szCs w:val="20"/>
              </w:rPr>
              <w:t>Influenciador</w:t>
            </w:r>
          </w:p>
        </w:tc>
      </w:tr>
      <w:tr w:rsidR="000933FC" w:rsidRPr="00066EF8" w14:paraId="0995F536" w14:textId="77777777" w:rsidTr="0058185F">
        <w:tc>
          <w:tcPr>
            <w:tcW w:w="336" w:type="dxa"/>
          </w:tcPr>
          <w:p w14:paraId="48792879" w14:textId="3812A733" w:rsidR="000933FC" w:rsidRPr="00066EF8" w:rsidRDefault="000933FC" w:rsidP="0058185F">
            <w:pPr>
              <w:pStyle w:val="Corpodetexto"/>
              <w:spacing w:line="240" w:lineRule="auto"/>
              <w:jc w:val="center"/>
              <w:rPr>
                <w:sz w:val="20"/>
                <w:szCs w:val="20"/>
              </w:rPr>
            </w:pPr>
            <w:r w:rsidRPr="00066EF8">
              <w:rPr>
                <w:sz w:val="20"/>
                <w:szCs w:val="20"/>
              </w:rPr>
              <w:lastRenderedPageBreak/>
              <w:t>4</w:t>
            </w:r>
          </w:p>
        </w:tc>
        <w:tc>
          <w:tcPr>
            <w:tcW w:w="1927" w:type="dxa"/>
          </w:tcPr>
          <w:p w14:paraId="6B12940E" w14:textId="270EC495" w:rsidR="000933FC" w:rsidRPr="00066EF8" w:rsidRDefault="000933FC" w:rsidP="0058185F">
            <w:pPr>
              <w:pStyle w:val="Corpodetexto"/>
              <w:spacing w:line="240" w:lineRule="auto"/>
              <w:jc w:val="center"/>
              <w:rPr>
                <w:sz w:val="20"/>
                <w:szCs w:val="20"/>
              </w:rPr>
            </w:pPr>
            <w:r w:rsidRPr="00066EF8">
              <w:rPr>
                <w:sz w:val="20"/>
                <w:szCs w:val="20"/>
              </w:rPr>
              <w:t>Manufatura</w:t>
            </w:r>
          </w:p>
        </w:tc>
        <w:tc>
          <w:tcPr>
            <w:tcW w:w="1701" w:type="dxa"/>
          </w:tcPr>
          <w:p w14:paraId="42C6BEB8" w14:textId="21B5C2DE" w:rsidR="000933FC" w:rsidRPr="00066EF8" w:rsidRDefault="000933FC" w:rsidP="0058185F">
            <w:pPr>
              <w:pStyle w:val="Corpodetexto"/>
              <w:spacing w:line="240" w:lineRule="auto"/>
              <w:jc w:val="center"/>
              <w:rPr>
                <w:sz w:val="20"/>
                <w:szCs w:val="20"/>
              </w:rPr>
            </w:pPr>
            <w:r w:rsidRPr="00066EF8">
              <w:rPr>
                <w:sz w:val="20"/>
                <w:szCs w:val="20"/>
              </w:rPr>
              <w:t>1200</w:t>
            </w:r>
          </w:p>
        </w:tc>
        <w:tc>
          <w:tcPr>
            <w:tcW w:w="2552" w:type="dxa"/>
          </w:tcPr>
          <w:p w14:paraId="5D8F6665" w14:textId="693C68C2" w:rsidR="000933FC" w:rsidRPr="00066EF8" w:rsidRDefault="000933FC" w:rsidP="0058185F">
            <w:pPr>
              <w:pStyle w:val="Corpodetexto"/>
              <w:spacing w:line="240" w:lineRule="auto"/>
              <w:jc w:val="center"/>
              <w:rPr>
                <w:sz w:val="20"/>
                <w:szCs w:val="20"/>
              </w:rPr>
            </w:pPr>
            <w:r w:rsidRPr="00066EF8">
              <w:rPr>
                <w:sz w:val="20"/>
                <w:szCs w:val="20"/>
              </w:rPr>
              <w:t>Entre 500 MM e 1 BI</w:t>
            </w:r>
          </w:p>
        </w:tc>
        <w:tc>
          <w:tcPr>
            <w:tcW w:w="2549" w:type="dxa"/>
          </w:tcPr>
          <w:p w14:paraId="61580A74" w14:textId="070BF85D" w:rsidR="000933FC" w:rsidRPr="00066EF8" w:rsidRDefault="000933FC" w:rsidP="0058185F">
            <w:pPr>
              <w:pStyle w:val="Corpodetexto"/>
              <w:spacing w:line="240" w:lineRule="auto"/>
              <w:jc w:val="center"/>
              <w:rPr>
                <w:sz w:val="20"/>
                <w:szCs w:val="20"/>
              </w:rPr>
            </w:pPr>
            <w:r w:rsidRPr="00066EF8">
              <w:rPr>
                <w:sz w:val="20"/>
                <w:szCs w:val="20"/>
              </w:rPr>
              <w:t>Formador de gente</w:t>
            </w:r>
          </w:p>
        </w:tc>
      </w:tr>
      <w:tr w:rsidR="000933FC" w:rsidRPr="00066EF8" w14:paraId="425955A4" w14:textId="77777777" w:rsidTr="0058185F">
        <w:tc>
          <w:tcPr>
            <w:tcW w:w="336" w:type="dxa"/>
          </w:tcPr>
          <w:p w14:paraId="58ECCFC3" w14:textId="3EA52B64" w:rsidR="000933FC" w:rsidRPr="00066EF8" w:rsidRDefault="000933FC" w:rsidP="0058185F">
            <w:pPr>
              <w:pStyle w:val="Corpodetexto"/>
              <w:spacing w:line="240" w:lineRule="auto"/>
              <w:jc w:val="center"/>
              <w:rPr>
                <w:sz w:val="20"/>
                <w:szCs w:val="20"/>
              </w:rPr>
            </w:pPr>
            <w:r w:rsidRPr="00066EF8">
              <w:rPr>
                <w:sz w:val="20"/>
                <w:szCs w:val="20"/>
              </w:rPr>
              <w:t>5</w:t>
            </w:r>
          </w:p>
        </w:tc>
        <w:tc>
          <w:tcPr>
            <w:tcW w:w="1927" w:type="dxa"/>
          </w:tcPr>
          <w:p w14:paraId="0FEB600F" w14:textId="5FFCB282" w:rsidR="000933FC" w:rsidRPr="00066EF8" w:rsidRDefault="000933FC" w:rsidP="0058185F">
            <w:pPr>
              <w:pStyle w:val="Corpodetexto"/>
              <w:spacing w:line="240" w:lineRule="auto"/>
              <w:jc w:val="center"/>
              <w:rPr>
                <w:sz w:val="20"/>
                <w:szCs w:val="20"/>
              </w:rPr>
            </w:pPr>
            <w:r w:rsidRPr="00066EF8">
              <w:rPr>
                <w:sz w:val="20"/>
                <w:szCs w:val="20"/>
              </w:rPr>
              <w:t>Papel e madeira</w:t>
            </w:r>
          </w:p>
        </w:tc>
        <w:tc>
          <w:tcPr>
            <w:tcW w:w="1701" w:type="dxa"/>
          </w:tcPr>
          <w:p w14:paraId="53D0C85C" w14:textId="57DB9837" w:rsidR="000933FC" w:rsidRPr="00066EF8" w:rsidRDefault="000933FC" w:rsidP="0058185F">
            <w:pPr>
              <w:pStyle w:val="Corpodetexto"/>
              <w:spacing w:line="240" w:lineRule="auto"/>
              <w:jc w:val="center"/>
              <w:rPr>
                <w:sz w:val="20"/>
                <w:szCs w:val="20"/>
              </w:rPr>
            </w:pPr>
            <w:r w:rsidRPr="00066EF8">
              <w:rPr>
                <w:sz w:val="20"/>
                <w:szCs w:val="20"/>
              </w:rPr>
              <w:t>14000</w:t>
            </w:r>
          </w:p>
        </w:tc>
        <w:tc>
          <w:tcPr>
            <w:tcW w:w="2552" w:type="dxa"/>
          </w:tcPr>
          <w:p w14:paraId="0BA35202" w14:textId="3F0FB11A" w:rsidR="000933FC" w:rsidRPr="00066EF8" w:rsidRDefault="000933FC" w:rsidP="0058185F">
            <w:pPr>
              <w:pStyle w:val="Corpodetexto"/>
              <w:spacing w:line="240" w:lineRule="auto"/>
              <w:jc w:val="center"/>
              <w:rPr>
                <w:sz w:val="20"/>
                <w:szCs w:val="20"/>
              </w:rPr>
            </w:pPr>
            <w:r w:rsidRPr="00066EF8">
              <w:rPr>
                <w:sz w:val="20"/>
                <w:szCs w:val="20"/>
              </w:rPr>
              <w:t>&gt; 5 BI</w:t>
            </w:r>
          </w:p>
        </w:tc>
        <w:tc>
          <w:tcPr>
            <w:tcW w:w="2549" w:type="dxa"/>
          </w:tcPr>
          <w:p w14:paraId="138DCF60" w14:textId="089E1809" w:rsidR="000933FC" w:rsidRPr="00066EF8" w:rsidRDefault="000933FC" w:rsidP="0058185F">
            <w:pPr>
              <w:pStyle w:val="Corpodetexto"/>
              <w:spacing w:line="240" w:lineRule="auto"/>
              <w:jc w:val="center"/>
              <w:rPr>
                <w:sz w:val="20"/>
                <w:szCs w:val="20"/>
              </w:rPr>
            </w:pPr>
            <w:r w:rsidRPr="00066EF8">
              <w:rPr>
                <w:sz w:val="20"/>
                <w:szCs w:val="20"/>
              </w:rPr>
              <w:t>Formador de gente</w:t>
            </w:r>
          </w:p>
        </w:tc>
      </w:tr>
      <w:tr w:rsidR="000933FC" w:rsidRPr="00066EF8" w14:paraId="50C42575" w14:textId="77777777" w:rsidTr="0058185F">
        <w:tc>
          <w:tcPr>
            <w:tcW w:w="336" w:type="dxa"/>
          </w:tcPr>
          <w:p w14:paraId="78373E28" w14:textId="617E6954" w:rsidR="000933FC" w:rsidRPr="00066EF8" w:rsidRDefault="000933FC" w:rsidP="0058185F">
            <w:pPr>
              <w:pStyle w:val="Corpodetexto"/>
              <w:spacing w:line="240" w:lineRule="auto"/>
              <w:jc w:val="center"/>
              <w:rPr>
                <w:sz w:val="20"/>
                <w:szCs w:val="20"/>
              </w:rPr>
            </w:pPr>
            <w:r w:rsidRPr="00066EF8">
              <w:rPr>
                <w:sz w:val="20"/>
                <w:szCs w:val="20"/>
              </w:rPr>
              <w:t>6</w:t>
            </w:r>
          </w:p>
        </w:tc>
        <w:tc>
          <w:tcPr>
            <w:tcW w:w="1927" w:type="dxa"/>
          </w:tcPr>
          <w:p w14:paraId="7A586C9A" w14:textId="13962DCF" w:rsidR="000933FC" w:rsidRPr="00066EF8" w:rsidRDefault="000933FC" w:rsidP="0058185F">
            <w:pPr>
              <w:pStyle w:val="Corpodetexto"/>
              <w:spacing w:line="240" w:lineRule="auto"/>
              <w:jc w:val="center"/>
              <w:rPr>
                <w:sz w:val="20"/>
                <w:szCs w:val="20"/>
              </w:rPr>
            </w:pPr>
            <w:r w:rsidRPr="00066EF8">
              <w:rPr>
                <w:sz w:val="20"/>
                <w:szCs w:val="20"/>
              </w:rPr>
              <w:t>Varejo</w:t>
            </w:r>
          </w:p>
        </w:tc>
        <w:tc>
          <w:tcPr>
            <w:tcW w:w="1701" w:type="dxa"/>
          </w:tcPr>
          <w:p w14:paraId="2D4B5BB0" w14:textId="3D448C15" w:rsidR="000933FC" w:rsidRPr="00066EF8" w:rsidRDefault="000933FC" w:rsidP="0058185F">
            <w:pPr>
              <w:pStyle w:val="Corpodetexto"/>
              <w:spacing w:line="240" w:lineRule="auto"/>
              <w:jc w:val="center"/>
              <w:rPr>
                <w:sz w:val="20"/>
                <w:szCs w:val="20"/>
              </w:rPr>
            </w:pPr>
            <w:r w:rsidRPr="00066EF8">
              <w:rPr>
                <w:sz w:val="20"/>
                <w:szCs w:val="20"/>
              </w:rPr>
              <w:t>780</w:t>
            </w:r>
          </w:p>
        </w:tc>
        <w:tc>
          <w:tcPr>
            <w:tcW w:w="2552" w:type="dxa"/>
          </w:tcPr>
          <w:p w14:paraId="3F093FA3" w14:textId="346688C8" w:rsidR="000933FC" w:rsidRPr="00066EF8" w:rsidRDefault="000933FC" w:rsidP="0058185F">
            <w:pPr>
              <w:pStyle w:val="Corpodetexto"/>
              <w:spacing w:line="240" w:lineRule="auto"/>
              <w:jc w:val="center"/>
              <w:rPr>
                <w:sz w:val="20"/>
                <w:szCs w:val="20"/>
              </w:rPr>
            </w:pPr>
            <w:r w:rsidRPr="00066EF8">
              <w:rPr>
                <w:sz w:val="20"/>
                <w:szCs w:val="20"/>
              </w:rPr>
              <w:t>Entre 100 e 500 MM</w:t>
            </w:r>
          </w:p>
        </w:tc>
        <w:tc>
          <w:tcPr>
            <w:tcW w:w="2549" w:type="dxa"/>
          </w:tcPr>
          <w:p w14:paraId="60DB1BBE" w14:textId="3FD513F5" w:rsidR="000933FC" w:rsidRPr="00066EF8" w:rsidRDefault="000933FC" w:rsidP="0058185F">
            <w:pPr>
              <w:pStyle w:val="Corpodetexto"/>
              <w:spacing w:line="240" w:lineRule="auto"/>
              <w:jc w:val="center"/>
              <w:rPr>
                <w:sz w:val="20"/>
                <w:szCs w:val="20"/>
              </w:rPr>
            </w:pPr>
            <w:r w:rsidRPr="00066EF8">
              <w:rPr>
                <w:sz w:val="20"/>
                <w:szCs w:val="20"/>
              </w:rPr>
              <w:t>Formador de gent</w:t>
            </w:r>
            <w:r w:rsidR="0058185F" w:rsidRPr="00066EF8">
              <w:rPr>
                <w:sz w:val="20"/>
                <w:szCs w:val="20"/>
              </w:rPr>
              <w:t>e</w:t>
            </w:r>
          </w:p>
        </w:tc>
      </w:tr>
      <w:tr w:rsidR="000933FC" w:rsidRPr="00066EF8" w14:paraId="3232EE3E" w14:textId="77777777" w:rsidTr="0058185F">
        <w:tc>
          <w:tcPr>
            <w:tcW w:w="336" w:type="dxa"/>
          </w:tcPr>
          <w:p w14:paraId="0FDDE6C1" w14:textId="499B98BA" w:rsidR="000933FC" w:rsidRPr="00066EF8" w:rsidRDefault="000933FC" w:rsidP="0058185F">
            <w:pPr>
              <w:pStyle w:val="Corpodetexto"/>
              <w:spacing w:line="240" w:lineRule="auto"/>
              <w:jc w:val="center"/>
              <w:rPr>
                <w:sz w:val="20"/>
                <w:szCs w:val="20"/>
              </w:rPr>
            </w:pPr>
            <w:r w:rsidRPr="00066EF8">
              <w:rPr>
                <w:sz w:val="20"/>
                <w:szCs w:val="20"/>
              </w:rPr>
              <w:t>7</w:t>
            </w:r>
          </w:p>
        </w:tc>
        <w:tc>
          <w:tcPr>
            <w:tcW w:w="1927" w:type="dxa"/>
          </w:tcPr>
          <w:p w14:paraId="4EEA2725" w14:textId="1BA8DA6A" w:rsidR="000933FC" w:rsidRPr="00066EF8" w:rsidRDefault="000933FC" w:rsidP="0058185F">
            <w:pPr>
              <w:pStyle w:val="Corpodetexto"/>
              <w:spacing w:line="240" w:lineRule="auto"/>
              <w:jc w:val="center"/>
              <w:rPr>
                <w:sz w:val="20"/>
                <w:szCs w:val="20"/>
              </w:rPr>
            </w:pPr>
            <w:r w:rsidRPr="00066EF8">
              <w:rPr>
                <w:sz w:val="20"/>
                <w:szCs w:val="20"/>
              </w:rPr>
              <w:t>Hotelaria</w:t>
            </w:r>
          </w:p>
        </w:tc>
        <w:tc>
          <w:tcPr>
            <w:tcW w:w="1701" w:type="dxa"/>
          </w:tcPr>
          <w:p w14:paraId="07EC96A7" w14:textId="6ED4297A" w:rsidR="000933FC" w:rsidRPr="00066EF8" w:rsidRDefault="000933FC" w:rsidP="0058185F">
            <w:pPr>
              <w:pStyle w:val="Corpodetexto"/>
              <w:spacing w:line="240" w:lineRule="auto"/>
              <w:jc w:val="center"/>
              <w:rPr>
                <w:sz w:val="20"/>
                <w:szCs w:val="20"/>
              </w:rPr>
            </w:pPr>
            <w:r w:rsidRPr="00066EF8">
              <w:rPr>
                <w:sz w:val="20"/>
                <w:szCs w:val="20"/>
              </w:rPr>
              <w:t>3000</w:t>
            </w:r>
          </w:p>
        </w:tc>
        <w:tc>
          <w:tcPr>
            <w:tcW w:w="2552" w:type="dxa"/>
          </w:tcPr>
          <w:p w14:paraId="1A5C40D7" w14:textId="134ECF9E" w:rsidR="000933FC" w:rsidRPr="00066EF8" w:rsidRDefault="000933FC" w:rsidP="0058185F">
            <w:pPr>
              <w:pStyle w:val="Corpodetexto"/>
              <w:spacing w:line="240" w:lineRule="auto"/>
              <w:jc w:val="center"/>
              <w:rPr>
                <w:sz w:val="20"/>
                <w:szCs w:val="20"/>
              </w:rPr>
            </w:pPr>
            <w:r w:rsidRPr="00066EF8">
              <w:rPr>
                <w:sz w:val="20"/>
                <w:szCs w:val="20"/>
              </w:rPr>
              <w:t>Entre 100 e 500 MM</w:t>
            </w:r>
          </w:p>
        </w:tc>
        <w:tc>
          <w:tcPr>
            <w:tcW w:w="2549" w:type="dxa"/>
          </w:tcPr>
          <w:p w14:paraId="6030261C" w14:textId="692F61B2" w:rsidR="000933FC" w:rsidRPr="00066EF8" w:rsidRDefault="000933FC" w:rsidP="0058185F">
            <w:pPr>
              <w:pStyle w:val="Corpodetexto"/>
              <w:spacing w:line="240" w:lineRule="auto"/>
              <w:jc w:val="center"/>
              <w:rPr>
                <w:sz w:val="20"/>
                <w:szCs w:val="20"/>
              </w:rPr>
            </w:pPr>
            <w:r w:rsidRPr="00066EF8">
              <w:rPr>
                <w:sz w:val="20"/>
                <w:szCs w:val="20"/>
              </w:rPr>
              <w:t>Formador de gente</w:t>
            </w:r>
          </w:p>
        </w:tc>
      </w:tr>
    </w:tbl>
    <w:p w14:paraId="41A6A379" w14:textId="77777777" w:rsidR="0058185F" w:rsidRDefault="0058185F" w:rsidP="001C30BE">
      <w:pPr>
        <w:pStyle w:val="Corpodetexto"/>
        <w:spacing w:after="0" w:line="240" w:lineRule="auto"/>
        <w:ind w:firstLine="709"/>
      </w:pPr>
    </w:p>
    <w:p w14:paraId="5BE0E607" w14:textId="52CD4749" w:rsidR="00844B88" w:rsidRPr="00A119C7" w:rsidRDefault="00576077" w:rsidP="001C30BE">
      <w:pPr>
        <w:pStyle w:val="Corpodetexto"/>
        <w:spacing w:after="0" w:line="240" w:lineRule="auto"/>
        <w:ind w:firstLine="709"/>
        <w:rPr>
          <w:szCs w:val="24"/>
          <w:lang w:eastAsia="pt-BR"/>
        </w:rPr>
      </w:pPr>
      <w:r>
        <w:tab/>
      </w:r>
      <w:r w:rsidRPr="00A119C7">
        <w:rPr>
          <w:szCs w:val="24"/>
        </w:rPr>
        <w:t>A pesquisa foi realizada por meio de entrevistas em profundidade com os CEOs das 7 empresas</w:t>
      </w:r>
      <w:r w:rsidR="00E46EBD">
        <w:rPr>
          <w:szCs w:val="24"/>
        </w:rPr>
        <w:t xml:space="preserve"> conforme a disponibilidade</w:t>
      </w:r>
      <w:r w:rsidRPr="00A119C7">
        <w:rPr>
          <w:szCs w:val="24"/>
        </w:rPr>
        <w:t xml:space="preserve">. </w:t>
      </w:r>
      <w:r w:rsidR="00015977" w:rsidRPr="00A119C7">
        <w:rPr>
          <w:szCs w:val="24"/>
        </w:rPr>
        <w:t>Com os CEOs das</w:t>
      </w:r>
      <w:r w:rsidRPr="00A119C7">
        <w:rPr>
          <w:szCs w:val="24"/>
        </w:rPr>
        <w:t xml:space="preserve"> empresas </w:t>
      </w:r>
      <w:r w:rsidR="00015977" w:rsidRPr="00A119C7">
        <w:rPr>
          <w:szCs w:val="24"/>
        </w:rPr>
        <w:t>6 e 7, situadas no Rio de Janeiro, a</w:t>
      </w:r>
      <w:r w:rsidR="00CA025A" w:rsidRPr="00A119C7">
        <w:rPr>
          <w:szCs w:val="24"/>
        </w:rPr>
        <w:t>s</w:t>
      </w:r>
      <w:r w:rsidR="00015977" w:rsidRPr="00A119C7">
        <w:rPr>
          <w:szCs w:val="24"/>
        </w:rPr>
        <w:t xml:space="preserve"> entrevista</w:t>
      </w:r>
      <w:r w:rsidR="00CA025A" w:rsidRPr="00A119C7">
        <w:rPr>
          <w:szCs w:val="24"/>
        </w:rPr>
        <w:t>s</w:t>
      </w:r>
      <w:r w:rsidR="00015977" w:rsidRPr="00A119C7">
        <w:rPr>
          <w:szCs w:val="24"/>
        </w:rPr>
        <w:t xml:space="preserve"> </w:t>
      </w:r>
      <w:r w:rsidR="00CA025A" w:rsidRPr="00A119C7">
        <w:rPr>
          <w:szCs w:val="24"/>
        </w:rPr>
        <w:t xml:space="preserve">foram </w:t>
      </w:r>
      <w:r w:rsidR="00015977" w:rsidRPr="00A119C7">
        <w:rPr>
          <w:szCs w:val="24"/>
        </w:rPr>
        <w:t>realizada</w:t>
      </w:r>
      <w:r w:rsidR="00CA025A" w:rsidRPr="00A119C7">
        <w:rPr>
          <w:szCs w:val="24"/>
        </w:rPr>
        <w:t>s</w:t>
      </w:r>
      <w:r w:rsidR="00015977" w:rsidRPr="00A119C7">
        <w:rPr>
          <w:szCs w:val="24"/>
        </w:rPr>
        <w:t xml:space="preserve"> pessoalmente, no</w:t>
      </w:r>
      <w:r w:rsidR="00CA025A" w:rsidRPr="00A119C7">
        <w:rPr>
          <w:szCs w:val="24"/>
        </w:rPr>
        <w:t>s</w:t>
      </w:r>
      <w:r w:rsidR="00015977" w:rsidRPr="00A119C7">
        <w:rPr>
          <w:szCs w:val="24"/>
        </w:rPr>
        <w:t xml:space="preserve"> escritório</w:t>
      </w:r>
      <w:r w:rsidR="00CA025A" w:rsidRPr="00A119C7">
        <w:rPr>
          <w:szCs w:val="24"/>
        </w:rPr>
        <w:t>s</w:t>
      </w:r>
      <w:r w:rsidR="00015977" w:rsidRPr="00A119C7">
        <w:rPr>
          <w:szCs w:val="24"/>
        </w:rPr>
        <w:t xml:space="preserve"> da</w:t>
      </w:r>
      <w:r w:rsidR="00CA025A" w:rsidRPr="00A119C7">
        <w:rPr>
          <w:szCs w:val="24"/>
        </w:rPr>
        <w:t>s</w:t>
      </w:r>
      <w:r w:rsidR="00015977" w:rsidRPr="00A119C7">
        <w:rPr>
          <w:szCs w:val="24"/>
        </w:rPr>
        <w:t xml:space="preserve"> empresa</w:t>
      </w:r>
      <w:r w:rsidR="00CA025A" w:rsidRPr="00A119C7">
        <w:rPr>
          <w:szCs w:val="24"/>
        </w:rPr>
        <w:t>s</w:t>
      </w:r>
      <w:r w:rsidR="00015977" w:rsidRPr="00A119C7">
        <w:rPr>
          <w:szCs w:val="24"/>
        </w:rPr>
        <w:t>. Os CEOs das empresas 2, 3 e 5 estavam fora do RJ e foram entrevistados por v</w:t>
      </w:r>
      <w:r w:rsidR="00020267" w:rsidRPr="00A119C7">
        <w:rPr>
          <w:szCs w:val="24"/>
        </w:rPr>
        <w:t>i</w:t>
      </w:r>
      <w:r w:rsidR="00015977" w:rsidRPr="00A119C7">
        <w:rPr>
          <w:szCs w:val="24"/>
        </w:rPr>
        <w:t>deoconferência.  E os CEOs das empresas 1 e 4, que também estavam fora do RJ, mas não dispunham de v</w:t>
      </w:r>
      <w:r w:rsidR="00020267" w:rsidRPr="00A119C7">
        <w:rPr>
          <w:szCs w:val="24"/>
        </w:rPr>
        <w:t>i</w:t>
      </w:r>
      <w:r w:rsidR="00015977" w:rsidRPr="00A119C7">
        <w:rPr>
          <w:szCs w:val="24"/>
        </w:rPr>
        <w:t>deoconferência</w:t>
      </w:r>
      <w:r w:rsidR="00072D2C" w:rsidRPr="00A119C7">
        <w:rPr>
          <w:szCs w:val="24"/>
        </w:rPr>
        <w:t>,</w:t>
      </w:r>
      <w:r w:rsidR="00015977" w:rsidRPr="00A119C7">
        <w:rPr>
          <w:szCs w:val="24"/>
        </w:rPr>
        <w:t xml:space="preserve"> foram entrevistados por telefone.</w:t>
      </w:r>
      <w:r w:rsidR="00082627" w:rsidRPr="00A119C7">
        <w:rPr>
          <w:szCs w:val="24"/>
        </w:rPr>
        <w:t xml:space="preserve"> </w:t>
      </w:r>
      <w:r w:rsidR="00E46EBD">
        <w:rPr>
          <w:szCs w:val="24"/>
        </w:rPr>
        <w:t xml:space="preserve">Todos os entrevistados disponibilizaram 1h para a entrevista e elas ocorreram entre novembro de 2018 e janeiro de 2019. </w:t>
      </w:r>
      <w:r w:rsidR="00082627" w:rsidRPr="00A119C7">
        <w:rPr>
          <w:szCs w:val="24"/>
        </w:rPr>
        <w:t xml:space="preserve">As entrevistas foram do tipo </w:t>
      </w:r>
      <w:r w:rsidR="00020267" w:rsidRPr="00A119C7">
        <w:rPr>
          <w:szCs w:val="24"/>
        </w:rPr>
        <w:t>semiestruturado</w:t>
      </w:r>
      <w:r w:rsidR="00082627" w:rsidRPr="00A119C7">
        <w:rPr>
          <w:szCs w:val="24"/>
        </w:rPr>
        <w:t xml:space="preserve">, com um único respondente.  </w:t>
      </w:r>
      <w:r w:rsidR="00844B88" w:rsidRPr="00A119C7">
        <w:rPr>
          <w:szCs w:val="24"/>
          <w:lang w:eastAsia="pt-BR"/>
        </w:rPr>
        <w:t>Para Bauer &amp; Gaskell (2002)</w:t>
      </w:r>
      <w:r w:rsidR="00020267" w:rsidRPr="00A119C7">
        <w:rPr>
          <w:szCs w:val="24"/>
          <w:lang w:eastAsia="pt-BR"/>
        </w:rPr>
        <w:t>,</w:t>
      </w:r>
      <w:r w:rsidR="00844B88" w:rsidRPr="00A119C7">
        <w:rPr>
          <w:szCs w:val="24"/>
          <w:lang w:eastAsia="pt-BR"/>
        </w:rPr>
        <w:t xml:space="preserve"> </w:t>
      </w:r>
      <w:r w:rsidR="00CA025A" w:rsidRPr="00A119C7">
        <w:rPr>
          <w:szCs w:val="24"/>
          <w:lang w:eastAsia="pt-BR"/>
        </w:rPr>
        <w:t xml:space="preserve">é </w:t>
      </w:r>
      <w:r w:rsidR="00844B88" w:rsidRPr="00A119C7">
        <w:rPr>
          <w:szCs w:val="24"/>
          <w:lang w:eastAsia="pt-BR"/>
        </w:rPr>
        <w:t xml:space="preserve">por meio de entrevistas em profundidade </w:t>
      </w:r>
      <w:r w:rsidR="00CA025A" w:rsidRPr="00A119C7">
        <w:rPr>
          <w:szCs w:val="24"/>
          <w:lang w:eastAsia="pt-BR"/>
        </w:rPr>
        <w:t xml:space="preserve">que </w:t>
      </w:r>
      <w:r w:rsidR="00844B88" w:rsidRPr="00A119C7">
        <w:rPr>
          <w:szCs w:val="24"/>
          <w:lang w:eastAsia="pt-BR"/>
        </w:rPr>
        <w:t>se alcança a compreensão detalhada das crenças, atitudes, valores e motivações, em relação ao</w:t>
      </w:r>
      <w:r w:rsidR="00082627" w:rsidRPr="00A119C7">
        <w:rPr>
          <w:szCs w:val="24"/>
          <w:lang w:eastAsia="pt-BR"/>
        </w:rPr>
        <w:t xml:space="preserve"> </w:t>
      </w:r>
      <w:r w:rsidR="00844B88" w:rsidRPr="00A119C7">
        <w:rPr>
          <w:szCs w:val="24"/>
          <w:lang w:eastAsia="pt-BR"/>
        </w:rPr>
        <w:t xml:space="preserve">comportamento das pessoas em contextos sociais específicos. </w:t>
      </w:r>
    </w:p>
    <w:p w14:paraId="07FAE5CB" w14:textId="77777777" w:rsidR="00F9725A" w:rsidRPr="00B96989" w:rsidRDefault="00F9725A" w:rsidP="00F9725A">
      <w:pPr>
        <w:rPr>
          <w:lang w:val="pt-BR"/>
        </w:rPr>
      </w:pPr>
      <w:bookmarkStart w:id="7" w:name="_Toc7426733"/>
    </w:p>
    <w:p w14:paraId="050C0BED" w14:textId="51DD965C" w:rsidR="008566A8" w:rsidRPr="009847D7" w:rsidRDefault="007016FD" w:rsidP="009847D7">
      <w:pPr>
        <w:pStyle w:val="PargrafodaLista"/>
        <w:numPr>
          <w:ilvl w:val="1"/>
          <w:numId w:val="15"/>
        </w:numPr>
        <w:rPr>
          <w:b/>
          <w:bCs/>
          <w:lang w:val="pt-BR"/>
        </w:rPr>
      </w:pPr>
      <w:r w:rsidRPr="009847D7">
        <w:rPr>
          <w:b/>
          <w:bCs/>
          <w:lang w:val="pt-BR"/>
        </w:rPr>
        <w:t>T</w:t>
      </w:r>
      <w:r w:rsidR="008566A8" w:rsidRPr="009847D7">
        <w:rPr>
          <w:b/>
          <w:bCs/>
          <w:lang w:val="pt-BR"/>
        </w:rPr>
        <w:t xml:space="preserve">ratamento </w:t>
      </w:r>
      <w:r w:rsidRPr="009847D7">
        <w:rPr>
          <w:b/>
          <w:bCs/>
          <w:lang w:val="pt-BR"/>
        </w:rPr>
        <w:t xml:space="preserve">e análise </w:t>
      </w:r>
      <w:r w:rsidR="008566A8" w:rsidRPr="009847D7">
        <w:rPr>
          <w:b/>
          <w:bCs/>
          <w:lang w:val="pt-BR"/>
        </w:rPr>
        <w:t>dos dados</w:t>
      </w:r>
      <w:bookmarkEnd w:id="7"/>
    </w:p>
    <w:p w14:paraId="6250BB99" w14:textId="144F998F" w:rsidR="00AD29AE" w:rsidRPr="00A119C7" w:rsidRDefault="00AD29AE" w:rsidP="001C30BE">
      <w:pPr>
        <w:pStyle w:val="Corpodetexto"/>
        <w:spacing w:after="0" w:line="240" w:lineRule="auto"/>
        <w:ind w:firstLine="709"/>
        <w:rPr>
          <w:szCs w:val="24"/>
        </w:rPr>
      </w:pPr>
      <w:r w:rsidRPr="00A119C7">
        <w:rPr>
          <w:szCs w:val="24"/>
        </w:rPr>
        <w:t xml:space="preserve">O tratamento e </w:t>
      </w:r>
      <w:r w:rsidR="00033E75" w:rsidRPr="00A119C7">
        <w:rPr>
          <w:szCs w:val="24"/>
        </w:rPr>
        <w:t xml:space="preserve">a </w:t>
      </w:r>
      <w:r w:rsidRPr="00A119C7">
        <w:rPr>
          <w:szCs w:val="24"/>
        </w:rPr>
        <w:t xml:space="preserve">análise de dados </w:t>
      </w:r>
      <w:r w:rsidR="00DC6F4C" w:rsidRPr="00A119C7">
        <w:rPr>
          <w:szCs w:val="24"/>
        </w:rPr>
        <w:t xml:space="preserve">foram </w:t>
      </w:r>
      <w:r w:rsidRPr="00A119C7">
        <w:rPr>
          <w:szCs w:val="24"/>
        </w:rPr>
        <w:t>realizado</w:t>
      </w:r>
      <w:r w:rsidR="00DC6F4C" w:rsidRPr="00A119C7">
        <w:rPr>
          <w:szCs w:val="24"/>
        </w:rPr>
        <w:t>s</w:t>
      </w:r>
      <w:r w:rsidRPr="00A119C7">
        <w:rPr>
          <w:szCs w:val="24"/>
        </w:rPr>
        <w:t xml:space="preserve"> conforme etapas propostas por </w:t>
      </w:r>
      <w:r w:rsidRPr="00A119C7">
        <w:rPr>
          <w:szCs w:val="24"/>
        </w:rPr>
        <w:fldChar w:fldCharType="begin" w:fldLock="1"/>
      </w:r>
      <w:r w:rsidR="005D2A4B" w:rsidRPr="00A119C7">
        <w:rPr>
          <w:szCs w:val="24"/>
        </w:rPr>
        <w:instrText>ADDIN CSL_CITATION {"citationItems":[{"id":"ITEM-1","itemData":{"DOI":"10.1017/CBO9781107415324.004","ISBN":"9724408981","ISSN":"1098-6596","PMID":"25246403","author":[{"dropping-particle":"","family":"Bardin","given":"Laurence","non-dropping-particle":"","parse-names":false,"suffix":""}],"id":"ITEM-1","issued":{"date-parts":[["1977"]]},"title":"Análise de conteúdo","type":"book"},"uris":["http://www.mendeley.com/documents/?uuid=fff3415c-abdd-46d7-b4e6-5a206baf640c"]}],"mendeley":{"formattedCitation":"(Bardin, 1977)","manualFormatting":"Bardin (1977)","plainTextFormattedCitation":"(Bardin, 1977)","previouslyFormattedCitation":"(Bardin, 1977)"},"properties":{"noteIndex":0},"schema":"https://github.com/citation-style-language/schema/raw/master/csl-citation.json"}</w:instrText>
      </w:r>
      <w:r w:rsidRPr="00A119C7">
        <w:rPr>
          <w:szCs w:val="24"/>
        </w:rPr>
        <w:fldChar w:fldCharType="separate"/>
      </w:r>
      <w:r w:rsidRPr="00A119C7">
        <w:rPr>
          <w:noProof/>
          <w:szCs w:val="24"/>
        </w:rPr>
        <w:t>Bardin</w:t>
      </w:r>
      <w:r w:rsidR="00611D0E" w:rsidRPr="00A119C7">
        <w:rPr>
          <w:noProof/>
          <w:szCs w:val="24"/>
        </w:rPr>
        <w:t xml:space="preserve"> (</w:t>
      </w:r>
      <w:r w:rsidRPr="00A119C7">
        <w:rPr>
          <w:noProof/>
          <w:szCs w:val="24"/>
        </w:rPr>
        <w:t>1977)</w:t>
      </w:r>
      <w:r w:rsidRPr="00A119C7">
        <w:rPr>
          <w:szCs w:val="24"/>
        </w:rPr>
        <w:fldChar w:fldCharType="end"/>
      </w:r>
      <w:r w:rsidR="00611D0E" w:rsidRPr="00A119C7">
        <w:rPr>
          <w:szCs w:val="24"/>
        </w:rPr>
        <w:t>, que compreende</w:t>
      </w:r>
      <w:r w:rsidRPr="00A119C7">
        <w:rPr>
          <w:szCs w:val="24"/>
        </w:rPr>
        <w:t>: 1) Pré</w:t>
      </w:r>
      <w:r w:rsidR="00DA251F" w:rsidRPr="00A119C7">
        <w:rPr>
          <w:szCs w:val="24"/>
        </w:rPr>
        <w:t>-</w:t>
      </w:r>
      <w:r w:rsidRPr="00A119C7">
        <w:rPr>
          <w:szCs w:val="24"/>
        </w:rPr>
        <w:t xml:space="preserve">análise; 2) </w:t>
      </w:r>
      <w:r w:rsidR="00611D0E" w:rsidRPr="00A119C7">
        <w:rPr>
          <w:szCs w:val="24"/>
        </w:rPr>
        <w:t>E</w:t>
      </w:r>
      <w:r w:rsidRPr="00A119C7">
        <w:rPr>
          <w:szCs w:val="24"/>
        </w:rPr>
        <w:t xml:space="preserve">xploração do material; 3) </w:t>
      </w:r>
      <w:r w:rsidR="00611D0E" w:rsidRPr="00A119C7">
        <w:rPr>
          <w:szCs w:val="24"/>
        </w:rPr>
        <w:t>T</w:t>
      </w:r>
      <w:r w:rsidRPr="00A119C7">
        <w:rPr>
          <w:szCs w:val="24"/>
        </w:rPr>
        <w:t xml:space="preserve">ratamento dos resultados, inferências e interpretação.  </w:t>
      </w:r>
    </w:p>
    <w:p w14:paraId="17B917AB" w14:textId="090F1C53" w:rsidR="00AD29AE" w:rsidRPr="00A119C7" w:rsidRDefault="00AD29AE" w:rsidP="001C30BE">
      <w:pPr>
        <w:pStyle w:val="Corpodetexto"/>
        <w:spacing w:after="0" w:line="240" w:lineRule="auto"/>
        <w:ind w:firstLine="709"/>
        <w:rPr>
          <w:szCs w:val="24"/>
        </w:rPr>
      </w:pPr>
      <w:r w:rsidRPr="00A119C7">
        <w:rPr>
          <w:szCs w:val="24"/>
        </w:rPr>
        <w:t>Na primeira etapa, chamada pré</w:t>
      </w:r>
      <w:r w:rsidR="00DA251F" w:rsidRPr="00A119C7">
        <w:rPr>
          <w:szCs w:val="24"/>
        </w:rPr>
        <w:t>-</w:t>
      </w:r>
      <w:r w:rsidRPr="00A119C7">
        <w:rPr>
          <w:szCs w:val="24"/>
        </w:rPr>
        <w:t xml:space="preserve">análise, </w:t>
      </w:r>
      <w:r w:rsidR="00B523D9" w:rsidRPr="00A119C7">
        <w:rPr>
          <w:szCs w:val="24"/>
        </w:rPr>
        <w:t>objetiv</w:t>
      </w:r>
      <w:r w:rsidR="00072D2C" w:rsidRPr="00A119C7">
        <w:rPr>
          <w:szCs w:val="24"/>
        </w:rPr>
        <w:t>ou</w:t>
      </w:r>
      <w:r w:rsidR="00B523D9" w:rsidRPr="00A119C7">
        <w:rPr>
          <w:szCs w:val="24"/>
        </w:rPr>
        <w:t>-se organizar o material a ser analisado de tal forma que ele p</w:t>
      </w:r>
      <w:r w:rsidR="00072D2C" w:rsidRPr="00A119C7">
        <w:rPr>
          <w:szCs w:val="24"/>
        </w:rPr>
        <w:t>udesse</w:t>
      </w:r>
      <w:r w:rsidR="00B523D9" w:rsidRPr="00A119C7">
        <w:rPr>
          <w:szCs w:val="24"/>
        </w:rPr>
        <w:t xml:space="preserve"> permitir sistematizar as ideias </w:t>
      </w:r>
      <w:r w:rsidR="00EA3E5C" w:rsidRPr="00A119C7">
        <w:rPr>
          <w:szCs w:val="24"/>
        </w:rPr>
        <w:t>iniciais</w:t>
      </w:r>
      <w:r w:rsidR="00B523D9" w:rsidRPr="00A119C7">
        <w:rPr>
          <w:szCs w:val="24"/>
        </w:rPr>
        <w:t xml:space="preserve">.  </w:t>
      </w:r>
      <w:r w:rsidR="00EA3E5C" w:rsidRPr="00A119C7">
        <w:rPr>
          <w:szCs w:val="24"/>
        </w:rPr>
        <w:t xml:space="preserve">Nessa </w:t>
      </w:r>
      <w:r w:rsidR="00B523D9" w:rsidRPr="00A119C7">
        <w:rPr>
          <w:szCs w:val="24"/>
        </w:rPr>
        <w:t xml:space="preserve">etapa foi realizada a transcrição das entrevistas, sua primeira leitura após a transcrição e identificação de potenciais categorias. Esse processo </w:t>
      </w:r>
      <w:r w:rsidR="00BC6847" w:rsidRPr="00A119C7">
        <w:rPr>
          <w:szCs w:val="24"/>
        </w:rPr>
        <w:t>foi</w:t>
      </w:r>
      <w:r w:rsidR="00B523D9" w:rsidRPr="00A119C7">
        <w:rPr>
          <w:szCs w:val="24"/>
        </w:rPr>
        <w:t xml:space="preserve"> realizado ao final de cada entrevista e antes da seguinte, pois poderia facilitar na descoberta de categorias que viriam a se repetir e confirmar.  </w:t>
      </w:r>
    </w:p>
    <w:p w14:paraId="54242866" w14:textId="5FA099D1" w:rsidR="00B523D9" w:rsidRDefault="00B523D9" w:rsidP="001C30BE">
      <w:pPr>
        <w:pStyle w:val="Corpodetexto"/>
        <w:spacing w:after="0" w:line="240" w:lineRule="auto"/>
        <w:ind w:firstLine="709"/>
      </w:pPr>
      <w:r w:rsidRPr="00A119C7">
        <w:rPr>
          <w:szCs w:val="24"/>
        </w:rPr>
        <w:t xml:space="preserve">A etapa seguinte, chamada de exploração do material, foi realizada com foco a estabelecer as categorias de análise. </w:t>
      </w:r>
      <w:r w:rsidR="00EA3E5C" w:rsidRPr="00A119C7">
        <w:rPr>
          <w:szCs w:val="24"/>
        </w:rPr>
        <w:t xml:space="preserve">À </w:t>
      </w:r>
      <w:r w:rsidRPr="00A119C7">
        <w:rPr>
          <w:szCs w:val="24"/>
        </w:rPr>
        <w:t>medida que as entrevistas iam avançando, mesmo antes de todas</w:t>
      </w:r>
      <w:r>
        <w:t xml:space="preserve"> serem realizadas, já era possível identificar caracteres e ideias em comum, bem como buscar no referencial teórico a existência </w:t>
      </w:r>
      <w:r w:rsidR="00EA3E5C">
        <w:t xml:space="preserve">dessas </w:t>
      </w:r>
      <w:r>
        <w:t>categorias. Os trechos que continham as categorias foram destacados e novamente analisados, para correta classificação.</w:t>
      </w:r>
    </w:p>
    <w:p w14:paraId="391FA41E" w14:textId="7A629938" w:rsidR="00B523D9" w:rsidRDefault="00B523D9" w:rsidP="001C30BE">
      <w:pPr>
        <w:pStyle w:val="Corpodetexto"/>
        <w:spacing w:after="0" w:line="240" w:lineRule="auto"/>
        <w:ind w:firstLine="709"/>
      </w:pPr>
      <w:r>
        <w:t xml:space="preserve">Na última etapa, denominada de tratamento dos dados, inferência e interpretação, foram condensados os resultados obtidos para inferência da pesquisadora, aplicação da sua intuição, crítica e análise reflexiva, como proposto por </w:t>
      </w:r>
      <w:r>
        <w:fldChar w:fldCharType="begin" w:fldLock="1"/>
      </w:r>
      <w:r w:rsidR="00072D2C">
        <w:instrText>ADDIN CSL_CITATION {"citationItems":[{"id":"ITEM-1","itemData":{"DOI":"10.1017/CBO9781107415324.004","ISBN":"9724408981","ISSN":"1098-6596","PMID":"25246403","author":[{"dropping-particle":"","family":"Bardin","given":"Laurence","non-dropping-particle":"","parse-names":false,"suffix":""}],"id":"ITEM-1","issued":{"date-parts":[["1977"]]},"title":"Análise de conteúdo","type":"book"},"uris":["http://www.mendeley.com/documents/?uuid=fff3415c-abdd-46d7-b4e6-5a206baf640c"]}],"mendeley":{"formattedCitation":"(Bardin, 1977)","manualFormatting":"Bardin (1977)","plainTextFormattedCitation":"(Bardin, 1977)","previouslyFormattedCitation":"(Bardin, 1977)"},"properties":{"noteIndex":0},"schema":"https://github.com/citation-style-language/schema/raw/master/csl-citation.json"}</w:instrText>
      </w:r>
      <w:r>
        <w:fldChar w:fldCharType="separate"/>
      </w:r>
      <w:r w:rsidRPr="00B523D9">
        <w:rPr>
          <w:noProof/>
        </w:rPr>
        <w:t>Bardin</w:t>
      </w:r>
      <w:r>
        <w:rPr>
          <w:noProof/>
        </w:rPr>
        <w:t xml:space="preserve"> (</w:t>
      </w:r>
      <w:r w:rsidRPr="00B523D9">
        <w:rPr>
          <w:noProof/>
        </w:rPr>
        <w:t>1977)</w:t>
      </w:r>
      <w:r>
        <w:fldChar w:fldCharType="end"/>
      </w:r>
      <w:r w:rsidR="00EA3E5C">
        <w:t>.</w:t>
      </w:r>
    </w:p>
    <w:p w14:paraId="06EF68E3" w14:textId="77777777" w:rsidR="00B55FE1" w:rsidRDefault="00B55FE1" w:rsidP="001C30BE">
      <w:pPr>
        <w:pStyle w:val="Corpodetexto"/>
        <w:spacing w:line="240" w:lineRule="auto"/>
        <w:ind w:firstLine="709"/>
        <w:rPr>
          <w:color w:val="FF0000"/>
        </w:rPr>
      </w:pPr>
    </w:p>
    <w:p w14:paraId="6E1012F4" w14:textId="01ABE230" w:rsidR="00C019D1" w:rsidRPr="009847D7" w:rsidRDefault="00EF61D0" w:rsidP="009847D7">
      <w:pPr>
        <w:pStyle w:val="PargrafodaLista"/>
        <w:numPr>
          <w:ilvl w:val="0"/>
          <w:numId w:val="15"/>
        </w:numPr>
        <w:rPr>
          <w:b/>
          <w:bCs/>
          <w:lang w:val="pt-BR"/>
        </w:rPr>
      </w:pPr>
      <w:bookmarkStart w:id="8" w:name="_Toc7426734"/>
      <w:bookmarkStart w:id="9" w:name="_Hlk81783"/>
      <w:bookmarkStart w:id="10" w:name="_Toc332903337"/>
      <w:r w:rsidRPr="009847D7">
        <w:rPr>
          <w:b/>
          <w:bCs/>
          <w:lang w:val="pt-BR"/>
        </w:rPr>
        <w:t>Análise d</w:t>
      </w:r>
      <w:bookmarkEnd w:id="8"/>
      <w:r w:rsidR="00A934AE" w:rsidRPr="009847D7">
        <w:rPr>
          <w:b/>
          <w:bCs/>
          <w:lang w:val="pt-BR"/>
        </w:rPr>
        <w:t>os resultados</w:t>
      </w:r>
    </w:p>
    <w:p w14:paraId="716D38EA" w14:textId="31868641" w:rsidR="00EF61D0" w:rsidRDefault="002655E4" w:rsidP="001C30BE">
      <w:pPr>
        <w:pStyle w:val="Corpodetexto"/>
        <w:spacing w:after="0" w:line="240" w:lineRule="auto"/>
        <w:ind w:firstLine="709"/>
      </w:pPr>
      <w:r>
        <w:t xml:space="preserve">Por meio da </w:t>
      </w:r>
      <w:r w:rsidR="00EF61D0">
        <w:t xml:space="preserve">análise do conteúdo, foram definidas 3 grandes categorias com seus subgrupos, a saber: capital humano, capital organizacional e capital social. </w:t>
      </w:r>
      <w:r w:rsidR="00A934AE">
        <w:t xml:space="preserve">  </w:t>
      </w:r>
      <w:r w:rsidR="00EF61D0">
        <w:t>As categorias foram definidas a partir do referencial teórico e encontra</w:t>
      </w:r>
      <w:r w:rsidR="009B3D1C">
        <w:t>m</w:t>
      </w:r>
      <w:r w:rsidR="00397929">
        <w:t>-</w:t>
      </w:r>
      <w:r w:rsidR="00EF61D0">
        <w:t>s</w:t>
      </w:r>
      <w:r w:rsidR="00397929">
        <w:t>e</w:t>
      </w:r>
      <w:r w:rsidR="00EF61D0">
        <w:t xml:space="preserve"> presente</w:t>
      </w:r>
      <w:r w:rsidR="009B3D1C">
        <w:t>s</w:t>
      </w:r>
      <w:r w:rsidR="00EF61D0">
        <w:t xml:space="preserve"> de forma similar, divergente ou sintetizada nos diversos discursos.</w:t>
      </w:r>
      <w:r w:rsidR="005D734F">
        <w:t xml:space="preserve"> Os trechos mais relevantes das entrevistas foram destacados para exemplificar as categorias escolhidas.</w:t>
      </w:r>
      <w:r w:rsidR="00777D31">
        <w:t xml:space="preserve">  </w:t>
      </w:r>
    </w:p>
    <w:p w14:paraId="1DDE103C" w14:textId="77777777" w:rsidR="00A934AE" w:rsidRDefault="005D734F" w:rsidP="001C30BE">
      <w:pPr>
        <w:pStyle w:val="Corpodetexto"/>
        <w:spacing w:after="0" w:line="240" w:lineRule="auto"/>
        <w:ind w:firstLine="709"/>
      </w:pPr>
      <w:r>
        <w:tab/>
      </w:r>
    </w:p>
    <w:p w14:paraId="6242CBA2" w14:textId="605D9C56" w:rsidR="00EF61D0" w:rsidRDefault="00EF61D0" w:rsidP="009847D7">
      <w:pPr>
        <w:pStyle w:val="PargrafodaLista"/>
        <w:numPr>
          <w:ilvl w:val="1"/>
          <w:numId w:val="15"/>
        </w:numPr>
        <w:rPr>
          <w:b/>
          <w:bCs/>
          <w:lang w:val="pt-BR"/>
        </w:rPr>
      </w:pPr>
      <w:bookmarkStart w:id="11" w:name="_Toc7426735"/>
      <w:r w:rsidRPr="009847D7">
        <w:rPr>
          <w:b/>
          <w:bCs/>
          <w:lang w:val="pt-BR"/>
        </w:rPr>
        <w:t>Capital humano – Gente</w:t>
      </w:r>
      <w:bookmarkEnd w:id="11"/>
    </w:p>
    <w:p w14:paraId="2E2087F1" w14:textId="4540DD29" w:rsidR="00EF61D0" w:rsidRPr="00207812" w:rsidRDefault="00EF61D0" w:rsidP="009E7A2C">
      <w:pPr>
        <w:pStyle w:val="Corpodetexto"/>
        <w:spacing w:after="0" w:line="240" w:lineRule="auto"/>
        <w:ind w:firstLine="709"/>
        <w:jc w:val="right"/>
        <w:rPr>
          <w:sz w:val="20"/>
          <w:szCs w:val="20"/>
        </w:rPr>
      </w:pPr>
      <w:r w:rsidRPr="00207812">
        <w:rPr>
          <w:sz w:val="20"/>
          <w:szCs w:val="20"/>
        </w:rPr>
        <w:t xml:space="preserve">“O interessante é que tudo isso é gente que faz, ok” </w:t>
      </w:r>
      <w:r w:rsidR="00B64B9A" w:rsidRPr="00207812">
        <w:rPr>
          <w:sz w:val="20"/>
          <w:szCs w:val="20"/>
        </w:rPr>
        <w:t>(</w:t>
      </w:r>
      <w:r w:rsidRPr="00207812">
        <w:rPr>
          <w:sz w:val="20"/>
          <w:szCs w:val="20"/>
        </w:rPr>
        <w:t>CEO1</w:t>
      </w:r>
      <w:r w:rsidR="00B64B9A" w:rsidRPr="00207812">
        <w:rPr>
          <w:sz w:val="20"/>
          <w:szCs w:val="20"/>
        </w:rPr>
        <w:t>)</w:t>
      </w:r>
    </w:p>
    <w:p w14:paraId="64713C31" w14:textId="77777777" w:rsidR="009E7A2C" w:rsidRPr="00C01C9D" w:rsidRDefault="009E7A2C" w:rsidP="009E7A2C">
      <w:pPr>
        <w:pStyle w:val="Corpodetexto"/>
        <w:spacing w:after="0" w:line="240" w:lineRule="auto"/>
        <w:ind w:firstLine="709"/>
        <w:jc w:val="right"/>
      </w:pPr>
    </w:p>
    <w:p w14:paraId="58E3450B" w14:textId="65A39351" w:rsidR="00EF61D0" w:rsidRPr="00A119C7" w:rsidRDefault="00A2704D" w:rsidP="001C30BE">
      <w:pPr>
        <w:pStyle w:val="Corpodetexto"/>
        <w:spacing w:after="0" w:line="240" w:lineRule="auto"/>
        <w:ind w:firstLine="709"/>
        <w:rPr>
          <w:szCs w:val="24"/>
        </w:rPr>
      </w:pPr>
      <w:r w:rsidRPr="00A119C7">
        <w:rPr>
          <w:szCs w:val="24"/>
        </w:rPr>
        <w:t xml:space="preserve">É possível observar que </w:t>
      </w:r>
      <w:r w:rsidR="00EF61D0" w:rsidRPr="00A119C7">
        <w:rPr>
          <w:szCs w:val="24"/>
        </w:rPr>
        <w:t xml:space="preserve">o capital humano é considerado pelos CEOs como uma fonte de vantagem competitiva. Ter as pessoas certas, </w:t>
      </w:r>
      <w:r w:rsidRPr="00A119C7">
        <w:rPr>
          <w:szCs w:val="24"/>
        </w:rPr>
        <w:t xml:space="preserve">aquelas </w:t>
      </w:r>
      <w:r w:rsidR="00623A2B" w:rsidRPr="00A119C7">
        <w:rPr>
          <w:szCs w:val="24"/>
        </w:rPr>
        <w:t>considerad</w:t>
      </w:r>
      <w:r w:rsidRPr="00A119C7">
        <w:rPr>
          <w:szCs w:val="24"/>
        </w:rPr>
        <w:t>a</w:t>
      </w:r>
      <w:r w:rsidR="00623A2B" w:rsidRPr="00A119C7">
        <w:rPr>
          <w:szCs w:val="24"/>
        </w:rPr>
        <w:t xml:space="preserve">s </w:t>
      </w:r>
      <w:r w:rsidR="00EF61D0" w:rsidRPr="00A119C7">
        <w:rPr>
          <w:szCs w:val="24"/>
        </w:rPr>
        <w:t>talentos individuais diferenciados</w:t>
      </w:r>
      <w:r w:rsidRPr="00A119C7">
        <w:rPr>
          <w:szCs w:val="24"/>
        </w:rPr>
        <w:t xml:space="preserve">, </w:t>
      </w:r>
      <w:r w:rsidR="009A7EA7" w:rsidRPr="00A119C7">
        <w:rPr>
          <w:szCs w:val="24"/>
        </w:rPr>
        <w:t>colocá</w:t>
      </w:r>
      <w:r w:rsidRPr="00A119C7">
        <w:rPr>
          <w:szCs w:val="24"/>
        </w:rPr>
        <w:t>-las</w:t>
      </w:r>
      <w:r w:rsidR="00EF61D0" w:rsidRPr="00A119C7">
        <w:rPr>
          <w:szCs w:val="24"/>
        </w:rPr>
        <w:t xml:space="preserve"> nas posições corretas</w:t>
      </w:r>
      <w:r w:rsidR="00A00179" w:rsidRPr="00A119C7">
        <w:rPr>
          <w:szCs w:val="24"/>
        </w:rPr>
        <w:t xml:space="preserve"> e </w:t>
      </w:r>
      <w:r w:rsidR="00EF61D0" w:rsidRPr="00A119C7">
        <w:rPr>
          <w:szCs w:val="24"/>
        </w:rPr>
        <w:t>saber geri-l</w:t>
      </w:r>
      <w:r w:rsidRPr="00A119C7">
        <w:rPr>
          <w:szCs w:val="24"/>
        </w:rPr>
        <w:t>a</w:t>
      </w:r>
      <w:r w:rsidR="00EF61D0" w:rsidRPr="00A119C7">
        <w:rPr>
          <w:szCs w:val="24"/>
        </w:rPr>
        <w:t xml:space="preserve">s e </w:t>
      </w:r>
      <w:r w:rsidR="008E05DF" w:rsidRPr="00A119C7">
        <w:rPr>
          <w:szCs w:val="24"/>
        </w:rPr>
        <w:t>desafiá</w:t>
      </w:r>
      <w:r w:rsidR="00EF61D0" w:rsidRPr="00A119C7">
        <w:rPr>
          <w:szCs w:val="24"/>
        </w:rPr>
        <w:t>-l</w:t>
      </w:r>
      <w:r w:rsidRPr="00A119C7">
        <w:rPr>
          <w:szCs w:val="24"/>
        </w:rPr>
        <w:t>a</w:t>
      </w:r>
      <w:r w:rsidR="00EF61D0" w:rsidRPr="00A119C7">
        <w:rPr>
          <w:szCs w:val="24"/>
        </w:rPr>
        <w:t xml:space="preserve">s </w:t>
      </w:r>
      <w:r w:rsidRPr="00A119C7">
        <w:rPr>
          <w:szCs w:val="24"/>
        </w:rPr>
        <w:t xml:space="preserve">são atitudes </w:t>
      </w:r>
      <w:r w:rsidR="00695B53" w:rsidRPr="00A119C7">
        <w:rPr>
          <w:szCs w:val="24"/>
        </w:rPr>
        <w:lastRenderedPageBreak/>
        <w:t>considerad</w:t>
      </w:r>
      <w:r w:rsidRPr="00A119C7">
        <w:rPr>
          <w:szCs w:val="24"/>
        </w:rPr>
        <w:t>as</w:t>
      </w:r>
      <w:r w:rsidR="00695B53" w:rsidRPr="00A119C7">
        <w:rPr>
          <w:szCs w:val="24"/>
        </w:rPr>
        <w:t xml:space="preserve"> por alguns CEOs </w:t>
      </w:r>
      <w:r w:rsidR="008E05DF" w:rsidRPr="00A119C7">
        <w:rPr>
          <w:szCs w:val="24"/>
        </w:rPr>
        <w:t xml:space="preserve">como </w:t>
      </w:r>
      <w:r w:rsidR="00695B53" w:rsidRPr="00A119C7">
        <w:rPr>
          <w:szCs w:val="24"/>
        </w:rPr>
        <w:t xml:space="preserve">a grande </w:t>
      </w:r>
      <w:r w:rsidR="00B64B9A" w:rsidRPr="00A119C7">
        <w:rPr>
          <w:szCs w:val="24"/>
        </w:rPr>
        <w:t xml:space="preserve">alavanca </w:t>
      </w:r>
      <w:r w:rsidR="00695B53" w:rsidRPr="00A119C7">
        <w:rPr>
          <w:szCs w:val="24"/>
        </w:rPr>
        <w:t xml:space="preserve">para obter resultados </w:t>
      </w:r>
      <w:r w:rsidR="00623A2B" w:rsidRPr="00A119C7">
        <w:rPr>
          <w:szCs w:val="24"/>
        </w:rPr>
        <w:t>não ordinários</w:t>
      </w:r>
      <w:r w:rsidR="00695B53" w:rsidRPr="00A119C7">
        <w:rPr>
          <w:szCs w:val="24"/>
        </w:rPr>
        <w:t xml:space="preserve">, mesmo quando </w:t>
      </w:r>
      <w:r w:rsidRPr="00A119C7">
        <w:rPr>
          <w:szCs w:val="24"/>
        </w:rPr>
        <w:t xml:space="preserve">a firma possui no seu </w:t>
      </w:r>
      <w:r w:rsidR="008E05DF" w:rsidRPr="00A119C7">
        <w:rPr>
          <w:szCs w:val="24"/>
        </w:rPr>
        <w:t xml:space="preserve">portfólio </w:t>
      </w:r>
      <w:r w:rsidRPr="00A119C7">
        <w:rPr>
          <w:szCs w:val="24"/>
        </w:rPr>
        <w:t>o</w:t>
      </w:r>
      <w:r w:rsidR="00695B53" w:rsidRPr="00A119C7">
        <w:rPr>
          <w:szCs w:val="24"/>
        </w:rPr>
        <w:t>s ativos físicos corretos</w:t>
      </w:r>
      <w:r w:rsidR="00EF61D0" w:rsidRPr="00A119C7">
        <w:rPr>
          <w:szCs w:val="24"/>
        </w:rPr>
        <w:t>.</w:t>
      </w:r>
    </w:p>
    <w:p w14:paraId="74A01A7B" w14:textId="64771742" w:rsidR="00695B53" w:rsidRDefault="00027AA3" w:rsidP="001C30BE">
      <w:pPr>
        <w:pStyle w:val="Corpodetexto"/>
        <w:spacing w:after="0" w:line="240" w:lineRule="auto"/>
        <w:ind w:left="2268" w:firstLine="709"/>
        <w:rPr>
          <w:sz w:val="20"/>
          <w:szCs w:val="20"/>
        </w:rPr>
      </w:pPr>
      <w:r w:rsidRPr="000A4993">
        <w:rPr>
          <w:sz w:val="20"/>
          <w:szCs w:val="20"/>
        </w:rPr>
        <w:t xml:space="preserve">Não adianta você ter 2 BI em ativos imobiliários, se você não tiver por trás uma equipe que seja capaz de fazer com que esses 2 BI valham alguma coisa no futuro; você não está fazendo o seu trabalho, né? </w:t>
      </w:r>
      <w:r w:rsidR="00695B53" w:rsidRPr="000A4993">
        <w:rPr>
          <w:sz w:val="20"/>
          <w:szCs w:val="20"/>
        </w:rPr>
        <w:t>(CEO 1)</w:t>
      </w:r>
      <w:r w:rsidR="008B37B1" w:rsidRPr="000A4993">
        <w:rPr>
          <w:sz w:val="20"/>
          <w:szCs w:val="20"/>
        </w:rPr>
        <w:t>.</w:t>
      </w:r>
    </w:p>
    <w:p w14:paraId="5CF9EB28" w14:textId="77777777" w:rsidR="007440A2" w:rsidRPr="000A4993" w:rsidRDefault="007440A2" w:rsidP="001C30BE">
      <w:pPr>
        <w:pStyle w:val="Corpodetexto"/>
        <w:spacing w:after="0" w:line="240" w:lineRule="auto"/>
        <w:ind w:left="2268" w:firstLine="709"/>
        <w:rPr>
          <w:sz w:val="20"/>
          <w:szCs w:val="20"/>
        </w:rPr>
      </w:pPr>
    </w:p>
    <w:p w14:paraId="3AB69D4E" w14:textId="732190EF" w:rsidR="006E3F86" w:rsidRDefault="006422C2" w:rsidP="001C30BE">
      <w:pPr>
        <w:pStyle w:val="Corpodetexto"/>
        <w:spacing w:after="0" w:line="240" w:lineRule="auto"/>
        <w:ind w:firstLine="709"/>
      </w:pPr>
      <w:r>
        <w:tab/>
      </w:r>
      <w:r w:rsidRPr="00A119C7">
        <w:rPr>
          <w:szCs w:val="24"/>
        </w:rPr>
        <w:t>É possível observar</w:t>
      </w:r>
      <w:r w:rsidR="00335C30">
        <w:rPr>
          <w:szCs w:val="24"/>
        </w:rPr>
        <w:t>,</w:t>
      </w:r>
      <w:r w:rsidRPr="00A119C7">
        <w:rPr>
          <w:szCs w:val="24"/>
        </w:rPr>
        <w:t xml:space="preserve"> na fala</w:t>
      </w:r>
      <w:r w:rsidR="00335C30">
        <w:rPr>
          <w:szCs w:val="24"/>
        </w:rPr>
        <w:t>,</w:t>
      </w:r>
      <w:r w:rsidRPr="00A119C7">
        <w:rPr>
          <w:szCs w:val="24"/>
        </w:rPr>
        <w:t xml:space="preserve"> que recursos tidos como tradicionais fontes de vantagem competitiva, como ativos físicos, recursos naturais, economia de escala, posicionamento do ativo etc</w:t>
      </w:r>
      <w:r w:rsidR="00597942" w:rsidRPr="00A119C7">
        <w:rPr>
          <w:szCs w:val="24"/>
        </w:rPr>
        <w:t>.</w:t>
      </w:r>
      <w:r w:rsidRPr="00A119C7">
        <w:rPr>
          <w:szCs w:val="24"/>
        </w:rPr>
        <w:t xml:space="preserve"> por si só</w:t>
      </w:r>
      <w:r w:rsidR="004B4392" w:rsidRPr="00A119C7">
        <w:rPr>
          <w:szCs w:val="24"/>
        </w:rPr>
        <w:t>s</w:t>
      </w:r>
      <w:r w:rsidRPr="00A119C7">
        <w:rPr>
          <w:szCs w:val="24"/>
        </w:rPr>
        <w:t xml:space="preserve"> já não são considerados fontes de vantagem competitiva, pois são</w:t>
      </w:r>
      <w:r w:rsidR="007D35EA" w:rsidRPr="00A119C7">
        <w:rPr>
          <w:szCs w:val="24"/>
        </w:rPr>
        <w:t xml:space="preserve"> mais</w:t>
      </w:r>
      <w:r w:rsidRPr="00A119C7">
        <w:rPr>
          <w:szCs w:val="24"/>
        </w:rPr>
        <w:t xml:space="preserve"> fáceis de serem possuídos ou imitados</w:t>
      </w:r>
      <w:r w:rsidR="00D22D8C" w:rsidRPr="00A119C7">
        <w:rPr>
          <w:szCs w:val="24"/>
        </w:rPr>
        <w:t xml:space="preserve"> </w:t>
      </w:r>
      <w:r w:rsidR="00D22D8C" w:rsidRPr="00A119C7">
        <w:rPr>
          <w:szCs w:val="24"/>
        </w:rPr>
        <w:fldChar w:fldCharType="begin" w:fldLock="1"/>
      </w:r>
      <w:r w:rsidR="00384C70">
        <w:rPr>
          <w:szCs w:val="24"/>
        </w:rPr>
        <w:instrText>ADDIN CSL_CITATION {"citationItems":[{"id":"ITEM-1","itemData":{"DOI":"10.1177/014920639101700108","ISBN":"0893-3200","ISSN":"15571211","PMID":"803973233","abstract":"The fastener design for the transfer of","author":[{"dropping-particle":"","family":"Barney","given":"Jay","non-dropping-particle":"","parse-names":false,"suffix":""}],"container-title":"Journal of Management","id":"ITEM-1","issue":"1","issued":{"date-parts":[["1991"]]},"page":"99-120","title":"Firm Resources and Sustained Competitive Advantage","type":"article-journal","volume":"17"},"uris":["http://www.mendeley.com/documents/?uuid=00953464-786e-40c8-a9d1-26bf09e7f725"]},{"id":"ITEM-2","itemData":{"author":[{"dropping-particle":"","family":"Snell, Scott A; Shadur","given":"Mark A;","non-dropping-particle":"","parse-names":false,"suffix":""},{"dropping-particle":"","family":"Wright","given":"Patrick M","non-dropping-particle":"","parse-names":false,"suffix":""}],"container-title":"CAHRS working papers","id":"ITEM-2","issued":{"date-parts":[["2000"]]},"title":"Human Resources Strategy : The Era of Our Ways","type":"article-journal"},"uris":["http://www.mendeley.com/documents/?uuid=cc329983-8fa1-48ad-b6bb-9ab83bcad5f8"]}],"mendeley":{"formattedCitation":"(J. Barney, 1991; Snell, Scott A; Shadur &amp; Wright, 2000)","manualFormatting":"(Barney, 1991; Snell et al 2000)","plainTextFormattedCitation":"(J. Barney, 1991; Snell, Scott A; Shadur &amp; Wright, 2000)","previouslyFormattedCitation":"(J. Barney, 1991; Snell, Scott A; Shadur &amp; Wright, 2000)"},"properties":{"noteIndex":0},"schema":"https://github.com/citation-style-language/schema/raw/master/csl-citation.json"}</w:instrText>
      </w:r>
      <w:r w:rsidR="00D22D8C" w:rsidRPr="00A119C7">
        <w:rPr>
          <w:szCs w:val="24"/>
        </w:rPr>
        <w:fldChar w:fldCharType="separate"/>
      </w:r>
      <w:r w:rsidR="00C37AFF" w:rsidRPr="00A119C7">
        <w:rPr>
          <w:noProof/>
          <w:szCs w:val="24"/>
        </w:rPr>
        <w:t>(Barney, 1991; Snell</w:t>
      </w:r>
      <w:r w:rsidR="00FD765A">
        <w:rPr>
          <w:noProof/>
          <w:szCs w:val="24"/>
        </w:rPr>
        <w:t xml:space="preserve"> et al</w:t>
      </w:r>
      <w:r w:rsidR="00C37AFF" w:rsidRPr="00A119C7">
        <w:rPr>
          <w:noProof/>
          <w:szCs w:val="24"/>
        </w:rPr>
        <w:t xml:space="preserve"> 2000)</w:t>
      </w:r>
      <w:r w:rsidR="00D22D8C" w:rsidRPr="00A119C7">
        <w:rPr>
          <w:szCs w:val="24"/>
        </w:rPr>
        <w:fldChar w:fldCharType="end"/>
      </w:r>
      <w:r w:rsidRPr="00A119C7">
        <w:rPr>
          <w:szCs w:val="24"/>
        </w:rPr>
        <w:t xml:space="preserve">.  E </w:t>
      </w:r>
      <w:r w:rsidR="004F5A69" w:rsidRPr="00A119C7">
        <w:rPr>
          <w:szCs w:val="24"/>
        </w:rPr>
        <w:t xml:space="preserve">nesse </w:t>
      </w:r>
      <w:r w:rsidRPr="00A119C7">
        <w:rPr>
          <w:szCs w:val="24"/>
        </w:rPr>
        <w:t xml:space="preserve">argumento então </w:t>
      </w:r>
      <w:r w:rsidR="004F5A69" w:rsidRPr="00A119C7">
        <w:rPr>
          <w:szCs w:val="24"/>
        </w:rPr>
        <w:t xml:space="preserve">se </w:t>
      </w:r>
      <w:r w:rsidRPr="00A119C7">
        <w:rPr>
          <w:szCs w:val="24"/>
        </w:rPr>
        <w:t>conf</w:t>
      </w:r>
      <w:r w:rsidR="00711A2E" w:rsidRPr="00A119C7">
        <w:rPr>
          <w:szCs w:val="24"/>
        </w:rPr>
        <w:t xml:space="preserve">irma a visão de </w:t>
      </w:r>
      <w:r w:rsidR="00A2704D" w:rsidRPr="00A119C7">
        <w:rPr>
          <w:szCs w:val="24"/>
        </w:rPr>
        <w:fldChar w:fldCharType="begin" w:fldLock="1"/>
      </w:r>
      <w:r w:rsidR="00FD765A">
        <w:rPr>
          <w:szCs w:val="24"/>
        </w:rPr>
        <w:instrText>ADDIN CSL_CITATION {"citationItems":[{"id":"ITEM-1","itemData":{"author":[{"dropping-particle":"","family":"Boxall","given":"Peter","non-dropping-particle":"","parse-names":false,"suffix":""}],"id":"ITEM-1","issue":"3","issued":{"date-parts":[["1998"]]},"page":"265-288","title":"ACHIEVING COMPETITIVE ADVANTAGE THROUGH HUMAN RESOURCE STRATEGY : TOWARDS A THEORY OF INDUSTRY","type":"article-journal","volume":"8"},"uris":["http://www.mendeley.com/documents/?uuid=f8ce90f9-03fa-4d1a-8128-7c1204282348"]}],"mendeley":{"formattedCitation":"(Boxall, 1998)","manualFormatting":"Boxall (1998)","plainTextFormattedCitation":"(Boxall, 1998)","previouslyFormattedCitation":"(Boxall, 1998)"},"properties":{"noteIndex":0},"schema":"https://github.com/citation-style-language/schema/raw/master/csl-citation.json"}</w:instrText>
      </w:r>
      <w:r w:rsidR="00A2704D" w:rsidRPr="00A119C7">
        <w:rPr>
          <w:szCs w:val="24"/>
        </w:rPr>
        <w:fldChar w:fldCharType="separate"/>
      </w:r>
      <w:r w:rsidR="00A2704D" w:rsidRPr="00A119C7">
        <w:rPr>
          <w:noProof/>
          <w:szCs w:val="24"/>
        </w:rPr>
        <w:t>Boxall</w:t>
      </w:r>
      <w:r w:rsidR="00B55769" w:rsidRPr="00A119C7">
        <w:rPr>
          <w:noProof/>
          <w:szCs w:val="24"/>
        </w:rPr>
        <w:t xml:space="preserve"> </w:t>
      </w:r>
      <w:r w:rsidR="00A2704D" w:rsidRPr="00A119C7">
        <w:rPr>
          <w:noProof/>
          <w:szCs w:val="24"/>
        </w:rPr>
        <w:t>(1998)</w:t>
      </w:r>
      <w:r w:rsidR="00A2704D" w:rsidRPr="00A119C7">
        <w:rPr>
          <w:szCs w:val="24"/>
        </w:rPr>
        <w:fldChar w:fldCharType="end"/>
      </w:r>
      <w:r w:rsidR="006E3F86" w:rsidRPr="00A119C7">
        <w:rPr>
          <w:szCs w:val="24"/>
        </w:rPr>
        <w:t xml:space="preserve"> que empresas rivais, exposta</w:t>
      </w:r>
      <w:r w:rsidR="002B3E7B" w:rsidRPr="00A119C7">
        <w:rPr>
          <w:szCs w:val="24"/>
        </w:rPr>
        <w:t>s</w:t>
      </w:r>
      <w:r w:rsidR="006E3F86" w:rsidRPr="00A119C7">
        <w:rPr>
          <w:szCs w:val="24"/>
        </w:rPr>
        <w:t xml:space="preserve"> a </w:t>
      </w:r>
      <w:r w:rsidR="004F5A69" w:rsidRPr="00A119C7">
        <w:rPr>
          <w:szCs w:val="24"/>
        </w:rPr>
        <w:t xml:space="preserve">uma </w:t>
      </w:r>
      <w:r w:rsidR="006E3F86" w:rsidRPr="00A119C7">
        <w:rPr>
          <w:szCs w:val="24"/>
        </w:rPr>
        <w:t>mesma tecnologia, em um contexto de prestação de serviços ou alta demanda por habilidades operacionais, pode</w:t>
      </w:r>
      <w:r w:rsidR="002B3E7B" w:rsidRPr="00A119C7">
        <w:rPr>
          <w:szCs w:val="24"/>
        </w:rPr>
        <w:t>m</w:t>
      </w:r>
      <w:r w:rsidR="006E3F86" w:rsidRPr="00A119C7">
        <w:rPr>
          <w:szCs w:val="24"/>
        </w:rPr>
        <w:t xml:space="preserve"> obter vantagem competitiva se tiver</w:t>
      </w:r>
      <w:r w:rsidR="00044D5D" w:rsidRPr="00A119C7">
        <w:rPr>
          <w:szCs w:val="24"/>
        </w:rPr>
        <w:t>em</w:t>
      </w:r>
      <w:r w:rsidR="006E3F86" w:rsidRPr="00A119C7">
        <w:rPr>
          <w:szCs w:val="24"/>
        </w:rPr>
        <w:t xml:space="preserve"> pessoas mais qualificadas, que consigam resolver os problemas de forma mais ágil, reduzir custos mais rapidamente ou atender mais prontamente </w:t>
      </w:r>
      <w:r w:rsidR="004F5A69" w:rsidRPr="00A119C7">
        <w:rPr>
          <w:szCs w:val="24"/>
        </w:rPr>
        <w:t xml:space="preserve">às </w:t>
      </w:r>
      <w:r w:rsidR="006E3F86" w:rsidRPr="00A119C7">
        <w:rPr>
          <w:szCs w:val="24"/>
        </w:rPr>
        <w:t xml:space="preserve">demandas de seus clientes. </w:t>
      </w:r>
    </w:p>
    <w:p w14:paraId="5B01DF97" w14:textId="37D56813" w:rsidR="00695B53" w:rsidRDefault="00695B53" w:rsidP="001C30BE">
      <w:pPr>
        <w:pStyle w:val="Corpodetexto"/>
        <w:spacing w:after="0" w:line="240" w:lineRule="auto"/>
        <w:ind w:left="2268" w:firstLine="709"/>
        <w:rPr>
          <w:sz w:val="20"/>
          <w:szCs w:val="20"/>
        </w:rPr>
      </w:pPr>
      <w:r w:rsidRPr="000A4993">
        <w:rPr>
          <w:sz w:val="20"/>
          <w:szCs w:val="20"/>
        </w:rPr>
        <w:t xml:space="preserve">Nós temos três profissionais aqui formidáveis na área de regulação e de ativos, pois esses meninos já descobriram que nossa base, que está hoje, 300 milhões, nós teremos a possibilidade de transformar numa base de 1 bi a 1,4 bi. Isso é agregar um valor que não tem nem como medir </w:t>
      </w:r>
      <w:r w:rsidR="004F5A69" w:rsidRPr="000A4993">
        <w:rPr>
          <w:sz w:val="20"/>
          <w:szCs w:val="20"/>
        </w:rPr>
        <w:t xml:space="preserve">em </w:t>
      </w:r>
      <w:r w:rsidRPr="000A4993">
        <w:rPr>
          <w:sz w:val="20"/>
          <w:szCs w:val="20"/>
        </w:rPr>
        <w:t>nível de mercado.. (CEO 5)</w:t>
      </w:r>
    </w:p>
    <w:p w14:paraId="59611083" w14:textId="77777777" w:rsidR="007440A2" w:rsidRPr="000A4993" w:rsidRDefault="007440A2" w:rsidP="001C30BE">
      <w:pPr>
        <w:pStyle w:val="Corpodetexto"/>
        <w:spacing w:after="0" w:line="240" w:lineRule="auto"/>
        <w:ind w:left="2268" w:firstLine="709"/>
        <w:rPr>
          <w:sz w:val="20"/>
          <w:szCs w:val="20"/>
        </w:rPr>
      </w:pPr>
    </w:p>
    <w:p w14:paraId="7AE358CD" w14:textId="68E597B1" w:rsidR="008C7553" w:rsidRDefault="00623A2B" w:rsidP="001C30BE">
      <w:pPr>
        <w:pStyle w:val="Corpodetexto"/>
        <w:spacing w:after="0" w:line="240" w:lineRule="auto"/>
        <w:ind w:firstLine="709"/>
      </w:pPr>
      <w:r>
        <w:t xml:space="preserve">De acordo com </w:t>
      </w:r>
      <w:r>
        <w:fldChar w:fldCharType="begin" w:fldLock="1"/>
      </w:r>
      <w:r>
        <w:instrText>ADDIN CSL_CITATION {"citationItems":[{"id":"ITEM-1","itemData":{"author":[{"dropping-particle":"","family":"Lepak","given":"D. P.","non-dropping-particle":"","parse-names":false,"suffix":""},{"dropping-particle":"","family":"Snell","given":"S A","non-dropping-particle":"","parse-names":false,"suffix":""}],"container-title":"Academy of Management Review","id":"ITEM-1","issue":"N 1","issued":{"date-parts":[["1999"]]},"page":"31-48","title":"The human resource architecture: toward a theory of human capital allocation and development","type":"article-journal","volume":"24"},"uris":["http://www.mendeley.com/documents/?uuid=2cd98e9b-3801-4b10-88b2-54fe5b4cd48b"]}],"mendeley":{"formattedCitation":"(Lepak &amp; Snell, 1999)","manualFormatting":"Lepak &amp; Snell (1999","plainTextFormattedCitation":"(Lepak &amp; Snell, 1999)","previouslyFormattedCitation":"(Lepak &amp; Snell, 1999)"},"properties":{"noteIndex":0},"schema":"https://github.com/citation-style-language/schema/raw/master/csl-citation.json"}</w:instrText>
      </w:r>
      <w:r>
        <w:fldChar w:fldCharType="separate"/>
      </w:r>
      <w:r w:rsidRPr="00623A2B">
        <w:rPr>
          <w:noProof/>
        </w:rPr>
        <w:t xml:space="preserve">Lepak &amp; Snell </w:t>
      </w:r>
      <w:r>
        <w:rPr>
          <w:noProof/>
        </w:rPr>
        <w:t>(</w:t>
      </w:r>
      <w:r w:rsidRPr="00623A2B">
        <w:rPr>
          <w:noProof/>
        </w:rPr>
        <w:t>199</w:t>
      </w:r>
      <w:r>
        <w:rPr>
          <w:noProof/>
        </w:rPr>
        <w:t>9</w:t>
      </w:r>
      <w:r>
        <w:fldChar w:fldCharType="end"/>
      </w:r>
      <w:r>
        <w:t>)</w:t>
      </w:r>
      <w:r w:rsidR="00E34E3F">
        <w:t>,</w:t>
      </w:r>
      <w:r w:rsidR="00A23359">
        <w:t xml:space="preserve"> o valor do capital humano está </w:t>
      </w:r>
      <w:r w:rsidR="00E13628">
        <w:t xml:space="preserve">intrinsecamente </w:t>
      </w:r>
      <w:r w:rsidR="00A23359">
        <w:t>ligado ao seu potencial de contribuir na criação de van</w:t>
      </w:r>
      <w:r w:rsidR="00B64B9A">
        <w:t>tagem competitiva ou na competên</w:t>
      </w:r>
      <w:r w:rsidR="00A23359">
        <w:t xml:space="preserve">cia essencial de uma firma.  </w:t>
      </w:r>
      <w:r w:rsidR="00B64B9A">
        <w:t>Vemos ess</w:t>
      </w:r>
      <w:r w:rsidR="00F06BA6">
        <w:t>a</w:t>
      </w:r>
      <w:r w:rsidR="00B64B9A">
        <w:t xml:space="preserve"> valorização </w:t>
      </w:r>
      <w:r w:rsidR="00EF6E21">
        <w:t xml:space="preserve">presente </w:t>
      </w:r>
      <w:r w:rsidR="00B64B9A">
        <w:t xml:space="preserve">no depoimento abaixo.  </w:t>
      </w:r>
      <w:r w:rsidR="00F06BA6">
        <w:t>No primeiro investimento feito po</w:t>
      </w:r>
      <w:r w:rsidR="00EF6E21">
        <w:t>r</w:t>
      </w:r>
      <w:r w:rsidR="00F06BA6">
        <w:t xml:space="preserve"> um fundo, para compra de uma empresa no setor de varejo criativo, eles </w:t>
      </w:r>
      <w:r w:rsidR="00EF6E21">
        <w:t xml:space="preserve">estabelecem </w:t>
      </w:r>
      <w:r w:rsidR="00F06BA6">
        <w:t xml:space="preserve">como premissa fazer a </w:t>
      </w:r>
      <w:r w:rsidR="00EF6E21">
        <w:t xml:space="preserve">diligência não apenas dos ativos, mas </w:t>
      </w:r>
      <w:r w:rsidR="00F06BA6">
        <w:t>d</w:t>
      </w:r>
      <w:r w:rsidR="00EF6E21">
        <w:t xml:space="preserve">as </w:t>
      </w:r>
      <w:r w:rsidR="00F06BA6">
        <w:t>pessoas</w:t>
      </w:r>
      <w:r w:rsidR="00EF6E21">
        <w:t xml:space="preserve"> que pertenciam </w:t>
      </w:r>
      <w:r w:rsidR="00940AE2">
        <w:t xml:space="preserve">àquele </w:t>
      </w:r>
      <w:r w:rsidR="00EF6E21">
        <w:t>negócio e que viriam junto com a compra</w:t>
      </w:r>
      <w:r w:rsidR="00F06BA6">
        <w:t>, entendendo o quanto o capital humano agregaria valor na</w:t>
      </w:r>
      <w:r w:rsidR="00EF6E21">
        <w:t>quela transação</w:t>
      </w:r>
      <w:r w:rsidR="00F06BA6">
        <w:t>.</w:t>
      </w:r>
      <w:r w:rsidR="002C2818">
        <w:t xml:space="preserve"> </w:t>
      </w:r>
      <w:r w:rsidR="00F06BA6">
        <w:t xml:space="preserve">Numa segunda aquisição </w:t>
      </w:r>
      <w:r w:rsidR="00EF6E21">
        <w:t xml:space="preserve">efetuada </w:t>
      </w:r>
      <w:r w:rsidR="00F06BA6">
        <w:t xml:space="preserve">pelo mesmo fundo de investimento para expansão do grupo, </w:t>
      </w:r>
      <w:r w:rsidR="00BC37E7">
        <w:t xml:space="preserve">onde não foi possível fazer esse tipo de diligência por sigilo, </w:t>
      </w:r>
      <w:r w:rsidR="00F06BA6">
        <w:t>a</w:t>
      </w:r>
      <w:r w:rsidR="00B64B9A">
        <w:t xml:space="preserve">pós </w:t>
      </w:r>
      <w:r w:rsidR="00F06BA6">
        <w:t>o</w:t>
      </w:r>
      <w:r w:rsidR="00B64B9A">
        <w:t xml:space="preserve"> processo de aquisição d</w:t>
      </w:r>
      <w:r w:rsidR="00EF6E21">
        <w:t xml:space="preserve">o novo negócio, </w:t>
      </w:r>
      <w:r w:rsidR="00B64B9A">
        <w:t>o CEO consegue perceber que havia muito mais valor naquele ativo em função das pessoas que faziam parte dele.</w:t>
      </w:r>
    </w:p>
    <w:p w14:paraId="3E2C5167" w14:textId="2C1313C4" w:rsidR="00B64B9A" w:rsidRDefault="00F06BA6" w:rsidP="001C30BE">
      <w:pPr>
        <w:pStyle w:val="Corpodetexto"/>
        <w:spacing w:after="0" w:line="240" w:lineRule="auto"/>
        <w:ind w:left="2268" w:firstLine="709"/>
        <w:rPr>
          <w:sz w:val="20"/>
          <w:szCs w:val="20"/>
        </w:rPr>
      </w:pPr>
      <w:r>
        <w:t xml:space="preserve"> </w:t>
      </w:r>
      <w:r w:rsidR="00B64B9A" w:rsidRPr="000A4993">
        <w:rPr>
          <w:sz w:val="20"/>
          <w:szCs w:val="20"/>
        </w:rPr>
        <w:t xml:space="preserve">A gente avaliou todas as vantagens competitivas de negócio, de marca, modelos de distribuição, franquia, varejo, e no final, a principal vantagem competitiva a gente não tinha mapeado previamente, né? Que é ter gente boa </w:t>
      </w:r>
      <w:r w:rsidR="006C00C3" w:rsidRPr="000A4993">
        <w:rPr>
          <w:sz w:val="20"/>
          <w:szCs w:val="20"/>
        </w:rPr>
        <w:t>“</w:t>
      </w:r>
      <w:r w:rsidR="00B64B9A" w:rsidRPr="000A4993">
        <w:rPr>
          <w:sz w:val="20"/>
          <w:szCs w:val="20"/>
        </w:rPr>
        <w:t>pra</w:t>
      </w:r>
      <w:r w:rsidR="006C00C3" w:rsidRPr="000A4993">
        <w:rPr>
          <w:sz w:val="20"/>
          <w:szCs w:val="20"/>
        </w:rPr>
        <w:t>”</w:t>
      </w:r>
      <w:r w:rsidR="00B64B9A" w:rsidRPr="000A4993">
        <w:rPr>
          <w:sz w:val="20"/>
          <w:szCs w:val="20"/>
        </w:rPr>
        <w:t xml:space="preserve"> caramba. (CEO 3)</w:t>
      </w:r>
    </w:p>
    <w:p w14:paraId="217BA95D" w14:textId="77777777" w:rsidR="00941C43" w:rsidRPr="000A4993" w:rsidRDefault="00941C43" w:rsidP="001C30BE">
      <w:pPr>
        <w:pStyle w:val="Corpodetexto"/>
        <w:spacing w:after="0" w:line="240" w:lineRule="auto"/>
        <w:ind w:left="2268" w:firstLine="709"/>
        <w:rPr>
          <w:sz w:val="20"/>
          <w:szCs w:val="20"/>
        </w:rPr>
      </w:pPr>
    </w:p>
    <w:p w14:paraId="120F6D93" w14:textId="0DF186D6" w:rsidR="00906058" w:rsidRPr="009847D7" w:rsidRDefault="00906058" w:rsidP="009847D7">
      <w:pPr>
        <w:pStyle w:val="PargrafodaLista"/>
        <w:numPr>
          <w:ilvl w:val="1"/>
          <w:numId w:val="15"/>
        </w:numPr>
        <w:rPr>
          <w:b/>
          <w:bCs/>
          <w:lang w:val="pt-BR"/>
        </w:rPr>
      </w:pPr>
      <w:bookmarkStart w:id="12" w:name="_Toc7426736"/>
      <w:r w:rsidRPr="009847D7">
        <w:rPr>
          <w:b/>
          <w:bCs/>
          <w:lang w:val="pt-BR"/>
        </w:rPr>
        <w:t>Capital organizacional</w:t>
      </w:r>
      <w:bookmarkEnd w:id="12"/>
      <w:r w:rsidRPr="009847D7">
        <w:rPr>
          <w:b/>
          <w:bCs/>
          <w:lang w:val="pt-BR"/>
        </w:rPr>
        <w:t xml:space="preserve"> </w:t>
      </w:r>
    </w:p>
    <w:p w14:paraId="5CB6FC91" w14:textId="316BA359" w:rsidR="00443F05" w:rsidRDefault="003A3CB9" w:rsidP="001C30BE">
      <w:pPr>
        <w:pStyle w:val="Corpodetexto"/>
        <w:spacing w:after="0" w:line="240" w:lineRule="auto"/>
        <w:ind w:firstLine="709"/>
      </w:pPr>
      <w:r>
        <w:t xml:space="preserve">Nesse </w:t>
      </w:r>
      <w:r w:rsidR="00443F05">
        <w:t>tópico</w:t>
      </w:r>
      <w:r w:rsidR="002B3E7B">
        <w:t>,</w:t>
      </w:r>
      <w:r w:rsidR="00443F05">
        <w:t xml:space="preserve"> procu</w:t>
      </w:r>
      <w:r w:rsidR="009B3D1C">
        <w:t>rou</w:t>
      </w:r>
      <w:r w:rsidR="00443F05">
        <w:t xml:space="preserve">-se observar como os CEOS consideram os elementos presentes no capital organizacional </w:t>
      </w:r>
      <w:r w:rsidR="00C1042D">
        <w:t>quando</w:t>
      </w:r>
      <w:r w:rsidR="00443F05">
        <w:t xml:space="preserve"> estão desenhando ou implantando uma estratégia.  </w:t>
      </w:r>
      <w:r w:rsidR="003807D8">
        <w:t xml:space="preserve">Segundo </w:t>
      </w:r>
      <w:r w:rsidR="003807D8">
        <w:fldChar w:fldCharType="begin" w:fldLock="1"/>
      </w:r>
      <w:r w:rsidR="003807D8">
        <w:instrText>ADDIN CSL_CITATION {"citationItems":[{"id":"ITEM-1","itemData":{"DOI":"10.1287/mnsc.35.12.1514","ISBN":"0025-1909","ISSN":"0025-1909","PMID":"296","abstract":"Given incomplete factor markets, appropriate time paths of flow variables must be chosen to build required stocks of assets. That is, critical resources are accumulated rather than acquired in “strategic factor markets” (Barney [Barney, J. 1986. Strategic factor markets: Expectations, luck, and business strategy. Management Sci. (October) 1231–1241.]). Sustainability of a firm's asset position hinges on how easily assets can be substituted or imitated. Imitability is linked to the characteristics of the asset accumulation process: time compression diseconomies, asset mass efficiencies, inter-connectedness, asset erosion and causal ambiguity.","author":[{"dropping-particle":"","family":"Dierickx","given":"Ingemar","non-dropping-particle":"","parse-names":false,"suffix":""},{"dropping-particle":"","family":"Cool","given":"Karel","non-dropping-particle":"","parse-names":false,"suffix":""}],"container-title":"Management Science","id":"ITEM-1","issue":"12","issued":{"date-parts":[["1989"]]},"page":"1514-1514","title":"Asset Stock Accumulation and the Sustainability of Competitive Advantage: Reply","type":"article-journal","volume":"35"},"uris":["http://www.mendeley.com/documents/?uuid=82de83c5-5a6f-422c-9a4e-bc7cc6114c2a"]}],"mendeley":{"formattedCitation":"(Dierickx &amp; Cool, 1989)","manualFormatting":"Dierickx &amp; Cool ( 1989)","plainTextFormattedCitation":"(Dierickx &amp; Cool, 1989)","previouslyFormattedCitation":"(Dierickx &amp; Cool, 1989)"},"properties":{"noteIndex":0},"schema":"https://github.com/citation-style-language/schema/raw/master/csl-citation.json"}</w:instrText>
      </w:r>
      <w:r w:rsidR="003807D8">
        <w:fldChar w:fldCharType="separate"/>
      </w:r>
      <w:r w:rsidR="003807D8" w:rsidRPr="003807D8">
        <w:rPr>
          <w:noProof/>
        </w:rPr>
        <w:t>Dierickx &amp; Cool</w:t>
      </w:r>
      <w:r w:rsidR="003807D8">
        <w:rPr>
          <w:noProof/>
        </w:rPr>
        <w:t xml:space="preserve"> (</w:t>
      </w:r>
      <w:r w:rsidR="003807D8" w:rsidRPr="003807D8">
        <w:rPr>
          <w:noProof/>
        </w:rPr>
        <w:t xml:space="preserve"> 1989)</w:t>
      </w:r>
      <w:r w:rsidR="003807D8">
        <w:fldChar w:fldCharType="end"/>
      </w:r>
      <w:r>
        <w:t>, o</w:t>
      </w:r>
      <w:r w:rsidR="003807D8">
        <w:t xml:space="preserve"> </w:t>
      </w:r>
      <w:r w:rsidR="00443F05">
        <w:t xml:space="preserve">capital organizacional </w:t>
      </w:r>
      <w:r w:rsidR="003807D8">
        <w:t xml:space="preserve">caracteriza </w:t>
      </w:r>
      <w:r w:rsidR="00443F05">
        <w:t xml:space="preserve">a dinâmica, </w:t>
      </w:r>
      <w:r w:rsidR="003807D8">
        <w:t>mecanismos não finitos</w:t>
      </w:r>
      <w:r w:rsidR="001E6312">
        <w:t>,</w:t>
      </w:r>
      <w:r w:rsidR="003807D8">
        <w:t xml:space="preserve"> que capacita a firma para adquirir, desenvolver e implantar seus recursos para atingir performance superior em relação a outras firmas. Algumas capacidades consideradas como parte relevante do capital organizacional</w:t>
      </w:r>
      <w:r w:rsidR="000B32F5">
        <w:t xml:space="preserve">, </w:t>
      </w:r>
      <w:r w:rsidR="003807D8">
        <w:t xml:space="preserve"> que podem gerar vantagem competitiva</w:t>
      </w:r>
      <w:r w:rsidR="000B32F5">
        <w:t xml:space="preserve"> e que foram identificadas como </w:t>
      </w:r>
      <w:r w:rsidR="009B3D1C">
        <w:t xml:space="preserve">subgrupos </w:t>
      </w:r>
      <w:r>
        <w:t xml:space="preserve">dessa </w:t>
      </w:r>
      <w:r w:rsidR="000B32F5">
        <w:t xml:space="preserve">categoria </w:t>
      </w:r>
      <w:r>
        <w:t xml:space="preserve">nesse </w:t>
      </w:r>
      <w:r w:rsidR="000B32F5">
        <w:t xml:space="preserve">trabalho </w:t>
      </w:r>
      <w:r w:rsidR="009B3D1C">
        <w:t>foram</w:t>
      </w:r>
      <w:r w:rsidR="000B32F5">
        <w:t xml:space="preserve">: </w:t>
      </w:r>
      <w:r w:rsidR="003807D8">
        <w:t xml:space="preserve">cultura </w:t>
      </w:r>
      <w:r w:rsidR="003807D8">
        <w:fldChar w:fldCharType="begin" w:fldLock="1"/>
      </w:r>
      <w:r w:rsidR="00FD765A">
        <w:instrText xml:space="preserve">ADDIN CSL_CITATION {"citationItems":[{"id":"ITEM-1","itemData":{"author":[{"dropping-particle":"","family":"Barney","given":"Jay B.","non-dropping-particle":"","parse-names":false,"suffix":""}],"id":"ITEM-1","issue":"3","issued":{"date-parts":[["1986"]]},"page":"656-665","title":"Organizational Culture : Can It Be a Source of Sustained Competitive Advantage ?","type":"article-journal","volume":"11"},"uris":["http://www.mendeley.com/documents/?uuid=eccfa1ed-bed6-4821-ab3b-2afd343a8e6a"]},{"id":"ITEM-2","itemData":{"author":[{"dropping-particle":"","family":"Lado","given":"A. A.","non-dropping-particle":"","parse-names":false,"suffix":""},{"dropping-particle":"","family":"Wilson","given":"M. C.","non-dropping-particle":"","parse-names":false,"suffix":""}],"container-title":"Academy of Management Review","id":"ITEM-2","issued":{"date-parts":[["1994"]]},"page":"699-727","title":"Human resource systems and sustained competitive advantage : A competency-base ...","type":"article-journal","volume":"19"},"uris":["http://www.mendeley.com/documents/?uuid=f134077d-006a-4e1c-8efa-3def09e92b8e"]},{"id":"ITEM-3","itemData":{"DOI":"10.1016/S0149-2063(01)00120-9","ISBN":"0149-2063","ISSN":"01492063","PMID":"20211263","abstract":"The resource-based view (RBV) of the firm has influenced the field of strategic human resource management (SHRM) </w:instrText>
      </w:r>
      <w:r w:rsidR="00FD765A" w:rsidRPr="001127E5">
        <w:rPr>
          <w:lang w:val="en-US"/>
        </w:rPr>
        <w:instrText>in a number of ways. This paper explores the impact of the RBV on the theoretical and empirical development of SHRM. It explores how the fields of strategy and SHRM are beginning to converge around a number of issues, and proposes a number of implications of this convergence. © 2001 Elsevier Science Inc. All rights reserved.","author":[{"dropping-particle":"","family":"Wright","given":"P M","non-dropping-particle":"","parse-names":false,"suffix":""},{"dropping-particle":"","family":"Dunford","given":"B B","non-dropping-particle":"","parse-names":false,"suffix":""},{"dropping-particle":"","family":"Snell","given":"S A","non-dropping-particle":"","parse-names":false,"suffix":""}],"container-title":"Journal of Management","id":"ITEM-3","issue":"6","issued":{"date-parts":[["2001"]]},"page":"701-721","title":"Human resources and the resource based view of the firm","type":"article-journal","volume":"27"},"uris":["http://www.mendeley.com/documents/?uuid=f8347d8c-6d88-4066-b9e5-eacb0be769d8"]}],"mendeley":{"formattedCitation":"(J. B. Barney, 1986; Lado &amp; Wilson, 1994; P M Wright et al., 2001)","manualFormatting":"(Barney, 1986; Lado &amp; Wilson, 1994; Wright et al., 2001)","plainTextFormattedCitation":"(J. B. Barney, 1986; Lado &amp; Wilson, 1994; P M Wright et al., 2001)","previouslyFormattedCitation":"(J. B. Barney, 1986; Lado &amp; Wilson, 1994; P M Wright et al., 2001)"},"properties":{"noteIndex":0},"schema":"https://github.com/citation-style-language/schema/raw/master/csl-citation.json"}</w:instrText>
      </w:r>
      <w:r w:rsidR="003807D8">
        <w:fldChar w:fldCharType="separate"/>
      </w:r>
      <w:r w:rsidR="000B32F5" w:rsidRPr="000B32F5">
        <w:rPr>
          <w:noProof/>
          <w:lang w:val="en-US"/>
        </w:rPr>
        <w:t xml:space="preserve">(Barney, 1986; Lado &amp; Wilson, 1994; Wright </w:t>
      </w:r>
      <w:r w:rsidR="000B32F5" w:rsidRPr="000A4993">
        <w:rPr>
          <w:i/>
          <w:noProof/>
          <w:lang w:val="en-US"/>
        </w:rPr>
        <w:t>et al</w:t>
      </w:r>
      <w:r w:rsidR="000B32F5" w:rsidRPr="000B32F5">
        <w:rPr>
          <w:noProof/>
          <w:lang w:val="en-US"/>
        </w:rPr>
        <w:t>., 2001)</w:t>
      </w:r>
      <w:r w:rsidR="003807D8">
        <w:fldChar w:fldCharType="end"/>
      </w:r>
      <w:r w:rsidR="000B32F5" w:rsidRPr="000B32F5">
        <w:rPr>
          <w:lang w:val="en-US"/>
        </w:rPr>
        <w:t xml:space="preserve"> e</w:t>
      </w:r>
      <w:r w:rsidR="003807D8" w:rsidRPr="000B32F5">
        <w:rPr>
          <w:lang w:val="en-US"/>
        </w:rPr>
        <w:t xml:space="preserve"> </w:t>
      </w:r>
      <w:r w:rsidR="000B32F5" w:rsidRPr="000B32F5">
        <w:rPr>
          <w:lang w:val="en-US"/>
        </w:rPr>
        <w:t xml:space="preserve">rotinas </w:t>
      </w:r>
      <w:r w:rsidR="000B32F5">
        <w:fldChar w:fldCharType="begin" w:fldLock="1"/>
      </w:r>
      <w:r w:rsidR="000B32F5" w:rsidRPr="000B32F5">
        <w:rPr>
          <w:lang w:val="en-US"/>
        </w:rPr>
        <w:instrText>ADDIN CSL_CITATION {"citationItems":[{"id":"ITEM-1","itemData":{"DOI":"10.2307/2232409","ISBN":"0674272285","ISSN":"00130133","PMID":"898507","abstract":"This book contains the most sustained and serious attack on mainstream, neoclassical economics in more than forty years. Nelson and Winter focus their critique on the basic question of how firms and industries change overtime. They marshal significant objections to the fundamental neoclassical assumptions of profit maximization and market equilibrium, which they find ineffective in the analysis of technological innovation and the dynamics of competition among firms.To replace these assumptions, they borrow from biology the concept of natural selection to construct a precise and detailed evolutionary theory of business behavior. They grant that films are motivated by profit and engage in search for ways of improving profits, but they do not consider them to be profit maximizing. Likewise, they emphasize the tendency for the more profitable firms to drive the less profitable ones out of business, but they do not focus their analysis on hypothetical states of industry equilibrium.The results of their new paradigm and analytical framework are impressive. Not only have they been able to develop more coherent and powerful models of competitive firm dynamics under conditions of growth and technological change, but their approach is compatible with findin</w:instrText>
      </w:r>
      <w:r w:rsidR="000B32F5" w:rsidRPr="0003325E">
        <w:rPr>
          <w:lang w:val="en-US"/>
        </w:rPr>
        <w:instrText>gs in psychology and other social sciences. Finally, their work has</w:instrText>
      </w:r>
      <w:r w:rsidR="000B32F5" w:rsidRPr="0049284B">
        <w:rPr>
          <w:lang w:val="en-US"/>
        </w:rPr>
        <w:instrText xml:space="preserve"> important implications for welfare economics and for government policy toward industry.","author":[{"dropping-particle":"","family":"Nelson","given":"Richard R","non-dropping-particle":"","parse-names":false,"suffix":""},{"dropping-particle":"","family":"Winter","given":"Sidney G","non-dropping-particle":"","parse-names":false,"suffix":""}],"container-title":"Cambridge MA Belknap","id":"ITEM-1","issued":{"date-parts":[["1982"]]},"title":"An evolutionary theory of economic change","type":"book"},"uris":["http://www.mendeley.com/documents/?uuid=9354bf5a-078f-3483-8047-a57dd6277b32"]}],"mendeley":{"formattedCitation":"(Nelson &amp; Winter, 1982)","plainTextFormattedCitation":"(Nelson &amp; Winter, 1982)","previouslyFormattedCitation":"(Nelson &amp; Winter, 1982)"},"properties":{"noteIndex":0},"schema":"https://github.com/citation-style-language/schema/raw/master/csl-citation.json"}</w:instrText>
      </w:r>
      <w:r w:rsidR="000B32F5">
        <w:fldChar w:fldCharType="separate"/>
      </w:r>
      <w:r w:rsidR="000B32F5" w:rsidRPr="0049284B">
        <w:rPr>
          <w:noProof/>
          <w:lang w:val="en-US"/>
        </w:rPr>
        <w:t>(Nelson &amp; Winter, 1982)</w:t>
      </w:r>
      <w:r w:rsidR="000B32F5">
        <w:fldChar w:fldCharType="end"/>
      </w:r>
      <w:r w:rsidR="000B32F5" w:rsidRPr="0049284B">
        <w:rPr>
          <w:lang w:val="en-US"/>
        </w:rPr>
        <w:t xml:space="preserve">, especificamente as rotinas e práticas de RH </w:t>
      </w:r>
      <w:r w:rsidR="000B32F5">
        <w:fldChar w:fldCharType="begin" w:fldLock="1"/>
      </w:r>
      <w:r w:rsidR="00384C70">
        <w:rPr>
          <w:lang w:val="en-US"/>
        </w:rPr>
        <w:instrText>ADDIN CSL_CITATION {"citationItems":[{"id":"ITEM-1","itemData":{"DOI":"10.1111/1748-8583.12137","ISBN":"9788740303933","ISSN":"17488583","abstract":"The resource-based view (RBV) of the firm has been consistently used as a backdrop in strategic human resource management (SHRM) research and has the potential to bridge the ‘micro–macro’ divide. The tension between the SHRM and the strategic human capital literature, however, signifies that RBV has not reached its potential. In this paper, we begin with a brief review of the conceptual logic linking human resource management (HRM) practices and firm outcomes that aim at highlighting the different treatment of RBV in the SHRM and strategic human capital literatures. We then propose a conceptual model that suggests that HRM practices are not simple levers that enable firms to create sustainable competitive advantage, as most of the strategic human capital research postulates. On the contrary, we argue that HRM practices can contribute to a firm's sustainable competitive advantage not only by enhancing employees' ability, and offering motivation and opportunities, but also by shaping supply-side and demand-side mobility constraints.","author":[{"dropping-particle":"","family":"Delery","given":"John E.","non-dropping-particle":"","parse-names":false,"suffix":""},{"dropping-particle":"","family":"Roumpi","given":"Dorothea","non-dropping-particle":"","parse-names":false,"suffix":""}],"container-title":"Human Resource Management Journal","id":"ITEM-1","issue":"1","issued":{"date-parts":[["2017"]]},"page":"1-21","title":"Strategic human resource management, human capital and competitive advantage: is the field going in circles?","type":"article-journal","volume":"27"},"uris":["http://www.mendeley.com/documents/?uuid=33cf469c-8fc6-4087-a604-af7cae48047d"]},{"id":"ITEM-2","itemData":{"author":[{"dropping-particle":"","family":"Lepak","given":"D. P.","non-dropping-particle":"","parse-names":false,"suffix":""},{"dropping-particle":"","family":"Snell","given":"S A","non-dropping-particle":"","parse-names":false,"suffix":""}],"container-title":"Academy of Management Review","id":"ITEM-2","issue":"N 1","issued":{"date-parts":[["1999"]]},"page":"31-48","title":"The human resource architecture: toward a theory of human capital allocation and development","type":"article-journal","volume":"24"},"uris":["http://www.mendeley.com/documents/?uuid=2cd98e9b-3801-4b10-88b2-54fe5b4cd48b"]},{"id":"ITEM-3","itemData":{"author":[{"dropping-particle":"","family":"Lado","given":"A. A.","non-dropping-particle":"","parse-names":false,"suffix":""},{"dropping-particle":"","family":"Wilson","given":"M. C.","non-dropping-particle":"","parse-names":false,"suffix":""}],"container-title":"Academy of Management Review","id":"ITEM-3","issued":{"date-parts":[["1994"]]},"page":"699-727","title":"Human resource systems and sustained competitive advantage : A competency-base ...","type":"article-journal","volume":"19"},"uris":["http://www.mendeley.com/documents/?uuid=f134077d-006a-4e1c-8efa-3def09e92b8e"]}],"mendeley":{"formattedCitation":"(Delery &amp; Roumpi, 2017; Lado &amp; Wilson, 1994; Lepak &amp; Snell, 1999)","manualFormatting":"(Delery &amp; Roumpi, 2017; Lepak &amp; Snell, 1999)","plainTextFormattedCitation":"(Delery &amp; Roumpi, 2017; Lado &amp; Wilson, 1994; Lepak &amp; Snell, 1999)","previouslyFormattedCitation":"(Delery &amp; Roumpi, 2017; Lado &amp; Wilson, 1994; Lepak &amp; Snell, 1999)"},"properties":{"noteIndex":0},"schema":"https://github.com/citation-style-language/schema/raw/master/csl-citation.json"}</w:instrText>
      </w:r>
      <w:r w:rsidR="000B32F5">
        <w:fldChar w:fldCharType="separate"/>
      </w:r>
      <w:r w:rsidR="000B32F5" w:rsidRPr="000B32F5">
        <w:rPr>
          <w:noProof/>
        </w:rPr>
        <w:t>(Delery &amp; Roumpi, 2017; Lepak &amp; Snell, 1999)</w:t>
      </w:r>
      <w:r w:rsidR="000B32F5">
        <w:fldChar w:fldCharType="end"/>
      </w:r>
      <w:r w:rsidR="00C2089E">
        <w:t>.</w:t>
      </w:r>
      <w:r w:rsidR="00443F05">
        <w:t xml:space="preserve"> </w:t>
      </w:r>
    </w:p>
    <w:p w14:paraId="51BC3EC8" w14:textId="77777777" w:rsidR="005C60F7" w:rsidRPr="00443F05" w:rsidRDefault="005C60F7" w:rsidP="001C30BE">
      <w:pPr>
        <w:pStyle w:val="Corpodetexto"/>
        <w:spacing w:after="0" w:line="240" w:lineRule="auto"/>
        <w:ind w:firstLine="709"/>
      </w:pPr>
    </w:p>
    <w:p w14:paraId="0B9E6FBC" w14:textId="36AF1D64" w:rsidR="00906058" w:rsidRPr="009847D7" w:rsidRDefault="00906058" w:rsidP="009847D7">
      <w:pPr>
        <w:pStyle w:val="PargrafodaLista"/>
        <w:numPr>
          <w:ilvl w:val="2"/>
          <w:numId w:val="15"/>
        </w:numPr>
        <w:rPr>
          <w:b/>
          <w:bCs/>
          <w:lang w:val="pt-BR"/>
        </w:rPr>
      </w:pPr>
      <w:bookmarkStart w:id="13" w:name="_Toc7426737"/>
      <w:r w:rsidRPr="009847D7">
        <w:rPr>
          <w:b/>
          <w:bCs/>
          <w:lang w:val="pt-BR"/>
        </w:rPr>
        <w:t>Cultura</w:t>
      </w:r>
      <w:bookmarkEnd w:id="13"/>
    </w:p>
    <w:p w14:paraId="5113A1D9" w14:textId="32E21380" w:rsidR="00E206C1" w:rsidRPr="007A3FDF" w:rsidRDefault="00E206C1" w:rsidP="00C1042D">
      <w:pPr>
        <w:pStyle w:val="Corpodetexto"/>
        <w:spacing w:after="0" w:line="240" w:lineRule="auto"/>
        <w:ind w:firstLine="709"/>
        <w:jc w:val="right"/>
        <w:rPr>
          <w:i/>
          <w:iCs/>
          <w:sz w:val="20"/>
          <w:szCs w:val="20"/>
        </w:rPr>
      </w:pPr>
      <w:r w:rsidRPr="007A3FDF">
        <w:rPr>
          <w:i/>
          <w:iCs/>
          <w:sz w:val="20"/>
          <w:szCs w:val="20"/>
        </w:rPr>
        <w:t>São os mandamentos da nossa igreja e são a constituição da nossa empresa</w:t>
      </w:r>
      <w:r w:rsidR="0006219D" w:rsidRPr="007A3FDF">
        <w:rPr>
          <w:i/>
          <w:iCs/>
          <w:sz w:val="20"/>
          <w:szCs w:val="20"/>
        </w:rPr>
        <w:t>,</w:t>
      </w:r>
      <w:r w:rsidRPr="007A3FDF">
        <w:rPr>
          <w:i/>
          <w:iCs/>
          <w:sz w:val="20"/>
          <w:szCs w:val="20"/>
        </w:rPr>
        <w:t xml:space="preserve"> são os nossos valores </w:t>
      </w:r>
      <w:r w:rsidR="007A3FDF">
        <w:rPr>
          <w:i/>
          <w:iCs/>
          <w:sz w:val="20"/>
          <w:szCs w:val="20"/>
        </w:rPr>
        <w:t>(</w:t>
      </w:r>
      <w:r w:rsidRPr="007A3FDF">
        <w:rPr>
          <w:i/>
          <w:iCs/>
          <w:sz w:val="20"/>
          <w:szCs w:val="20"/>
        </w:rPr>
        <w:t>CEO 6)</w:t>
      </w:r>
    </w:p>
    <w:p w14:paraId="4872EE8C" w14:textId="40D50012" w:rsidR="00906058" w:rsidRDefault="00887560" w:rsidP="001C30BE">
      <w:pPr>
        <w:pStyle w:val="Corpodetexto"/>
        <w:spacing w:after="0" w:line="240" w:lineRule="auto"/>
        <w:ind w:firstLine="709"/>
      </w:pPr>
      <w:r>
        <w:t>Analisando o conteúdo das entrevistas</w:t>
      </w:r>
      <w:r w:rsidR="00906058">
        <w:t xml:space="preserve"> </w:t>
      </w:r>
      <w:r w:rsidR="00964C90">
        <w:t xml:space="preserve">foi possível </w:t>
      </w:r>
      <w:r w:rsidR="00906058">
        <w:t xml:space="preserve">encontrar elementos que demonstram que os CEOs consideram a cultura uma fonte de vantagem competitiva.  </w:t>
      </w:r>
      <w:r w:rsidR="00CD37DB">
        <w:t xml:space="preserve">O que eles chamam de cultura é um comportamento alinhado com aquilo que acreditam ser o ideal para o negócio.  </w:t>
      </w:r>
      <w:r w:rsidR="00C37854">
        <w:lastRenderedPageBreak/>
        <w:t xml:space="preserve">Isso está presente na fala dos CEOs, que também </w:t>
      </w:r>
      <w:r w:rsidR="00906058">
        <w:t xml:space="preserve">declaram que </w:t>
      </w:r>
      <w:r w:rsidR="00C37854">
        <w:t xml:space="preserve">essa </w:t>
      </w:r>
      <w:r w:rsidR="00906058">
        <w:t xml:space="preserve">forma com que fazem o negócio no dia a dia é o que os diferencia.  </w:t>
      </w:r>
    </w:p>
    <w:p w14:paraId="378642FE" w14:textId="32B2C7A6" w:rsidR="003B5F25" w:rsidRDefault="00E206C1" w:rsidP="001C30BE">
      <w:pPr>
        <w:ind w:left="2268" w:firstLine="709"/>
        <w:jc w:val="both"/>
        <w:rPr>
          <w:sz w:val="20"/>
          <w:szCs w:val="20"/>
          <w:lang w:val="pt-BR"/>
        </w:rPr>
      </w:pPr>
      <w:r w:rsidRPr="000A4993">
        <w:rPr>
          <w:sz w:val="20"/>
          <w:szCs w:val="20"/>
          <w:lang w:val="pt-BR"/>
        </w:rPr>
        <w:t>O capital humano eu vejo como diferencial quando você tem uma cultura que guia esse capital humano, né? Assim, uma cultura muito forte que transforma esse capital humano num exército que reza o mesmo mantra ali, entendeu? (CEO 6)</w:t>
      </w:r>
    </w:p>
    <w:p w14:paraId="6B7AA481" w14:textId="77777777" w:rsidR="000A4993" w:rsidRPr="000A4993" w:rsidRDefault="000A4993" w:rsidP="001C30BE">
      <w:pPr>
        <w:ind w:left="2268" w:firstLine="709"/>
        <w:jc w:val="both"/>
        <w:rPr>
          <w:sz w:val="20"/>
          <w:szCs w:val="20"/>
          <w:lang w:val="pt-BR"/>
        </w:rPr>
      </w:pPr>
    </w:p>
    <w:p w14:paraId="6F112CB3" w14:textId="51CC09A6" w:rsidR="00E206C1" w:rsidRDefault="003D4425" w:rsidP="001C30BE">
      <w:pPr>
        <w:pStyle w:val="Corpodetexto"/>
        <w:spacing w:after="0" w:line="240" w:lineRule="auto"/>
        <w:ind w:firstLine="709"/>
      </w:pPr>
      <w:r>
        <w:t xml:space="preserve">Conforme </w:t>
      </w:r>
      <w:r w:rsidR="00623A2B">
        <w:fldChar w:fldCharType="begin" w:fldLock="1"/>
      </w:r>
      <w:r w:rsidR="00623A2B">
        <w:instrText>ADDIN CSL_CITATION {"citationItems":[{"id":"ITEM-1","itemData":{"author":[{"dropping-particle":"","family":"Lado","given":"A. A.","non-dropping-particle":"","parse-names":false,"suffix":""},{"dropping-particle":"","family":"Wilson","given":"M. C.","non-dropping-particle":"","parse-names":false,"suffix":""}],"container-title":"Academy of Management Review","id":"ITEM-1","issued":{"date-parts":[["1994"]]},"page":"699-727","title":"Human resource systems and sustained competitive advantage : A competency-base ...","type":"article-journal","volume":"19"},"uris":["http://www.mendeley.com/documents/?uuid=f134077d-006a-4e1c-8efa-3def09e92b8e"]}],"mendeley":{"formattedCitation":"(Lado &amp; Wilson, 1994)","manualFormatting":"Lado &amp; Wilson (1994)","plainTextFormattedCitation":"(Lado &amp; Wilson, 1994)","previouslyFormattedCitation":"(Lado &amp; Wilson, 1994)"},"properties":{"noteIndex":0},"schema":"https://github.com/citation-style-language/schema/raw/master/csl-citation.json"}</w:instrText>
      </w:r>
      <w:r w:rsidR="00623A2B">
        <w:fldChar w:fldCharType="separate"/>
      </w:r>
      <w:r w:rsidR="00623A2B" w:rsidRPr="00623A2B">
        <w:rPr>
          <w:noProof/>
        </w:rPr>
        <w:t>Lado &amp; Wilson</w:t>
      </w:r>
      <w:r w:rsidR="00623A2B">
        <w:rPr>
          <w:noProof/>
        </w:rPr>
        <w:t xml:space="preserve"> (</w:t>
      </w:r>
      <w:r w:rsidR="00623A2B" w:rsidRPr="00623A2B">
        <w:rPr>
          <w:noProof/>
        </w:rPr>
        <w:t>1994)</w:t>
      </w:r>
      <w:r w:rsidR="00623A2B">
        <w:fldChar w:fldCharType="end"/>
      </w:r>
      <w:r w:rsidR="00025339">
        <w:t xml:space="preserve">, a cultura ajuda a estabelecer um conjunto de comportamentos </w:t>
      </w:r>
      <w:r w:rsidR="00E206C1">
        <w:t xml:space="preserve">e </w:t>
      </w:r>
      <w:r w:rsidR="00025339">
        <w:t xml:space="preserve">normas sociais que todo membro daquela organização deverá aderir para </w:t>
      </w:r>
      <w:r w:rsidR="00D22D8C">
        <w:t xml:space="preserve">que </w:t>
      </w:r>
      <w:r w:rsidR="00ED5529">
        <w:t>ela</w:t>
      </w:r>
      <w:r w:rsidR="00D22D8C">
        <w:t xml:space="preserve"> </w:t>
      </w:r>
      <w:r w:rsidR="00025339">
        <w:t>atin</w:t>
      </w:r>
      <w:r w:rsidR="00D22D8C">
        <w:t>ja</w:t>
      </w:r>
      <w:r w:rsidR="00025339">
        <w:t xml:space="preserve"> </w:t>
      </w:r>
      <w:r w:rsidR="00D22D8C">
        <w:t>e</w:t>
      </w:r>
      <w:r w:rsidR="00025339">
        <w:t xml:space="preserve">ficiência organizacional, estabilidade e previsibilidade. </w:t>
      </w:r>
      <w:r w:rsidR="00F55978">
        <w:t>Ainda segundo os autores, a</w:t>
      </w:r>
      <w:r w:rsidR="00025339">
        <w:t xml:space="preserve"> cultura ajuda a reduzir a incerteza na aplicação de ações estratégicas e reduz os custos transacionais na gestão de empregados, o que pode liberar a liderança para uma atuação mais estratégica e talentosa.</w:t>
      </w:r>
      <w:r w:rsidR="00E206C1">
        <w:t xml:space="preserve"> </w:t>
      </w:r>
      <w:r w:rsidR="00F55978">
        <w:t>É possível observar</w:t>
      </w:r>
      <w:r w:rsidR="00034E34">
        <w:t xml:space="preserve"> em uma das falas o relato da forma </w:t>
      </w:r>
      <w:r w:rsidR="00171D69">
        <w:t>como</w:t>
      </w:r>
      <w:r w:rsidR="00034E34">
        <w:t xml:space="preserve"> se trata os</w:t>
      </w:r>
      <w:r w:rsidR="00F55978">
        <w:t xml:space="preserve"> empregados</w:t>
      </w:r>
      <w:r w:rsidR="00034E34">
        <w:t xml:space="preserve"> “indignados”, </w:t>
      </w:r>
      <w:r w:rsidR="00307EDE">
        <w:t>considerado</w:t>
      </w:r>
      <w:r w:rsidR="00C72A79">
        <w:t>s</w:t>
      </w:r>
      <w:r w:rsidR="00307EDE">
        <w:t xml:space="preserve"> pelo entrevistado como aqueles </w:t>
      </w:r>
      <w:r w:rsidR="00034E34">
        <w:t>que estão brigando pela manutenção de itens que são valores da empresa</w:t>
      </w:r>
      <w:r w:rsidR="00F55978">
        <w:t xml:space="preserve"> e consequentemente valores para si</w:t>
      </w:r>
      <w:r w:rsidR="00034E34">
        <w:t>. E</w:t>
      </w:r>
      <w:r w:rsidR="00C13CC1">
        <w:t>,</w:t>
      </w:r>
      <w:r w:rsidR="00034E34">
        <w:t xml:space="preserve"> também</w:t>
      </w:r>
      <w:r w:rsidR="00C13CC1">
        <w:t>,</w:t>
      </w:r>
      <w:r w:rsidR="00034E34">
        <w:t xml:space="preserve"> como se</w:t>
      </w:r>
      <w:r w:rsidR="00F55978">
        <w:t xml:space="preserve"> espera que se reaja </w:t>
      </w:r>
      <w:r w:rsidR="00034E34">
        <w:t>com indignação sempre que um valor é ferido. Essa reação produz o efeito de aprendizagem que irá moldar os comportamentos e que definirá o que é certo e errado dentro daquela cultura.</w:t>
      </w:r>
    </w:p>
    <w:p w14:paraId="67B71E4F" w14:textId="438B8A55" w:rsidR="00034E34" w:rsidRDefault="00034E34" w:rsidP="001C30BE">
      <w:pPr>
        <w:pStyle w:val="Corpodetexto"/>
        <w:spacing w:after="0" w:line="240" w:lineRule="auto"/>
        <w:ind w:left="2268" w:firstLine="709"/>
        <w:rPr>
          <w:sz w:val="20"/>
          <w:szCs w:val="20"/>
        </w:rPr>
      </w:pPr>
      <w:r w:rsidRPr="000A4993">
        <w:rPr>
          <w:sz w:val="20"/>
          <w:szCs w:val="20"/>
        </w:rPr>
        <w:t>Tem que ser claro nos valores. Defender os indignados. E se indignar quando um valor é ferido.</w:t>
      </w:r>
      <w:r w:rsidRPr="000A4993">
        <w:rPr>
          <w:b/>
          <w:sz w:val="20"/>
          <w:szCs w:val="20"/>
        </w:rPr>
        <w:t xml:space="preserve"> </w:t>
      </w:r>
      <w:r w:rsidRPr="000A4993">
        <w:rPr>
          <w:sz w:val="20"/>
          <w:szCs w:val="20"/>
        </w:rPr>
        <w:t>A empresa não pode ter erros subjetivos.</w:t>
      </w:r>
      <w:r w:rsidRPr="000A4993">
        <w:rPr>
          <w:b/>
          <w:sz w:val="20"/>
          <w:szCs w:val="20"/>
        </w:rPr>
        <w:t xml:space="preserve"> </w:t>
      </w:r>
      <w:r w:rsidRPr="000A4993">
        <w:rPr>
          <w:sz w:val="20"/>
          <w:szCs w:val="20"/>
        </w:rPr>
        <w:t>O erro tem que afetar algum valor, né? Se você não consegue citar um exemplo do valor que a pessoa agrediu quando erra</w:t>
      </w:r>
      <w:r w:rsidR="00333A2B" w:rsidRPr="000A4993">
        <w:rPr>
          <w:sz w:val="20"/>
          <w:szCs w:val="20"/>
        </w:rPr>
        <w:t xml:space="preserve">, ou </w:t>
      </w:r>
      <w:r w:rsidRPr="000A4993">
        <w:rPr>
          <w:sz w:val="20"/>
          <w:szCs w:val="20"/>
        </w:rPr>
        <w:t>ela não errou ou você não botou os valores certos né. (CEO 6)</w:t>
      </w:r>
    </w:p>
    <w:p w14:paraId="7B2FACB1" w14:textId="77777777" w:rsidR="00C01C9D" w:rsidRPr="000A4993" w:rsidRDefault="00C01C9D" w:rsidP="001C30BE">
      <w:pPr>
        <w:pStyle w:val="Corpodetexto"/>
        <w:spacing w:after="0" w:line="240" w:lineRule="auto"/>
        <w:ind w:left="2268" w:firstLine="709"/>
        <w:rPr>
          <w:sz w:val="20"/>
          <w:szCs w:val="20"/>
        </w:rPr>
      </w:pPr>
    </w:p>
    <w:p w14:paraId="14AC3699" w14:textId="31CAD31A" w:rsidR="00C37854" w:rsidRDefault="00623A2B" w:rsidP="001C30BE">
      <w:pPr>
        <w:pStyle w:val="Corpodetexto"/>
        <w:spacing w:after="0" w:line="240" w:lineRule="auto"/>
        <w:ind w:firstLine="709"/>
      </w:pPr>
      <w:r>
        <w:fldChar w:fldCharType="begin" w:fldLock="1"/>
      </w:r>
      <w:r w:rsidR="006A7898">
        <w:instrText>ADDIN CSL_CITATION {"citationItems":[{"id":"ITEM-1","itemData":{"DOI":"10.1016/S0149-2063(01)00120-9","ISBN":"0149-2063","ISSN":"01492063","PMID":"20211263","abstract":"The resource-based view (RBV) of the firm has influenced the field of strategic human resource management (SHRM) in a number of ways. This paper explores the impact of the RBV on the theoretical and empirical development of SHRM. It explores how the fields of strategy and SHRM are beginning to converge around a number of issues, and proposes a number of implications of this convergence. © 2001 Elsevier Science Inc. All rights reserved.","author":[{"dropping-particle":"","family":"Wright","given":"P M","non-dropping-particle":"","parse-names":false,"suffix":""},{"dropping-particle":"","family":"Dunford","given":"B B","non-dropping-particle":"","parse-names":false,"suffix":""},{"dropping-particle":"","family":"Snell","given":"S A","non-dropping-particle":"","parse-names":false,"suffix":""}],"container-title":"Journal of Management","id":"ITEM-1","issue":"6","issued":{"date-parts":[["2001"]]},"page":"701-721","title":"Human resources and the resource based view of the firm","type":"article-journal","volume":"27"},"uris":["http://www.mendeley.com/documents/?uuid=f8347d8c-6d88-4066-b9e5-eacb0be769d8"]}],"mendeley":{"formattedCitation":"(P M Wright et al., 2001)","manualFormatting":"Wright et al. (2001)","plainTextFormattedCitation":"(P M Wright et al., 2001)","previouslyFormattedCitation":"(P M Wright et al., 2001)"},"properties":{"noteIndex":0},"schema":"https://github.com/citation-style-language/schema/raw/master/csl-citation.json"}</w:instrText>
      </w:r>
      <w:r>
        <w:fldChar w:fldCharType="separate"/>
      </w:r>
      <w:r w:rsidRPr="00623A2B">
        <w:rPr>
          <w:noProof/>
        </w:rPr>
        <w:t xml:space="preserve">Wright </w:t>
      </w:r>
      <w:r w:rsidRPr="000A4993">
        <w:rPr>
          <w:i/>
          <w:noProof/>
        </w:rPr>
        <w:t>et al</w:t>
      </w:r>
      <w:r w:rsidRPr="00623A2B">
        <w:rPr>
          <w:noProof/>
        </w:rPr>
        <w:t xml:space="preserve">. </w:t>
      </w:r>
      <w:r>
        <w:rPr>
          <w:noProof/>
        </w:rPr>
        <w:t>(</w:t>
      </w:r>
      <w:r w:rsidRPr="00623A2B">
        <w:rPr>
          <w:noProof/>
        </w:rPr>
        <w:t>2001)</w:t>
      </w:r>
      <w:r>
        <w:fldChar w:fldCharType="end"/>
      </w:r>
      <w:r w:rsidR="00C37854">
        <w:t xml:space="preserve"> destaca</w:t>
      </w:r>
      <w:r w:rsidR="009A5107">
        <w:t>m</w:t>
      </w:r>
      <w:r w:rsidR="00C37854">
        <w:t xml:space="preserve"> que a cultura é um elemento controlado pela função RH que impacta os empregados e molda suas competências, cognição e atitudes. Esse sistema </w:t>
      </w:r>
      <w:r w:rsidR="008F6849">
        <w:t>de</w:t>
      </w:r>
      <w:r w:rsidR="00C37854">
        <w:t xml:space="preserve"> gestão de pessoas, segundo os autores, evolui através de um caminho histórico único</w:t>
      </w:r>
      <w:r w:rsidR="000A73AC">
        <w:t xml:space="preserve"> </w:t>
      </w:r>
      <w:r w:rsidR="00621D61">
        <w:fldChar w:fldCharType="begin" w:fldLock="1"/>
      </w:r>
      <w:r w:rsidR="004B3301">
        <w:instrText>ADDIN CSL_CITATION {"citationItems":[{"id":"ITEM-1","itemData":{"DOI":"10.1177/014920639101700108","ISBN":"0893-3200","ISSN":"15571211","PMID":"803973233","abstract":"The fastener design for the transfer of","author":[{"dropping-particle":"","family":"Barney","given":"Jay","non-dropping-particle":"","parse-names":false,"suffix":""}],"container-title":"Journal of Management","id":"ITEM-1","issue":"1","issued":{"date-parts":[["1991"]]},"page":"99-120","title":"Firm Resources and Sustained Competitive Advantage","type":"article-journal","volume":"17"},"uris":["http://www.mendeley.com/documents/?uuid=00953464-786e-40c8-a9d1-26bf09e7f725"]}],"mendeley":{"formattedCitation":"(J. Barney, 1991)","manualFormatting":"(Barney, 1991)","plainTextFormattedCitation":"(J. Barney, 1991)","previouslyFormattedCitation":"(J. Barney, 1991)"},"properties":{"noteIndex":0},"schema":"https://github.com/citation-style-language/schema/raw/master/csl-citation.json"}</w:instrText>
      </w:r>
      <w:r w:rsidR="00621D61">
        <w:fldChar w:fldCharType="separate"/>
      </w:r>
      <w:r w:rsidR="00621D61" w:rsidRPr="00621D61">
        <w:rPr>
          <w:noProof/>
        </w:rPr>
        <w:t>(Barney, 1991)</w:t>
      </w:r>
      <w:r w:rsidR="00621D61">
        <w:fldChar w:fldCharType="end"/>
      </w:r>
      <w:r w:rsidR="00C37854">
        <w:t xml:space="preserve"> e mantém interdependência com outros componentes que os competidores não podem imitar. Isso está presente nos relatos abaixo, que falam de uma cultura forjada há mais de 100 anos (CEO 4) e outra forjada pelo fundador (CEO 6).</w:t>
      </w:r>
    </w:p>
    <w:p w14:paraId="5B7A9A5E" w14:textId="2ACD0E20" w:rsidR="00C37854" w:rsidRPr="000A4993" w:rsidRDefault="00C37854" w:rsidP="001C30BE">
      <w:pPr>
        <w:pStyle w:val="Corpodetexto"/>
        <w:spacing w:after="0" w:line="240" w:lineRule="auto"/>
        <w:ind w:left="2268" w:firstLine="709"/>
        <w:rPr>
          <w:rFonts w:cstheme="minorHAnsi"/>
          <w:sz w:val="20"/>
          <w:szCs w:val="20"/>
        </w:rPr>
      </w:pPr>
      <w:r w:rsidRPr="000A4993">
        <w:rPr>
          <w:rFonts w:cstheme="minorHAnsi"/>
          <w:sz w:val="20"/>
          <w:szCs w:val="20"/>
        </w:rPr>
        <w:t>Mas a estratégia, ela... Inclusive ela é bem explícita nesse sentido, né? Começa... O primeiro pilar da estratégia na verda</w:t>
      </w:r>
      <w:r w:rsidR="008F6849" w:rsidRPr="000A4993">
        <w:rPr>
          <w:rFonts w:cstheme="minorHAnsi"/>
          <w:sz w:val="20"/>
          <w:szCs w:val="20"/>
        </w:rPr>
        <w:t>de é o pilar de pessoas engajadas</w:t>
      </w:r>
      <w:r w:rsidRPr="000A4993">
        <w:rPr>
          <w:rFonts w:cstheme="minorHAnsi"/>
          <w:sz w:val="20"/>
          <w:szCs w:val="20"/>
        </w:rPr>
        <w:t xml:space="preserve"> e tudo isso suportado pela cultura e pelos valores da empresa. Todos esses quatro pilares, né? Suportados pelos valores da empresa, desde a sua fundação, há cem anos.  (CEO </w:t>
      </w:r>
      <w:r w:rsidR="00034E34" w:rsidRPr="000A4993">
        <w:rPr>
          <w:rFonts w:cstheme="minorHAnsi"/>
          <w:sz w:val="20"/>
          <w:szCs w:val="20"/>
        </w:rPr>
        <w:t>4</w:t>
      </w:r>
      <w:r w:rsidRPr="000A4993">
        <w:rPr>
          <w:rFonts w:cstheme="minorHAnsi"/>
          <w:sz w:val="20"/>
          <w:szCs w:val="20"/>
        </w:rPr>
        <w:t>)</w:t>
      </w:r>
    </w:p>
    <w:p w14:paraId="68DBE4C5" w14:textId="404F7B5B" w:rsidR="008F6849" w:rsidRDefault="00034E34" w:rsidP="001C30BE">
      <w:pPr>
        <w:pStyle w:val="Corpodetexto"/>
        <w:spacing w:after="0" w:line="240" w:lineRule="auto"/>
        <w:ind w:left="2268" w:firstLine="709"/>
        <w:rPr>
          <w:sz w:val="20"/>
          <w:szCs w:val="20"/>
        </w:rPr>
      </w:pPr>
      <w:r w:rsidRPr="000A4993">
        <w:rPr>
          <w:sz w:val="20"/>
          <w:szCs w:val="20"/>
        </w:rPr>
        <w:t xml:space="preserve"> Assim, um diferencial do meu pai era que ele era muito os funcionários, muito amigo dos funcionários, porque ele é tão simples quanto os funcionários. Ele é do jeito dos funcionários. Os amigos dele eram os funcionários, são os funcionários. Eles já passaram o ano-novo juntos e tal. Vivem juntos. Então, isso é uma cultura nossa de não ter divisão empresa e funcionário. (CEO 6)</w:t>
      </w:r>
    </w:p>
    <w:p w14:paraId="443C2887" w14:textId="77777777" w:rsidR="00C01C9D" w:rsidRPr="000A4993" w:rsidRDefault="00C01C9D" w:rsidP="001C30BE">
      <w:pPr>
        <w:pStyle w:val="Corpodetexto"/>
        <w:spacing w:after="0" w:line="240" w:lineRule="auto"/>
        <w:ind w:left="2268" w:firstLine="709"/>
        <w:rPr>
          <w:sz w:val="20"/>
          <w:szCs w:val="20"/>
        </w:rPr>
      </w:pPr>
    </w:p>
    <w:p w14:paraId="0C4FC60D" w14:textId="3CF17D72" w:rsidR="008F6849" w:rsidRDefault="006B0E38" w:rsidP="001C30BE">
      <w:pPr>
        <w:pStyle w:val="Corpodetexto"/>
        <w:spacing w:after="0" w:line="240" w:lineRule="auto"/>
        <w:ind w:firstLine="709"/>
      </w:pPr>
      <w:r>
        <w:t xml:space="preserve">Importante ressaltar que não foi possível observar se os elementos de cultura destacados pelos entrevistados de fato atendem </w:t>
      </w:r>
      <w:r w:rsidR="00EB69B7">
        <w:t>a</w:t>
      </w:r>
      <w:r>
        <w:t>os requisitos que fariam dela fonte de uma vantagem competitiva</w:t>
      </w:r>
      <w:r w:rsidR="00406A4F">
        <w:t xml:space="preserve"> (</w:t>
      </w:r>
      <w:r w:rsidR="00A05DC6">
        <w:fldChar w:fldCharType="begin" w:fldLock="1"/>
      </w:r>
      <w:r w:rsidR="00384C70">
        <w:instrText>ADDIN CSL_CITATION {"citationItems":[{"id":"ITEM-1","itemData":{"author":[{"dropping-particle":"","family":"Barney","given":"Jay B.","non-dropping-particle":"","parse-names":false,"suffix":""}],"id":"ITEM-1","issue":"3","issued":{"date-parts":[["1986"]]},"page":"656-665","title":"Organizational Culture : Can It Be a Source of Sustained Competitive Advantage ?","type":"article-journal","volume":"11"},"uris":["http://www.mendeley.com/documents/?uuid=eccfa1ed-bed6-4821-ab3b-2afd343a8e6a"]}],"mendeley":{"formattedCitation":"(J. B. Barney, 1986)","manualFormatting":"Barney, 1986)","plainTextFormattedCitation":"(J. B. Barney, 1986)","previouslyFormattedCitation":"(J. B. Barney, 1986)"},"properties":{"noteIndex":0},"schema":"https://github.com/citation-style-language/schema/raw/master/csl-citation.json"}</w:instrText>
      </w:r>
      <w:r w:rsidR="00A05DC6">
        <w:fldChar w:fldCharType="separate"/>
      </w:r>
      <w:r w:rsidR="00A05DC6" w:rsidRPr="00A05DC6">
        <w:rPr>
          <w:noProof/>
        </w:rPr>
        <w:t>Barney</w:t>
      </w:r>
      <w:r w:rsidR="00406A4F">
        <w:rPr>
          <w:noProof/>
        </w:rPr>
        <w:t xml:space="preserve">, </w:t>
      </w:r>
      <w:r w:rsidR="00A05DC6" w:rsidRPr="00A05DC6">
        <w:rPr>
          <w:noProof/>
        </w:rPr>
        <w:t>1986)</w:t>
      </w:r>
      <w:r w:rsidR="00A05DC6">
        <w:fldChar w:fldCharType="end"/>
      </w:r>
      <w:r w:rsidR="00406A4F">
        <w:t xml:space="preserve">.  </w:t>
      </w:r>
      <w:r w:rsidR="003D30FC">
        <w:t>Mas, ficou claro que os CEOs consideram que a cultura ou</w:t>
      </w:r>
      <w:r w:rsidR="007A6880">
        <w:t>,</w:t>
      </w:r>
      <w:r w:rsidR="003D30FC">
        <w:t xml:space="preserve"> como eles gostam de falar, o jeito como operam seus negócios</w:t>
      </w:r>
      <w:r w:rsidR="00623FB6">
        <w:t xml:space="preserve">, </w:t>
      </w:r>
      <w:r w:rsidR="003D30FC">
        <w:t>é o que tem permitido obter vantagem sobre seus concorrentes.</w:t>
      </w:r>
    </w:p>
    <w:p w14:paraId="2122C91C" w14:textId="484AFC2E" w:rsidR="00360D87" w:rsidRDefault="0040331A" w:rsidP="001C30BE">
      <w:pPr>
        <w:pStyle w:val="Corpodetexto"/>
        <w:spacing w:after="0" w:line="240" w:lineRule="auto"/>
        <w:ind w:left="2268" w:firstLine="709"/>
        <w:rPr>
          <w:sz w:val="20"/>
          <w:szCs w:val="20"/>
        </w:rPr>
      </w:pPr>
      <w:r w:rsidRPr="000A4993">
        <w:rPr>
          <w:sz w:val="20"/>
          <w:szCs w:val="20"/>
        </w:rPr>
        <w:t>Assim, “independente” de análise, qualquer análise de negócios de fontes de vantagem competitiva que você faça, no final, a verdadeira vantagem competitiva de longo prazo está em gente associada à cultura, né? (CEO 3)</w:t>
      </w:r>
    </w:p>
    <w:p w14:paraId="7FB94A52" w14:textId="77777777" w:rsidR="00C01C9D" w:rsidRPr="000A4993" w:rsidRDefault="00C01C9D" w:rsidP="001C30BE">
      <w:pPr>
        <w:pStyle w:val="Corpodetexto"/>
        <w:spacing w:after="0" w:line="240" w:lineRule="auto"/>
        <w:ind w:left="2268" w:firstLine="709"/>
        <w:rPr>
          <w:sz w:val="20"/>
          <w:szCs w:val="20"/>
        </w:rPr>
      </w:pPr>
    </w:p>
    <w:p w14:paraId="74AA49F7" w14:textId="5740B10B" w:rsidR="008D4280" w:rsidRDefault="00B11BD0" w:rsidP="001C30BE">
      <w:pPr>
        <w:pStyle w:val="Corpodetexto"/>
        <w:spacing w:after="0" w:line="240" w:lineRule="auto"/>
        <w:ind w:firstLine="709"/>
      </w:pPr>
      <w:r>
        <w:tab/>
        <w:t>Como indicado por</w:t>
      </w:r>
      <w:r w:rsidR="00623FB6">
        <w:t xml:space="preserve"> </w:t>
      </w:r>
      <w:r w:rsidR="00623FB6">
        <w:fldChar w:fldCharType="begin" w:fldLock="1"/>
      </w:r>
      <w:r w:rsidR="00621D61">
        <w:instrText>ADDIN CSL_CITATION {"citationItems":[{"id":"ITEM-1","itemData":{"author":[{"dropping-particle":"","family":"Snell, Scott A; Shadur","given":"Mark A;","non-dropping-particle":"","parse-names":false,"suffix":""},{"dropping-particle":"","family":"Wright","given":"Patrick M","non-dropping-particle":"","parse-names":false,"suffix":""}],"container-title":"CAHRS working papers","id":"ITEM-1","issued":{"date-parts":[["2000"]]},"title":"Human Resources Strategy : The Era of Our Ways","type":"article-journal"},"uris":["http://www.mendeley.com/documents/?uuid=cc329983-8fa1-48ad-b6bb-9ab83bcad5f8"]}],"mendeley":{"formattedCitation":"(Snell, Scott A; Shadur &amp; Wright, 2000)","manualFormatting":"Snell, Shadur &amp; Wright (2000)","plainTextFormattedCitation":"(Snell, Scott A; Shadur &amp; Wright, 2000)","previouslyFormattedCitation":"(Snell, Scott A; Shadur &amp; Wright, 2000)"},"properties":{"noteIndex":0},"schema":"https://github.com/citation-style-language/schema/raw/master/csl-citation.json"}</w:instrText>
      </w:r>
      <w:r w:rsidR="00623FB6">
        <w:fldChar w:fldCharType="separate"/>
      </w:r>
      <w:r w:rsidR="00623FB6" w:rsidRPr="00623FB6">
        <w:rPr>
          <w:noProof/>
        </w:rPr>
        <w:t>Snell, Shadur &amp; Wright</w:t>
      </w:r>
      <w:r w:rsidR="00623FB6">
        <w:rPr>
          <w:noProof/>
        </w:rPr>
        <w:t xml:space="preserve"> (</w:t>
      </w:r>
      <w:r w:rsidR="00623FB6" w:rsidRPr="00623FB6">
        <w:rPr>
          <w:noProof/>
        </w:rPr>
        <w:t>2000)</w:t>
      </w:r>
      <w:r w:rsidR="00623FB6">
        <w:fldChar w:fldCharType="end"/>
      </w:r>
      <w:r w:rsidR="007A6880">
        <w:t>,</w:t>
      </w:r>
      <w:r>
        <w:t xml:space="preserve"> o elemento cultura</w:t>
      </w:r>
      <w:r w:rsidR="0046268A">
        <w:t>,</w:t>
      </w:r>
      <w:r>
        <w:t xml:space="preserve"> presente na força de trabalho e nas empresas</w:t>
      </w:r>
      <w:r w:rsidR="000F7C2C">
        <w:t>,</w:t>
      </w:r>
      <w:r>
        <w:t xml:space="preserve"> deve ser uma nova dimensão a ser gerida na estratégia de RH</w:t>
      </w:r>
      <w:r w:rsidR="000903C2">
        <w:t xml:space="preserve">. </w:t>
      </w:r>
      <w:r w:rsidR="007A6880">
        <w:t xml:space="preserve">Isso </w:t>
      </w:r>
      <w:r w:rsidR="000903C2">
        <w:t xml:space="preserve">porque </w:t>
      </w:r>
      <w:r w:rsidR="00601202">
        <w:t>as organizações</w:t>
      </w:r>
      <w:r>
        <w:t xml:space="preserve"> cada vez mais se reorientam para desenvolv</w:t>
      </w:r>
      <w:r w:rsidR="003F4B67">
        <w:t xml:space="preserve">er </w:t>
      </w:r>
      <w:r>
        <w:t>e impla</w:t>
      </w:r>
      <w:r w:rsidR="003F4B67">
        <w:t xml:space="preserve">ntar </w:t>
      </w:r>
      <w:r>
        <w:t xml:space="preserve">competências essenciais que atendam </w:t>
      </w:r>
      <w:r w:rsidR="007A6880">
        <w:t xml:space="preserve">à </w:t>
      </w:r>
      <w:r>
        <w:t xml:space="preserve">demanda </w:t>
      </w:r>
      <w:r w:rsidR="003F4B67">
        <w:t>por um</w:t>
      </w:r>
      <w:r>
        <w:t xml:space="preserve"> potencial competitivo que exige intelecto e serviços cada vez melhores.</w:t>
      </w:r>
    </w:p>
    <w:p w14:paraId="12326887" w14:textId="36F54CD2" w:rsidR="00B11BD0" w:rsidRDefault="00B11BD0" w:rsidP="001C30BE">
      <w:pPr>
        <w:pStyle w:val="Corpodetexto"/>
        <w:spacing w:after="0" w:line="240" w:lineRule="auto"/>
        <w:ind w:firstLine="709"/>
      </w:pPr>
    </w:p>
    <w:p w14:paraId="72E8B695" w14:textId="47A459C5" w:rsidR="0040331A" w:rsidRPr="009847D7" w:rsidRDefault="00D13CA5" w:rsidP="009847D7">
      <w:pPr>
        <w:pStyle w:val="PargrafodaLista"/>
        <w:numPr>
          <w:ilvl w:val="2"/>
          <w:numId w:val="15"/>
        </w:numPr>
        <w:rPr>
          <w:b/>
          <w:bCs/>
          <w:lang w:val="pt-BR"/>
        </w:rPr>
      </w:pPr>
      <w:bookmarkStart w:id="14" w:name="_Toc7426738"/>
      <w:r w:rsidRPr="009847D7">
        <w:rPr>
          <w:b/>
          <w:bCs/>
          <w:lang w:val="pt-BR"/>
        </w:rPr>
        <w:t>Sistemas e práticas de RH</w:t>
      </w:r>
      <w:bookmarkEnd w:id="14"/>
    </w:p>
    <w:p w14:paraId="43FB400E" w14:textId="3F6CC1CF" w:rsidR="00EE2637" w:rsidRPr="007A3FDF" w:rsidRDefault="00A05DC6" w:rsidP="00C1042D">
      <w:pPr>
        <w:pStyle w:val="Corpodetexto"/>
        <w:spacing w:after="0" w:line="240" w:lineRule="auto"/>
        <w:ind w:firstLine="709"/>
        <w:jc w:val="right"/>
        <w:rPr>
          <w:i/>
          <w:iCs/>
          <w:sz w:val="20"/>
          <w:szCs w:val="20"/>
        </w:rPr>
      </w:pPr>
      <w:r w:rsidRPr="007A3FDF">
        <w:rPr>
          <w:i/>
          <w:iCs/>
          <w:sz w:val="20"/>
          <w:szCs w:val="20"/>
        </w:rPr>
        <w:t>E é assim que nós temos como liderança de mostrar o conselho. Não é só com argumentação, mas com resultado. Mostrando resultado em cima das práticas. (CEO 5)</w:t>
      </w:r>
    </w:p>
    <w:p w14:paraId="4A53F0A6" w14:textId="77777777" w:rsidR="00621D61" w:rsidRPr="00C1042D" w:rsidRDefault="00621D61" w:rsidP="00C1042D">
      <w:pPr>
        <w:pStyle w:val="Corpodetexto"/>
        <w:spacing w:after="0" w:line="240" w:lineRule="auto"/>
        <w:ind w:firstLine="709"/>
        <w:jc w:val="right"/>
        <w:rPr>
          <w:i/>
          <w:iCs/>
        </w:rPr>
      </w:pPr>
    </w:p>
    <w:p w14:paraId="225B3127" w14:textId="03A39463" w:rsidR="00E754AA" w:rsidRDefault="00D368A5" w:rsidP="001B149C">
      <w:pPr>
        <w:pStyle w:val="Corpodetexto"/>
        <w:spacing w:after="0" w:line="240" w:lineRule="auto"/>
        <w:ind w:firstLine="709"/>
      </w:pPr>
      <w:r>
        <w:t xml:space="preserve">Um sistema de gestão de </w:t>
      </w:r>
      <w:r w:rsidR="005E2126">
        <w:t>R</w:t>
      </w:r>
      <w:r w:rsidR="00406A4F">
        <w:t>H</w:t>
      </w:r>
      <w:r w:rsidR="005E2126">
        <w:t xml:space="preserve"> </w:t>
      </w:r>
      <w:r>
        <w:t xml:space="preserve">e suas práticas, </w:t>
      </w:r>
      <w:r w:rsidR="004B6F9A">
        <w:t>quando a</w:t>
      </w:r>
      <w:r w:rsidR="0055594D">
        <w:t>linhadas à</w:t>
      </w:r>
      <w:r w:rsidR="004B6F9A">
        <w:t xml:space="preserve"> estratégia da firma</w:t>
      </w:r>
      <w:r w:rsidR="0055594D">
        <w:t xml:space="preserve"> e</w:t>
      </w:r>
      <w:r w:rsidR="00A625BD">
        <w:t>,</w:t>
      </w:r>
      <w:r w:rsidR="0055594D">
        <w:t xml:space="preserve"> também</w:t>
      </w:r>
      <w:r w:rsidR="00A625BD">
        <w:t>,</w:t>
      </w:r>
      <w:r w:rsidR="0055594D">
        <w:t xml:space="preserve"> entre si</w:t>
      </w:r>
      <w:r>
        <w:t xml:space="preserve">, </w:t>
      </w:r>
      <w:r w:rsidR="003E0615">
        <w:t>são</w:t>
      </w:r>
      <w:r>
        <w:t xml:space="preserve"> considerado</w:t>
      </w:r>
      <w:r w:rsidR="003E0615">
        <w:t>s</w:t>
      </w:r>
      <w:r>
        <w:t xml:space="preserve"> p</w:t>
      </w:r>
      <w:r w:rsidR="00406A4F">
        <w:t xml:space="preserve">or alguns </w:t>
      </w:r>
      <w:r>
        <w:t xml:space="preserve">pesquisadores como </w:t>
      </w:r>
      <w:r w:rsidR="003E0615">
        <w:t xml:space="preserve">uma </w:t>
      </w:r>
      <w:r>
        <w:t>fonte de vantagem competitiva</w:t>
      </w:r>
      <w:r w:rsidR="00EE5701">
        <w:t xml:space="preserve"> </w:t>
      </w:r>
      <w:r w:rsidR="00EE5701">
        <w:fldChar w:fldCharType="begin" w:fldLock="1"/>
      </w:r>
      <w:r w:rsidR="00FD765A">
        <w:instrText>ADDIN CSL_CITATION {"citationItems":[{"id":"ITEM-1","itemData":{"author":[{"dropping-particle":"","family":"Lado","given":"A. A.","non-dropping-particle":"","parse-names":false,"suffix":""},{"dropping-particle":"","family":"Wilson","given":"M. C.","non-dropping-particle":"","parse-names":false,"suffix":""}],"container-title":"Academy of Management Review","id":"ITEM-1","issued":{"date-parts":[["1994"]]},"page":"699-727","title":"Human resource systems and sustained competitive advantage : A competency-base ...","type":"article-journal","volume":"19"},"uris":["http://www.mendeley.com/documents/?uuid=f134077d-006a-4e1c-8efa-3def09e92b8e"]},{"id":"ITEM-2","itemData":{"author":[{"dropping-particle":"","family":"Pfeffer","given":"J.","non-dropping-particle":"","parse-names":false,"suffix":""}],"container-title":"California Management Review","id":"ITEM-2","issue":"ed 2.","issued":{"date-parts":[["1994"]]},"title":"Competitive advantage through people","type":"article-journal","volume":"36"},"uris":["http://www.mendeley.com/documents/?uuid=0eb4be0c-2dbe-40d6-a8a0-c34b3ca71316"]},{"id":"ITEM-3","itemData":{"DOI":"10.1182/blood-2015-02-","author":[{"dropping-particle":"","family":"Delery","given":"John E","non-dropping-particle":"","parse-names":false,"suffix":""},{"dropping-particle":"","family":"Doty","given":"D Harold","non-dropping-particle":"","parse-names":false,"suffix":""}],"container-title":"Academy of Management Review","id":"ITEM-3","issue":"4","issued":{"date-parts":[["1996"]]},"page":"802-835","title":"MODES OF THEORIZING IN STRATEGIC HUMAN RESOURCE MANAGEMENT: TESTS OF UNIVERSALISTIC, CONTINGENCY, AND CONFIGURATIONAL PERFORMANCE PREDICTIONS","type":"article-journal","volume":"39"},"uris":["http://www.mendeley.com/documents/?uuid=7c29847d-ffd7-4eea-8609-1a6452440dca"]},{"id":"ITEM-4","itemData":{"author":[{"dropping-particle":"","family":"Lepak","given":"D. P.","non-dropping-particle":"","parse-names":false,"suffix":""},{"dropping-particle":"","family":"Snell","given":"S A","non-dropping-particle":"","parse-names":false,"suffix":""}],"container-title":"Academy of Management Review","id":"ITEM-4","issue":"N 1","issued":{"date-parts":[["1999"]]},"page":"31-48","title":"The human resource architecture: toward a theory of human capital allocation and development","type":"article-journal","volume":"24"},"uris":["http://www.mendeley.com/documents/?uuid=2cd98e9b-3801-4b10-88b2-54fe5b4cd48b"]},{"id":"ITEM-5","itemData":{"DOI":"10.1016/S0149-2063(01)00120-9","ISBN":"0149-2063","ISSN":"01492063","PMID":"20211263","abstract":"The resource-based view (RBV) of the firm has influenced the field of strategic human resource management (SHRM) in a number of ways. This paper explores the impact of the RBV on the theoretical and empirical development of SHRM. It explores how the fields of strategy and SHRM are beginning to converge around a number of issues, and proposes a number of implications of this convergence. © 2001 Elsevier Science Inc. All rights reserved.","author":[{"dropping-particle":"","family":"Wright","given":"P M","non-dropping-particle":"","parse-names":false,"suffix":""},{"dropping-particle":"","family":"Dunford","given":"B B","non-dropping-particle":"","parse-names":false,"suffix":""},{"dropping-particle":"","family":"Snell","given":"S A","non-dropping-particle":"","parse-names":false,"suffix":""}],"container-title":"Journal of Management","id":"ITEM-5","issue":"</w:instrText>
      </w:r>
      <w:r w:rsidR="00FD765A" w:rsidRPr="001127E5">
        <w:rPr>
          <w:lang w:val="en-US"/>
        </w:rPr>
        <w:instrText>6","issued":{"date-parts":[["2001"]]},"page":"701-721","title":"Human resources and the resource based view of the firm","type":"article-journal","volume":"27"},"uris":["http://www.mendeley.com/documents/?uuid=f8347d8c-6d88-4066-b9e5-eacb0be769d8"]},{"id":"ITEM-6","itemData":{"ISBN":"0363-7425","author":[{"dropping-particle":"","family":"Colbert","given":"B A","non-dropping-particle":"","parse-names":false,"suffix":""}],"container-title":"The Academy of Management Review","id":"ITEM-6","issue":"3","issued":{"date-parts":[["2004"]]},"page":"341-358","title":"The complex resource-based view: Implications for theory and practice in strategic human resource management","type":"article-journal","volume":"29"},"uris":["http://www.mendeley.com/documents/?uuid=22cb9b65-00db-4241-bd4a-4da7c9781a61"]}],"mendeley":{"formattedCitation":"(Colbert, 2004; Delery &amp; Doty, 1996; Lado &amp; Wilson, 1994; Lepak &amp; Snell, 1999; Pfeffer, 1994; P M Wright et al., 2001)","manualFormatting":"(Colbert, 2004; Delery &amp; Doty, 1996; Lado &amp; Wilson, 1994; Lepak &amp; Snell, 1999; Wright et al., 2001)","plainTextFormattedCitation":"(Colbert, 2004; Delery &amp; Doty, 1996; Lado &amp; Wilson, 1994; Lepak &amp; Snell, 1999; Pfeffer, 1994; P M Wright et al., 2001)","previouslyFormattedCitation":"(Colbert, 2004; Delery &amp; Doty, 1996; Lado &amp; Wilson, 1994; Lepak &amp; Snell, 1999; Pfeffer, 1994; P M Wright et al., 2001)"},"properties":{"noteIndex":0},"schema":"https://github.com/citation-style-language/schema/raw/master/csl-citation.json"}</w:instrText>
      </w:r>
      <w:r w:rsidR="00EE5701">
        <w:fldChar w:fldCharType="separate"/>
      </w:r>
      <w:r w:rsidR="00136544" w:rsidRPr="00136544">
        <w:rPr>
          <w:noProof/>
          <w:lang w:val="en-US"/>
        </w:rPr>
        <w:t xml:space="preserve">(Colbert, 2004; Delery &amp; Doty, 1996; Lado &amp; Wilson, 1994; Lepak &amp; Snell, 1999; </w:t>
      </w:r>
      <w:r w:rsidR="00136544">
        <w:rPr>
          <w:noProof/>
          <w:lang w:val="en-US"/>
        </w:rPr>
        <w:t>W</w:t>
      </w:r>
      <w:r w:rsidR="00136544" w:rsidRPr="00136544">
        <w:rPr>
          <w:noProof/>
          <w:lang w:val="en-US"/>
        </w:rPr>
        <w:t xml:space="preserve">right </w:t>
      </w:r>
      <w:r w:rsidR="00136544" w:rsidRPr="000A4993">
        <w:rPr>
          <w:i/>
          <w:noProof/>
          <w:lang w:val="en-US"/>
        </w:rPr>
        <w:t>et al</w:t>
      </w:r>
      <w:r w:rsidR="00136544" w:rsidRPr="00136544">
        <w:rPr>
          <w:noProof/>
          <w:lang w:val="en-US"/>
        </w:rPr>
        <w:t>., 2001)</w:t>
      </w:r>
      <w:r w:rsidR="00EE5701">
        <w:fldChar w:fldCharType="end"/>
      </w:r>
      <w:r w:rsidRPr="00EE5701">
        <w:rPr>
          <w:lang w:val="en-US"/>
        </w:rPr>
        <w:t xml:space="preserve">. </w:t>
      </w:r>
      <w:r w:rsidR="00E754AA">
        <w:t xml:space="preserve">É possível observar que </w:t>
      </w:r>
      <w:r w:rsidR="00EE7BC0">
        <w:t xml:space="preserve">a </w:t>
      </w:r>
      <w:r w:rsidR="00E754AA">
        <w:t xml:space="preserve">adoção de determinadas práticas de RH ou a existência de um sistema </w:t>
      </w:r>
      <w:r w:rsidR="00EE7BC0">
        <w:t xml:space="preserve">de gestão de pessoas </w:t>
      </w:r>
      <w:r w:rsidR="00E754AA">
        <w:t xml:space="preserve">que englobe as </w:t>
      </w:r>
      <w:r w:rsidR="00EE7BC0">
        <w:t xml:space="preserve">melhores </w:t>
      </w:r>
      <w:r w:rsidR="00E754AA">
        <w:t xml:space="preserve">práticas também encontra coro na fala dos CEOs. O primeiro conceito observado </w:t>
      </w:r>
      <w:r w:rsidR="00EE7BC0">
        <w:t xml:space="preserve">nas falas </w:t>
      </w:r>
      <w:r w:rsidR="00E754AA">
        <w:t xml:space="preserve">diz respeito </w:t>
      </w:r>
      <w:r w:rsidR="00A10C7F">
        <w:t xml:space="preserve">à </w:t>
      </w:r>
      <w:r w:rsidR="00E754AA">
        <w:t xml:space="preserve">arquitetura de pessoas e </w:t>
      </w:r>
      <w:r w:rsidR="00A10C7F">
        <w:t>à</w:t>
      </w:r>
      <w:r w:rsidR="00E754AA">
        <w:t xml:space="preserve"> escolha das práticas adequadas a essa arquitetura.</w:t>
      </w:r>
    </w:p>
    <w:p w14:paraId="3977685F" w14:textId="2A873E99" w:rsidR="00E754AA" w:rsidRDefault="002C2818" w:rsidP="001C30BE">
      <w:pPr>
        <w:pStyle w:val="Corpodetexto"/>
        <w:spacing w:after="0" w:line="240" w:lineRule="auto"/>
        <w:ind w:left="2268" w:firstLine="709"/>
        <w:rPr>
          <w:sz w:val="20"/>
          <w:szCs w:val="20"/>
        </w:rPr>
      </w:pPr>
      <w:r>
        <w:rPr>
          <w:sz w:val="20"/>
          <w:szCs w:val="20"/>
        </w:rPr>
        <w:t>...</w:t>
      </w:r>
      <w:r w:rsidR="00E754AA" w:rsidRPr="000A4993">
        <w:rPr>
          <w:sz w:val="20"/>
          <w:szCs w:val="20"/>
        </w:rPr>
        <w:t xml:space="preserve">a organização teve que se alterar por causa desse objetivo e a escolha das pessoas, dos Recursos Humanos, a forma como nós abordamos o tema, a própria política de incentivos da empresa vai ter que ser completamente alterada porque as métricas são diferentes para o futuro. </w:t>
      </w:r>
      <w:r w:rsidR="002E111E" w:rsidRPr="000A4993">
        <w:rPr>
          <w:sz w:val="20"/>
          <w:szCs w:val="20"/>
        </w:rPr>
        <w:t xml:space="preserve">(...) </w:t>
      </w:r>
      <w:r w:rsidR="000F34EA" w:rsidRPr="000A4993">
        <w:rPr>
          <w:sz w:val="20"/>
          <w:szCs w:val="20"/>
        </w:rPr>
        <w:t xml:space="preserve">Tanto que nós fizemos uma revisão total das métricas; estamos fazendo ainda, não terminou. Das métricas de remuneração, de compensação a médio prazo e tudo mais porque mudam as competências, muda a estratégia da empresa. Tem que mudar a percepção que as pessoas vão ter sobre a forma como elas são remuneradas e a percepção como </w:t>
      </w:r>
      <w:r w:rsidR="005B1B12" w:rsidRPr="000A4993">
        <w:rPr>
          <w:sz w:val="20"/>
          <w:szCs w:val="20"/>
        </w:rPr>
        <w:t xml:space="preserve">o </w:t>
      </w:r>
      <w:r w:rsidR="000F34EA" w:rsidRPr="000A4993">
        <w:rPr>
          <w:sz w:val="20"/>
          <w:szCs w:val="20"/>
        </w:rPr>
        <w:t>conselho tem sobre a forma de motivar as pessoas na empresa. Isso aí está completamente partilhado com eles. (CEO 1)</w:t>
      </w:r>
    </w:p>
    <w:p w14:paraId="22520D4C" w14:textId="77777777" w:rsidR="00C1734E" w:rsidRPr="000A4993" w:rsidRDefault="00C1734E" w:rsidP="001C30BE">
      <w:pPr>
        <w:pStyle w:val="Corpodetexto"/>
        <w:spacing w:after="0" w:line="240" w:lineRule="auto"/>
        <w:ind w:left="2268" w:firstLine="709"/>
        <w:rPr>
          <w:sz w:val="20"/>
          <w:szCs w:val="20"/>
        </w:rPr>
      </w:pPr>
    </w:p>
    <w:p w14:paraId="253A57F2" w14:textId="63EE3762" w:rsidR="00BE1EEE" w:rsidRDefault="00BC7699" w:rsidP="001C30BE">
      <w:pPr>
        <w:pStyle w:val="Corpodetexto"/>
        <w:spacing w:after="0" w:line="240" w:lineRule="auto"/>
        <w:ind w:firstLine="709"/>
      </w:pPr>
      <w:r>
        <w:tab/>
      </w:r>
      <w:r w:rsidR="006C1BBE">
        <w:t xml:space="preserve">Podemos observar </w:t>
      </w:r>
      <w:r w:rsidR="00504E9F">
        <w:t>no depoimento acima a presença de uma arquitetura de RH que é construída e alterada em função da estratégia que se pretende adotar. O</w:t>
      </w:r>
      <w:r w:rsidR="00ED3B29">
        <w:t xml:space="preserve"> referido</w:t>
      </w:r>
      <w:r w:rsidR="00504E9F">
        <w:t xml:space="preserve"> CEO enxerga esse elemento com</w:t>
      </w:r>
      <w:r w:rsidR="001D086D">
        <w:t>o</w:t>
      </w:r>
      <w:r w:rsidR="00504E9F">
        <w:t xml:space="preserve"> a contribuição de RH para a estratégia</w:t>
      </w:r>
      <w:r w:rsidR="00406A4F">
        <w:t xml:space="preserve"> e tem esse item como pauta com </w:t>
      </w:r>
      <w:r w:rsidR="00CA588F">
        <w:t>o conselho</w:t>
      </w:r>
      <w:r w:rsidR="00406A4F">
        <w:t xml:space="preserve"> da empresa</w:t>
      </w:r>
      <w:r w:rsidR="00504E9F">
        <w:t xml:space="preserve">.  </w:t>
      </w:r>
    </w:p>
    <w:p w14:paraId="0615223F" w14:textId="1C54596E" w:rsidR="00BC7699" w:rsidRDefault="00BC7699" w:rsidP="001C30BE">
      <w:pPr>
        <w:pStyle w:val="Corpodetexto"/>
        <w:spacing w:after="0" w:line="240" w:lineRule="auto"/>
        <w:ind w:firstLine="709"/>
      </w:pPr>
      <w:r>
        <w:t xml:space="preserve">Em um estudo mais recente, </w:t>
      </w:r>
      <w:r w:rsidR="00162983">
        <w:fldChar w:fldCharType="begin" w:fldLock="1"/>
      </w:r>
      <w:r w:rsidR="008457B5">
        <w:instrText>ADDIN CSL_CITATION {"citationItems":[{"id":"ITEM-1","itemData":{"DOI":"10.1111/1748-8583.12137","ISBN":"9788740303933","ISSN":"17488583","abstract":"The resource-based view (RBV) of the firm has been consistently used as a backdrop in strategic human resource management (SHRM) research and has the potential to bridge the ‘micro–macro’ divide. The tension between the SHRM and the strategic human capital literature, however, signifies that RBV has not reached its potential. In this paper, we begin with a brief review of the conceptual logic linking human resource management (HRM) practices and firm outcomes that aim at highlighting the different treatment of RBV in the SHRM and strategic human capital literatures. We then propose a conceptual model that suggests that HRM practices are not simple levers that enable firms to create sustainable competitive advantage, as most of the strategic human capital research postulates. On the contrary, we argue that HRM practices can contribute to a firm's sustainable competitive advantage not only by enhancing employees' ability, and offering motivation and opportunities, but also by shaping supply-side and demand-side mobility constraints.","author":[{"dropping-particle":"","family":"Delery","given":"John E.","non-dropping-particle":"","parse-names":false,"suffix":""},{"dropping-particle":"","family":"Roumpi","given":"Dorothea","non-dropping-particle":"","parse-names":false,"suffix":""}],"container-title":"Human Resource Management Journal","id":"ITEM-1","issue":"1","issued":{"date-parts":[["2017"]]},"page":"1-21","title":"Strategic human resource management, human capital and competitive advantage: is the field going in circles?","type":"article-journal","volume":"27"},"uris":["http://www.mendeley.com/documents/?uuid=33cf469c-8fc6-4087-a604-af7cae48047d"]}],"mendeley":{"formattedCitation":"(Delery &amp; Roumpi, 2017)","manualFormatting":"Delery &amp; Roumpi (2017)","plainTextFormattedCitation":"(Delery &amp; Roumpi, 2017)","previouslyFormattedCitation":"(Delery &amp; Roumpi, 2017)"},"properties":{"noteIndex":0},"schema":"https://github.com/citation-style-language/schema/raw/master/csl-citation.json"}</w:instrText>
      </w:r>
      <w:r w:rsidR="00162983">
        <w:fldChar w:fldCharType="separate"/>
      </w:r>
      <w:r w:rsidR="00162983" w:rsidRPr="00162983">
        <w:rPr>
          <w:noProof/>
        </w:rPr>
        <w:t xml:space="preserve">Delery &amp; Roumpi </w:t>
      </w:r>
      <w:r w:rsidR="00162983">
        <w:rPr>
          <w:noProof/>
        </w:rPr>
        <w:t>(</w:t>
      </w:r>
      <w:r w:rsidR="00162983" w:rsidRPr="00162983">
        <w:rPr>
          <w:noProof/>
        </w:rPr>
        <w:t>2017)</w:t>
      </w:r>
      <w:r w:rsidR="00162983">
        <w:fldChar w:fldCharType="end"/>
      </w:r>
      <w:r>
        <w:t xml:space="preserve"> falam do valor das práticas de RH para conter os movimentos do mercado de trabalho que atrapalham o suprimento de capital humano</w:t>
      </w:r>
      <w:r w:rsidR="005B1B12">
        <w:t>,</w:t>
      </w:r>
      <w:r>
        <w:t xml:space="preserve"> bem como a sua retenção nas empresas.  </w:t>
      </w:r>
      <w:r w:rsidR="0059680A">
        <w:t xml:space="preserve">O modelo proposto pelos pesquisadores e as práticas sugeridas por eles para gerar restrições de mobilidades no capital humano valioso para </w:t>
      </w:r>
      <w:r w:rsidR="001D086D">
        <w:t>uma</w:t>
      </w:r>
      <w:r w:rsidR="0059680A">
        <w:t xml:space="preserve"> firma encontra</w:t>
      </w:r>
      <w:r w:rsidR="001C4696">
        <w:t>m</w:t>
      </w:r>
      <w:r w:rsidR="0059680A">
        <w:t xml:space="preserve"> presença no discurso dos CEOs, como se pode observar</w:t>
      </w:r>
      <w:r w:rsidR="001D086D">
        <w:t xml:space="preserve"> abaixo</w:t>
      </w:r>
      <w:r w:rsidR="0059680A">
        <w:t>:</w:t>
      </w:r>
    </w:p>
    <w:p w14:paraId="430CAD64" w14:textId="41FA88F6" w:rsidR="0059680A" w:rsidRDefault="0059680A" w:rsidP="001C30BE">
      <w:pPr>
        <w:pStyle w:val="Corpodetexto"/>
        <w:spacing w:after="0" w:line="240" w:lineRule="auto"/>
        <w:ind w:left="2268" w:firstLine="709"/>
        <w:rPr>
          <w:sz w:val="20"/>
          <w:szCs w:val="20"/>
        </w:rPr>
      </w:pPr>
      <w:r w:rsidRPr="000A4993">
        <w:rPr>
          <w:sz w:val="20"/>
          <w:szCs w:val="20"/>
        </w:rPr>
        <w:t>É extremamente importante para gente, relevante. E o próprio conselho, ele nos cobra isso, né? Então, nos cobra um plano de retenção, com bônus, com ações, com participação de metas por equipes, um programa de excelência “aonde” premia as melhores regionais. Então, a gente tem todo um mecanismo por trás que realmente é para poder valorizar e reter isso, né? Não é fácil. Perder isso é... Para desconstruir isso é bastante rápido. Bastante rápido! (CEO 2)</w:t>
      </w:r>
    </w:p>
    <w:p w14:paraId="5140B010" w14:textId="77777777" w:rsidR="00823155" w:rsidRPr="000A4993" w:rsidRDefault="00823155" w:rsidP="001C30BE">
      <w:pPr>
        <w:pStyle w:val="Corpodetexto"/>
        <w:spacing w:after="0" w:line="240" w:lineRule="auto"/>
        <w:ind w:left="2268" w:firstLine="709"/>
        <w:rPr>
          <w:sz w:val="20"/>
          <w:szCs w:val="20"/>
        </w:rPr>
      </w:pPr>
    </w:p>
    <w:p w14:paraId="567FFA7A" w14:textId="3791AC7A" w:rsidR="00136544" w:rsidRDefault="0059680A" w:rsidP="001C30BE">
      <w:pPr>
        <w:pStyle w:val="Corpodetexto"/>
        <w:spacing w:after="0" w:line="240" w:lineRule="auto"/>
        <w:ind w:firstLine="709"/>
      </w:pPr>
      <w:r>
        <w:tab/>
        <w:t>Mais uma vez, não é possível afirmar que essas práticas estão gerando vantagem competitiva para as empresas, mas é possível perceber que são consideradas como parte da estratégia</w:t>
      </w:r>
      <w:r w:rsidR="001D086D">
        <w:t xml:space="preserve"> pelos executivos, seja em momento de mudança da estratégia</w:t>
      </w:r>
      <w:r w:rsidR="00F51B7B">
        <w:t>,</w:t>
      </w:r>
      <w:r w:rsidR="001D086D">
        <w:t xml:space="preserve"> como observado no discurso do CEO 1, seja na forma de gestão do negócio e na pauta do conselho de administração</w:t>
      </w:r>
      <w:r w:rsidR="00F51B7B">
        <w:t>,</w:t>
      </w:r>
      <w:r w:rsidR="001D086D">
        <w:t xml:space="preserve"> como declarado pelo CEO 2</w:t>
      </w:r>
      <w:r>
        <w:t xml:space="preserve">. </w:t>
      </w:r>
    </w:p>
    <w:p w14:paraId="2A6D3066" w14:textId="436511F2" w:rsidR="0059680A" w:rsidRDefault="0059680A" w:rsidP="001C30BE">
      <w:pPr>
        <w:pStyle w:val="Corpodetexto"/>
        <w:spacing w:after="0" w:line="240" w:lineRule="auto"/>
        <w:ind w:firstLine="709"/>
      </w:pPr>
      <w:r>
        <w:t>Da mesma forma é possível observar que</w:t>
      </w:r>
      <w:r w:rsidR="00F10EB8">
        <w:t>,</w:t>
      </w:r>
      <w:r>
        <w:t xml:space="preserve"> conforme sugerido por Lepak e Snell (1999), há contribuições diferentes </w:t>
      </w:r>
      <w:r w:rsidR="001D086D">
        <w:t>por parte d</w:t>
      </w:r>
      <w:r>
        <w:t xml:space="preserve">o capital humano detido por uma firma. </w:t>
      </w:r>
      <w:r w:rsidR="001D086D">
        <w:t xml:space="preserve">Isso significa que </w:t>
      </w:r>
      <w:r>
        <w:t>os recursos precisam ser identificados</w:t>
      </w:r>
      <w:r w:rsidR="001D086D">
        <w:t xml:space="preserve"> quanto ao seu valor para o negócio</w:t>
      </w:r>
      <w:r>
        <w:t xml:space="preserve"> e</w:t>
      </w:r>
      <w:r w:rsidR="001D086D">
        <w:t xml:space="preserve">, assim, </w:t>
      </w:r>
      <w:r>
        <w:t>as práticas</w:t>
      </w:r>
      <w:r w:rsidR="001D086D">
        <w:t xml:space="preserve"> de gestão de pessoas</w:t>
      </w:r>
      <w:r>
        <w:t xml:space="preserve"> configuradas de acordo com a contribuição que cada </w:t>
      </w:r>
      <w:r w:rsidR="001D086D">
        <w:t xml:space="preserve">recurso </w:t>
      </w:r>
      <w:r>
        <w:t>dá</w:t>
      </w:r>
      <w:r w:rsidR="001D086D">
        <w:t xml:space="preserve"> para o negócio e sua estratégia</w:t>
      </w:r>
      <w:r>
        <w:t xml:space="preserve">. Essa é a visão da arquitetura de RH e o desafio </w:t>
      </w:r>
      <w:r w:rsidR="001D086D">
        <w:t xml:space="preserve">está </w:t>
      </w:r>
      <w:r>
        <w:t xml:space="preserve">em identificar </w:t>
      </w:r>
      <w:r w:rsidR="001D086D">
        <w:t xml:space="preserve">qual </w:t>
      </w:r>
      <w:r>
        <w:t xml:space="preserve">o verdadeiro valor e característica única de cada um. </w:t>
      </w:r>
    </w:p>
    <w:p w14:paraId="3EAA2421" w14:textId="336E0A39" w:rsidR="0059680A" w:rsidRDefault="00EC2652" w:rsidP="001C30BE">
      <w:pPr>
        <w:pStyle w:val="Corpodetexto"/>
        <w:spacing w:after="0" w:line="240" w:lineRule="auto"/>
        <w:ind w:left="2268" w:firstLine="709"/>
        <w:rPr>
          <w:sz w:val="20"/>
          <w:szCs w:val="20"/>
        </w:rPr>
      </w:pPr>
      <w:r w:rsidRPr="000A4993">
        <w:rPr>
          <w:sz w:val="20"/>
          <w:szCs w:val="20"/>
        </w:rPr>
        <w:t xml:space="preserve">O programa de bonificação da gente, ele tem a bonificação por equipe, que pode chegar aí a até 3 salários. Mas você tem os elegíveis. Tem os elegíveis por cargos; que aí são os líderes, os executivos, os gerentes e os diretores. Mas você tem os elegíveis por processos. Então, se o processo se tornou importante para a </w:t>
      </w:r>
      <w:r w:rsidRPr="000A4993">
        <w:rPr>
          <w:sz w:val="20"/>
          <w:szCs w:val="20"/>
        </w:rPr>
        <w:lastRenderedPageBreak/>
        <w:t>companhia, a pessoa que toma conta desses processos, mesmo ela não tendo um cargo de líder, ela participa de uma bonificação diferenciada, entendeu? (CEO 2)</w:t>
      </w:r>
    </w:p>
    <w:p w14:paraId="67B2EBB3" w14:textId="77777777" w:rsidR="00EC2164" w:rsidRPr="000A4993" w:rsidRDefault="00EC2164" w:rsidP="001C30BE">
      <w:pPr>
        <w:pStyle w:val="Corpodetexto"/>
        <w:spacing w:after="0" w:line="240" w:lineRule="auto"/>
        <w:ind w:left="2268" w:firstLine="709"/>
        <w:rPr>
          <w:sz w:val="20"/>
          <w:szCs w:val="20"/>
        </w:rPr>
      </w:pPr>
    </w:p>
    <w:p w14:paraId="4B1018DC" w14:textId="075FC400" w:rsidR="00906058" w:rsidRDefault="0055594D" w:rsidP="001C30BE">
      <w:pPr>
        <w:pStyle w:val="Corpodetexto"/>
        <w:spacing w:after="0" w:line="240" w:lineRule="auto"/>
        <w:ind w:firstLine="709"/>
      </w:pPr>
      <w:r>
        <w:t>Independente</w:t>
      </w:r>
      <w:r w:rsidR="00882962">
        <w:t>mente</w:t>
      </w:r>
      <w:r>
        <w:t xml:space="preserve"> da prática escolhida, </w:t>
      </w:r>
      <w:r w:rsidR="002E111E">
        <w:t>o</w:t>
      </w:r>
      <w:r w:rsidR="005A5E28">
        <w:t xml:space="preserve">s CEOs veem valor </w:t>
      </w:r>
      <w:r w:rsidR="00882962">
        <w:t xml:space="preserve">nessas </w:t>
      </w:r>
      <w:r w:rsidR="005A5E28">
        <w:t>para implantação da estratégia</w:t>
      </w:r>
      <w:r w:rsidR="0048525C">
        <w:t xml:space="preserve"> e sabem que esse valor precisa ser provado através de resultados</w:t>
      </w:r>
      <w:r w:rsidR="009C429A">
        <w:t>, do contrário será encarado apenas como uma linha de custo a ser cortado. Vemos abaixo na fala do CEO como isso é encarado por eles, por exemplo, numa sala de conselho:</w:t>
      </w:r>
    </w:p>
    <w:p w14:paraId="14FC71CA" w14:textId="7A1CF6C3" w:rsidR="0048525C" w:rsidRDefault="0048525C" w:rsidP="001C30BE">
      <w:pPr>
        <w:pStyle w:val="Corpodetexto"/>
        <w:spacing w:after="0" w:line="240" w:lineRule="auto"/>
        <w:ind w:left="2268" w:firstLine="709"/>
        <w:rPr>
          <w:sz w:val="20"/>
          <w:szCs w:val="20"/>
        </w:rPr>
      </w:pPr>
      <w:r w:rsidRPr="000A4993">
        <w:rPr>
          <w:sz w:val="20"/>
          <w:szCs w:val="20"/>
        </w:rPr>
        <w:t xml:space="preserve">O rigor com o controle financeiro é fundamental no mundo atual. Agora, algumas ferramentas são essenciais, como treinamento, como pessoas capacitadas, para fazer esse resultado cada vez melhor. É assim que eu enxergo, Carla. É assim que eu vejo. E é assim que nós temos como liderança de mostrar o conselho. Não é só com argumentação, mas com resultado. Mostrando resultado em cima das práticas. E por isso fortalecendo, porque as práticas e o modelo </w:t>
      </w:r>
      <w:r w:rsidR="002623ED" w:rsidRPr="000A4993">
        <w:rPr>
          <w:sz w:val="20"/>
          <w:szCs w:val="20"/>
        </w:rPr>
        <w:t>são</w:t>
      </w:r>
      <w:r w:rsidRPr="000A4993">
        <w:rPr>
          <w:sz w:val="20"/>
          <w:szCs w:val="20"/>
        </w:rPr>
        <w:t xml:space="preserve"> importantes. (CEO 5)</w:t>
      </w:r>
    </w:p>
    <w:p w14:paraId="07D50A2E" w14:textId="77777777" w:rsidR="00EC2164" w:rsidRPr="000A4993" w:rsidRDefault="00EC2164" w:rsidP="001C30BE">
      <w:pPr>
        <w:pStyle w:val="Corpodetexto"/>
        <w:spacing w:after="0" w:line="240" w:lineRule="auto"/>
        <w:ind w:left="2268" w:firstLine="709"/>
        <w:rPr>
          <w:sz w:val="20"/>
          <w:szCs w:val="20"/>
        </w:rPr>
      </w:pPr>
    </w:p>
    <w:p w14:paraId="1308D1F5" w14:textId="52A215DD" w:rsidR="009847D7" w:rsidRDefault="00BD6FEC" w:rsidP="00462DA6">
      <w:pPr>
        <w:pStyle w:val="Corpodetexto"/>
        <w:spacing w:after="0" w:line="240" w:lineRule="auto"/>
        <w:ind w:firstLine="709"/>
      </w:pPr>
      <w:r>
        <w:t>A</w:t>
      </w:r>
      <w:r w:rsidR="00C73546">
        <w:t xml:space="preserve"> </w:t>
      </w:r>
      <w:r w:rsidR="0094246D">
        <w:t xml:space="preserve">falta de gestão adequada do capital humano e a ausência de aplicação das práticas mais básicas de </w:t>
      </w:r>
      <w:r w:rsidR="00E84714">
        <w:t>R</w:t>
      </w:r>
      <w:r w:rsidR="00462DA6">
        <w:t>H</w:t>
      </w:r>
      <w:r w:rsidR="00E84714">
        <w:t xml:space="preserve"> </w:t>
      </w:r>
      <w:r w:rsidR="0094246D">
        <w:t>em algumas firmas cria</w:t>
      </w:r>
      <w:r w:rsidR="00E84714">
        <w:t>m</w:t>
      </w:r>
      <w:r w:rsidR="0094246D">
        <w:t xml:space="preserve"> um espaço para obtenção de vantagem competitiva por aqueles que estão empenhados em aplicar melhor os conceitos das HPWS</w:t>
      </w:r>
      <w:r w:rsidR="00587494">
        <w:t xml:space="preserve"> </w:t>
      </w:r>
      <w:r w:rsidR="00587494">
        <w:fldChar w:fldCharType="begin" w:fldLock="1"/>
      </w:r>
      <w:r w:rsidR="00B75077">
        <w:instrText>ADDIN CSL_CITATION {"citationItems":[{"id":"ITEM-1","itemData":{"DOI":"10.1177/0149206306293668","ISBN":"0149-2063","ISSN":"01492063","PMID":"23356440","abstract":"The authors identify the key challenges facing strategic human resource management (SHRM) going forward and discuss several new directions in both the scholarship and practice of SHRM. They focus on a clearer articulation of the “black box” between HR and firm performance, emphasizing the integration of strategy implementation as the central mediating variable in this relationship. There are direct implications for the nature of fit and contingencies in SHRM. They also highlight the significance of a differentiated HR architecture not just across firms but also within firms.","author":[{"dropping-particle":"","family":"Becker","given":"Brian E.","non-dropping-particle":"","parse-names":false,"suffix":""},{"dropping-particle":"","family":"Huselid","given":"Mark A.","non-dropping-particle":"","parse-names":false,"suffix":""}],"container-title":"Journal of Management","id":"ITEM-1","issued":{"date-parts":[["2006"]]},"title":"Strategic human resources management: Where do we go from here?","type":"article-journal"},"uris":["http://www.mendeley.com/documents/?uuid=bf31d6da-88b1-3c79-9111-1ded8e5f28d4"]},{"id":"ITEM-2","itemData":{"DOI":"10.1111/1748-8583.12137","ISBN":"9788740303933","ISSN":"17488583","abstract":"The resource-based view (RBV) of the firm has been consistently used as a backdrop in strategic human resource management (SHRM) research and has the potential to bridge the ‘micro–macro’ divide. The tension between the SHRM and the strategic human capital literature, however, signifies that RBV has not reached its potential. In this paper, we begin with a brief review of the conceptual logic linking human resource management (HRM) practices and firm outcomes that aim at highlighting the different treatment of RBV in the SHRM and strategic human capital literatures. We then propose a conceptual model that suggests that HRM practices are not simple levers that enable firms to create sustainable competitive advantage, as most of the strategic human capital research postulates. On the contrary, we argue that HRM practices can contribute to a firm's sustainable competitive advantage not only by enhancing employees' ability, and offering motivation and opportunities, but also by shaping supply-side and demand-side mobility constraints.","author":[{"dropping-particle":"","family":"Delery","given":"John E.","non-dropping-particle":"","parse-names":false,"suffix":""},{"dropping-particle":"","family":"Roumpi","given":"Dorothea","non-dropping-particle":"","parse-names":false,"suffix":""}],"container-title":"Human Resource Management Journal","id":"ITEM-2","issue":"1","issued":{"date-parts":[["2017"]]},"page":"1-21","title":"Strategic human resource management, human capital and competitive advantage: is the field going in circles?","type":"article-journal","volume":"27"},"uris":["http://www.mendeley.com/documents/?uuid=33cf469c-8fc6-4087-a604-af7cae48047d"]}],"mendeley":{"formattedCitation":"(Becker &amp; Huselid, 2006; Delery &amp; Roumpi, 2017)","plainTextFormattedCitation":"(Becker &amp; Huselid, 2006; Delery &amp; Roumpi, 2017)","previouslyFormattedCitation":"(Becker &amp; Huselid, 2006; Delery &amp; Roumpi, 2017)"},"properties":{"noteIndex":0},"schema":"https://github.com/citation-style-language/schema/raw/master/csl-citation.json"}</w:instrText>
      </w:r>
      <w:r w:rsidR="00587494">
        <w:fldChar w:fldCharType="separate"/>
      </w:r>
      <w:r w:rsidR="00587494" w:rsidRPr="00587494">
        <w:rPr>
          <w:noProof/>
        </w:rPr>
        <w:t>(Becker &amp; Huselid, 2006; Delery &amp; Roumpi, 2017)</w:t>
      </w:r>
      <w:r w:rsidR="00587494">
        <w:fldChar w:fldCharType="end"/>
      </w:r>
      <w:r w:rsidR="0094246D">
        <w:t xml:space="preserve">.  </w:t>
      </w:r>
      <w:bookmarkStart w:id="15" w:name="_Toc7426739"/>
    </w:p>
    <w:p w14:paraId="2F2D9DEC" w14:textId="77777777" w:rsidR="00462DA6" w:rsidRPr="009847D7" w:rsidRDefault="00462DA6" w:rsidP="00462DA6">
      <w:pPr>
        <w:pStyle w:val="Corpodetexto"/>
        <w:spacing w:after="0" w:line="240" w:lineRule="auto"/>
        <w:ind w:firstLine="709"/>
      </w:pPr>
    </w:p>
    <w:p w14:paraId="72D8333F" w14:textId="2E288434" w:rsidR="00D54931" w:rsidRPr="009847D7" w:rsidRDefault="0083621C" w:rsidP="009847D7">
      <w:pPr>
        <w:pStyle w:val="PargrafodaLista"/>
        <w:numPr>
          <w:ilvl w:val="1"/>
          <w:numId w:val="15"/>
        </w:numPr>
        <w:rPr>
          <w:b/>
          <w:bCs/>
          <w:lang w:val="pt-BR"/>
        </w:rPr>
      </w:pPr>
      <w:r w:rsidRPr="009847D7">
        <w:rPr>
          <w:b/>
          <w:bCs/>
          <w:lang w:val="pt-BR"/>
        </w:rPr>
        <w:t>Capital Social</w:t>
      </w:r>
      <w:bookmarkEnd w:id="15"/>
    </w:p>
    <w:p w14:paraId="196FB0E1" w14:textId="0CF1FF10" w:rsidR="002417C5" w:rsidRPr="002301AB" w:rsidRDefault="007F32B2" w:rsidP="001C30BE">
      <w:pPr>
        <w:pStyle w:val="Corpodetexto"/>
        <w:spacing w:after="0" w:line="240" w:lineRule="auto"/>
        <w:ind w:firstLine="709"/>
        <w:rPr>
          <w:szCs w:val="24"/>
        </w:rPr>
      </w:pPr>
      <w:r w:rsidRPr="002301AB">
        <w:rPr>
          <w:szCs w:val="24"/>
        </w:rPr>
        <w:t xml:space="preserve">Nesse </w:t>
      </w:r>
      <w:r w:rsidR="002417C5" w:rsidRPr="002301AB">
        <w:rPr>
          <w:szCs w:val="24"/>
        </w:rPr>
        <w:t xml:space="preserve">tópico buscou-se identificar </w:t>
      </w:r>
      <w:r w:rsidR="002E111E" w:rsidRPr="002301AB">
        <w:rPr>
          <w:szCs w:val="24"/>
        </w:rPr>
        <w:t>no conteúdo das entrevistas com</w:t>
      </w:r>
      <w:r w:rsidR="006506EC" w:rsidRPr="002301AB">
        <w:rPr>
          <w:szCs w:val="24"/>
        </w:rPr>
        <w:t xml:space="preserve"> </w:t>
      </w:r>
      <w:r w:rsidR="002417C5" w:rsidRPr="002301AB">
        <w:rPr>
          <w:szCs w:val="24"/>
        </w:rPr>
        <w:t xml:space="preserve">os CEOs a presença do capital social como fonte de vantagem competitiva para as firmas.  </w:t>
      </w:r>
      <w:r w:rsidR="00B75077" w:rsidRPr="002301AB">
        <w:rPr>
          <w:szCs w:val="24"/>
        </w:rPr>
        <w:t>Capital social representa o valor das rede</w:t>
      </w:r>
      <w:r w:rsidR="001C2A4A" w:rsidRPr="002301AB">
        <w:rPr>
          <w:szCs w:val="24"/>
        </w:rPr>
        <w:t>s</w:t>
      </w:r>
      <w:r w:rsidR="00B75077" w:rsidRPr="002301AB">
        <w:rPr>
          <w:szCs w:val="24"/>
        </w:rPr>
        <w:t xml:space="preserve"> de relacionamentos criada</w:t>
      </w:r>
      <w:r w:rsidRPr="002301AB">
        <w:rPr>
          <w:szCs w:val="24"/>
        </w:rPr>
        <w:t>s</w:t>
      </w:r>
      <w:r w:rsidR="00B75077" w:rsidRPr="002301AB">
        <w:rPr>
          <w:szCs w:val="24"/>
        </w:rPr>
        <w:t xml:space="preserve"> pelo capital humano dentro e fora da firma </w:t>
      </w:r>
      <w:r w:rsidR="00B75077" w:rsidRPr="002301AB">
        <w:rPr>
          <w:szCs w:val="24"/>
        </w:rPr>
        <w:fldChar w:fldCharType="begin" w:fldLock="1"/>
      </w:r>
      <w:r w:rsidR="001C2A4A" w:rsidRPr="002301AB">
        <w:rPr>
          <w:szCs w:val="24"/>
        </w:rPr>
        <w:instrText>ADDIN CSL_CITATION {"citationItems":[{"id":"ITEM-1","itemData":{"author":[{"dropping-particle":"","family":"Snell, Scott A; Shadur","given":"Mark A;","non-dropping-particle":"","parse-names":false,"suffix":""},{"dropping-particle":"","family":"Wright","given":"Patrick M","non-dropping-particle":"","parse-names":false,"suffix":""}],"container-title":"CAHRS working papers","id":"ITEM-1","issued":{"date-parts":[["2000"]]},"title":"Human Resources Strategy : The Era of Our Ways","type":"article-journal"},"uris":["http://www.mendeley.com/documents/?uuid=cc329983-8fa1-48ad-b6bb-9ab83bcad5f8"]},{"id":"ITEM-2","itemData":{"DOI":"10.1016/S0149-2063(01)00120-9","ISBN":"0149-2063","ISSN":"01492063","PMID":"20211263","abstract":"The resource-based view (RBV) of the firm has influenced the field of strategic human resource management (SHRM) in a number of ways. This paper explores the impact of the RBV on the theoretical and empirical development of SHRM. It explores how the fields of strategy and SHRM are beginning to converge around a number of issues, and proposes a number of implications of this convergence. © 2001 Elsevier Science Inc. All rights reserved.","author":[{"dropping-particle":"","family":"Wright","given":"P M","non-dropping-particle":"","parse-names":false,"suffix":""},{"dropping-particle":"","family":"Dunford","given":"B B","non-dropping-particle":"","parse-names":false,"suffix":""},{"dropping-particle":"","family":"Snell","given":"S A","non-dropping-particle":"","parse-names":false,"suffix":""}],"container-title":"Journal of Management","id":"ITEM-2","issue":"6","issued":{"date-parts":[["2001"]]},"page":"701-721","title":"Human resources and the resource based view of the firm","type":"article-journal","volume":"27"},"uris":["http://www.mendeley.com/documents/?uuid=f8347d8c-6d88-4066-b9e5-eacb0be769d8"]},{"id":"ITEM-3","itemData":{"ISBN":"0363-7425","author":[{"dropping-particle":"","family":"Colbert","given":"B A","non-dropping-particle":"","parse-names":false,"suffix":""}],"container-title":"The Academy of Management Review","id":"ITEM-3","issue":"3","issued":{"date-parts":[["2004"]]},"page":"341-358","title":"The complex resource-based view: Implications for theory and practice in strategic human resource management","type":"article-journal","volume":"29"},"uris":["http://www.mendeley.com/documents/?uuid=22cb9b65-00db-4241-bd4a-4da7c9781a61"]}],"mendeley":{"formattedCitation":"(Colbert, 2004; Snell, Scott A; Shadur &amp; Wright, 2000; P M Wright et al., 2001)","manualFormatting":"(Colbert, 2004; Snell, Shadur &amp; Wright, 2000; Wright et al., 2001)","plainTextFormattedCitation":"(Colbert, 2004; Snell, Scott A; Shadur &amp; Wright, 2000; P M Wright et al., 2001)","previouslyFormattedCitation":"(Colbert, 2004; Snell, Scott A; Shadur &amp; Wright, 2000; P M Wright et al., 2001)"},"properties":{"noteIndex":0},"schema":"https://github.com/citation-style-language/schema/raw/master/csl-citation.json"}</w:instrText>
      </w:r>
      <w:r w:rsidR="00B75077" w:rsidRPr="002301AB">
        <w:rPr>
          <w:szCs w:val="24"/>
        </w:rPr>
        <w:fldChar w:fldCharType="separate"/>
      </w:r>
      <w:r w:rsidR="00B75077" w:rsidRPr="002301AB">
        <w:rPr>
          <w:noProof/>
          <w:szCs w:val="24"/>
        </w:rPr>
        <w:t xml:space="preserve">(Colbert, 2004; Snell, Shadur &amp; Wright, 2000; Wright </w:t>
      </w:r>
      <w:r w:rsidR="00B75077" w:rsidRPr="000A4993">
        <w:rPr>
          <w:i/>
          <w:noProof/>
          <w:szCs w:val="24"/>
        </w:rPr>
        <w:t>et al</w:t>
      </w:r>
      <w:r w:rsidR="00B75077" w:rsidRPr="002301AB">
        <w:rPr>
          <w:noProof/>
          <w:szCs w:val="24"/>
        </w:rPr>
        <w:t>., 2001)</w:t>
      </w:r>
      <w:r w:rsidR="00B75077" w:rsidRPr="002301AB">
        <w:rPr>
          <w:szCs w:val="24"/>
        </w:rPr>
        <w:fldChar w:fldCharType="end"/>
      </w:r>
      <w:r w:rsidR="00B75077" w:rsidRPr="002301AB">
        <w:rPr>
          <w:szCs w:val="24"/>
        </w:rPr>
        <w:t xml:space="preserve">.  Desse conceito, </w:t>
      </w:r>
      <w:r w:rsidR="006C2C76" w:rsidRPr="002301AB">
        <w:rPr>
          <w:szCs w:val="24"/>
        </w:rPr>
        <w:t xml:space="preserve">considerou-se capital social como uma categoria e </w:t>
      </w:r>
      <w:r w:rsidR="00B75077" w:rsidRPr="002301AB">
        <w:rPr>
          <w:szCs w:val="24"/>
        </w:rPr>
        <w:t>d</w:t>
      </w:r>
      <w:r w:rsidR="006C2C76" w:rsidRPr="002301AB">
        <w:rPr>
          <w:szCs w:val="24"/>
        </w:rPr>
        <w:t xml:space="preserve">ois subgrupos </w:t>
      </w:r>
      <w:r w:rsidR="00B75077" w:rsidRPr="002301AB">
        <w:rPr>
          <w:szCs w:val="24"/>
        </w:rPr>
        <w:t>foram encontrad</w:t>
      </w:r>
      <w:r w:rsidR="002404F4" w:rsidRPr="002301AB">
        <w:rPr>
          <w:szCs w:val="24"/>
        </w:rPr>
        <w:t>o</w:t>
      </w:r>
      <w:r w:rsidR="00B75077" w:rsidRPr="002301AB">
        <w:rPr>
          <w:szCs w:val="24"/>
        </w:rPr>
        <w:t xml:space="preserve">s nas entrevistas e serão </w:t>
      </w:r>
      <w:r w:rsidR="001F314D" w:rsidRPr="002301AB">
        <w:rPr>
          <w:szCs w:val="24"/>
        </w:rPr>
        <w:t xml:space="preserve">explorados </w:t>
      </w:r>
      <w:r w:rsidR="00B75077" w:rsidRPr="002301AB">
        <w:rPr>
          <w:szCs w:val="24"/>
        </w:rPr>
        <w:t>nes</w:t>
      </w:r>
      <w:r w:rsidR="001B75C3" w:rsidRPr="002301AB">
        <w:rPr>
          <w:szCs w:val="24"/>
        </w:rPr>
        <w:t>s</w:t>
      </w:r>
      <w:r w:rsidR="00B75077" w:rsidRPr="002301AB">
        <w:rPr>
          <w:szCs w:val="24"/>
        </w:rPr>
        <w:t xml:space="preserve">a etapa de análise: o engajamento dos empregados e a gestão do conhecimento.  </w:t>
      </w:r>
    </w:p>
    <w:p w14:paraId="4D406510" w14:textId="77777777" w:rsidR="009847D7" w:rsidRPr="00B96989" w:rsidRDefault="009847D7" w:rsidP="009847D7">
      <w:pPr>
        <w:rPr>
          <w:lang w:val="pt-BR"/>
        </w:rPr>
      </w:pPr>
      <w:bookmarkStart w:id="16" w:name="_Toc7426740"/>
    </w:p>
    <w:p w14:paraId="3241076E" w14:textId="46F8E006" w:rsidR="009847D7" w:rsidRPr="007A3FDF" w:rsidRDefault="0083621C" w:rsidP="009847D7">
      <w:pPr>
        <w:pStyle w:val="PargrafodaLista"/>
        <w:numPr>
          <w:ilvl w:val="2"/>
          <w:numId w:val="15"/>
        </w:numPr>
        <w:rPr>
          <w:b/>
          <w:bCs/>
          <w:lang w:val="pt-BR"/>
        </w:rPr>
      </w:pPr>
      <w:r w:rsidRPr="009847D7">
        <w:rPr>
          <w:b/>
          <w:bCs/>
          <w:lang w:val="pt-BR"/>
        </w:rPr>
        <w:t>Engajamento</w:t>
      </w:r>
      <w:bookmarkEnd w:id="16"/>
    </w:p>
    <w:p w14:paraId="628EFE24" w14:textId="5EF25438" w:rsidR="00F90133" w:rsidRPr="007A3FDF" w:rsidRDefault="00F90133" w:rsidP="004015FE">
      <w:pPr>
        <w:pStyle w:val="Corpodetexto"/>
        <w:spacing w:after="0" w:line="240" w:lineRule="auto"/>
        <w:ind w:firstLine="709"/>
        <w:jc w:val="right"/>
        <w:rPr>
          <w:i/>
          <w:iCs/>
          <w:sz w:val="20"/>
          <w:szCs w:val="20"/>
        </w:rPr>
      </w:pPr>
      <w:r w:rsidRPr="007A3FDF">
        <w:rPr>
          <w:i/>
          <w:iCs/>
          <w:sz w:val="20"/>
          <w:szCs w:val="20"/>
        </w:rPr>
        <w:t>Então, assim, a gente costuma dizer que se há uma divisão funcionário/empresa, não vale a pena, né? A empresa são os funcionários, né? (CEO 6)</w:t>
      </w:r>
    </w:p>
    <w:p w14:paraId="1195BF30" w14:textId="77777777" w:rsidR="00D26410" w:rsidRPr="000A4993" w:rsidRDefault="00D26410" w:rsidP="001C30BE">
      <w:pPr>
        <w:pStyle w:val="Corpodetexto"/>
        <w:spacing w:after="0" w:line="240" w:lineRule="auto"/>
        <w:ind w:firstLine="709"/>
      </w:pPr>
    </w:p>
    <w:p w14:paraId="329E4007" w14:textId="3AD2ADC1" w:rsidR="006F7D06" w:rsidRDefault="007F32B2" w:rsidP="001C30BE">
      <w:pPr>
        <w:pStyle w:val="Corpodetexto"/>
        <w:spacing w:after="0" w:line="240" w:lineRule="auto"/>
        <w:ind w:firstLine="709"/>
      </w:pPr>
      <w:r>
        <w:t xml:space="preserve">Nesse </w:t>
      </w:r>
      <w:r w:rsidR="006F7D06">
        <w:t>tópico percebe-se que os entrevistados caracterizam a relação estabelecida com os empregados e, consequentemente, o seu engajamento com a firma com</w:t>
      </w:r>
      <w:r w:rsidR="00AB5E5D">
        <w:t>o</w:t>
      </w:r>
      <w:r w:rsidR="006F7D06">
        <w:t xml:space="preserve"> elemento que os diferencia e que, portanto, gera vantagem competitiva.</w:t>
      </w:r>
    </w:p>
    <w:p w14:paraId="4F0B43A9" w14:textId="64843F9F" w:rsidR="006F7D06" w:rsidRDefault="004F7D7C" w:rsidP="001C30BE">
      <w:pPr>
        <w:pStyle w:val="Corpodetexto"/>
        <w:spacing w:after="0" w:line="240" w:lineRule="auto"/>
        <w:ind w:left="2268" w:firstLine="709"/>
        <w:rPr>
          <w:sz w:val="20"/>
          <w:szCs w:val="20"/>
        </w:rPr>
      </w:pPr>
      <w:r w:rsidRPr="000A4993">
        <w:rPr>
          <w:sz w:val="20"/>
          <w:szCs w:val="20"/>
        </w:rPr>
        <w:t xml:space="preserve">O nosso setor é um setor que ainda depende muito da operação realmente normal. Nós não somos uma empresa de telefonia “aonde” eu consigo cobrar, cortar o consumidor apenas com um apertar de botão. A gente tem uma operação de campo gigantesca, né? E eu já trabalhei em três distribuidoras de energia elétrica (...) </w:t>
      </w:r>
      <w:r w:rsidR="006F7D06" w:rsidRPr="000A4993">
        <w:rPr>
          <w:sz w:val="20"/>
          <w:szCs w:val="20"/>
        </w:rPr>
        <w:t>E se você me perguntar o que que nós temos de diferente... (?). É a vontade de fazer dar certo. E essa vontade, ela floresce em todas as camadas da organização, né? (CEO 2)</w:t>
      </w:r>
    </w:p>
    <w:p w14:paraId="0A7E4FFF" w14:textId="77777777" w:rsidR="00D26410" w:rsidRPr="000A4993" w:rsidRDefault="00D26410" w:rsidP="001C30BE">
      <w:pPr>
        <w:pStyle w:val="Corpodetexto"/>
        <w:spacing w:after="0" w:line="240" w:lineRule="auto"/>
        <w:ind w:left="2268" w:firstLine="709"/>
        <w:rPr>
          <w:sz w:val="20"/>
          <w:szCs w:val="20"/>
        </w:rPr>
      </w:pPr>
    </w:p>
    <w:p w14:paraId="6EDCAD00" w14:textId="28A08761" w:rsidR="002225E1" w:rsidRDefault="007C397B" w:rsidP="00462DA6">
      <w:pPr>
        <w:pStyle w:val="Corpodetexto"/>
        <w:spacing w:after="0" w:line="240" w:lineRule="auto"/>
        <w:ind w:firstLine="709"/>
      </w:pPr>
      <w:r>
        <w:fldChar w:fldCharType="begin" w:fldLock="1"/>
      </w:r>
      <w:r>
        <w:instrText>ADDIN CSL_CITATION {"citationItems":[{"id":"ITEM-1","itemData":{"DOI":"10.1016/S0149-2063(01)00120-9","ISBN":"0149-2063","ISSN":"01492063","PMID":"20211263","abstract":"The resource-based view (RBV) of the firm has influenced the field of strategic human resource management (SHRM) in a number of ways. This paper explores the impact of the RBV on the theoretical and empirical development of SHRM. It explores how the fields of strategy and SHRM are beginning to converge around a number of issues, and proposes a number of implications of this convergence. © 2001 Elsevier Science Inc. All rights reserved.","author":[{"dropping-particle":"","family":"Wright","given":"P M","non-dropping-particle":"","parse-names":false,"suffix":""},{"dropping-particle":"","family":"Dunford","given":"B B","non-dropping-particle":"","parse-names":false,"suffix":""},{"dropping-particle":"","family":"Snell","given":"S A","non-dropping-particle":"","parse-names":false,"suffix":""}],"container-title":"Journal of Management","id":"ITEM-1","issue":"6","issued":{"date-parts":[["2001"]]},"page":"701-721","title":"Human resources and the resource based view of the firm","type":"article-journal","volume":"27"},"uris":["http://www.mendeley.com/documents/?uuid=f8347d8c-6d88-4066-b9e5-eacb0be769d8"]}],"mendeley":{"formattedCitation":"(P M Wright et al., 2001)","manualFormatting":"Wright et al. (2001)","plainTextFormattedCitation":"(P M Wright et al., 2001)","previouslyFormattedCitation":"(P M Wright et al., 2001)"},"properties":{"noteIndex":0},"schema":"https://github.com/citation-style-language/schema/raw/master/csl-citation.json"}</w:instrText>
      </w:r>
      <w:r>
        <w:fldChar w:fldCharType="separate"/>
      </w:r>
      <w:r w:rsidRPr="007C397B">
        <w:rPr>
          <w:noProof/>
        </w:rPr>
        <w:t xml:space="preserve">Wright </w:t>
      </w:r>
      <w:r w:rsidRPr="000A4993">
        <w:rPr>
          <w:i/>
          <w:noProof/>
        </w:rPr>
        <w:t>et al.</w:t>
      </w:r>
      <w:r>
        <w:rPr>
          <w:noProof/>
        </w:rPr>
        <w:t xml:space="preserve"> (</w:t>
      </w:r>
      <w:r w:rsidRPr="007C397B">
        <w:rPr>
          <w:noProof/>
        </w:rPr>
        <w:t>2001)</w:t>
      </w:r>
      <w:r>
        <w:fldChar w:fldCharType="end"/>
      </w:r>
      <w:r w:rsidR="00462DA6">
        <w:t xml:space="preserve"> classifica esse </w:t>
      </w:r>
      <w:r w:rsidR="001B38C6">
        <w:t xml:space="preserve">sistema </w:t>
      </w:r>
      <w:r w:rsidR="00462DA6">
        <w:t xml:space="preserve">como </w:t>
      </w:r>
      <w:r w:rsidR="00673CE8">
        <w:t xml:space="preserve">relações sociais complexas, logo, difíceis de serem imitadas e que são caracterizadas pela verdade, confiança, troca de conhecimento e trabalho em equipe.  Esse </w:t>
      </w:r>
      <w:r w:rsidR="00462DA6">
        <w:t>sistema</w:t>
      </w:r>
      <w:r w:rsidR="00673CE8">
        <w:t xml:space="preserve"> faz com que o capital humano, que detém livre escolha, vontade própria e, portanto, um comportamento discricionário, decida engajar na estratégia da firma.</w:t>
      </w:r>
      <w:r w:rsidR="004015FE">
        <w:t xml:space="preserve">  </w:t>
      </w:r>
      <w:r w:rsidR="00462DA6">
        <w:t xml:space="preserve">Alguns mecanismos </w:t>
      </w:r>
      <w:r w:rsidR="00254B10">
        <w:t>para o desenvolv</w:t>
      </w:r>
      <w:r w:rsidR="005B6CC1">
        <w:t xml:space="preserve">imento dessa relação de confiança </w:t>
      </w:r>
      <w:r w:rsidR="00462DA6">
        <w:t>são</w:t>
      </w:r>
      <w:r w:rsidR="00FD6DB2">
        <w:t xml:space="preserve"> a</w:t>
      </w:r>
      <w:r w:rsidR="005B6CC1">
        <w:t xml:space="preserve"> presença dos gestores com a operação</w:t>
      </w:r>
      <w:r w:rsidR="00F67871">
        <w:t xml:space="preserve"> e a autonomia que se dá ao time.</w:t>
      </w:r>
      <w:r w:rsidR="00FD6DB2">
        <w:t xml:space="preserve"> </w:t>
      </w:r>
    </w:p>
    <w:p w14:paraId="0DB6FEF2" w14:textId="777BE65A" w:rsidR="00F67871" w:rsidRDefault="00F67871" w:rsidP="001C30BE">
      <w:pPr>
        <w:pStyle w:val="Corpodetexto"/>
        <w:spacing w:after="0" w:line="240" w:lineRule="auto"/>
        <w:ind w:left="2268" w:firstLine="709"/>
        <w:rPr>
          <w:sz w:val="20"/>
          <w:szCs w:val="20"/>
        </w:rPr>
      </w:pPr>
      <w:r w:rsidRPr="000A4993">
        <w:rPr>
          <w:sz w:val="20"/>
          <w:szCs w:val="20"/>
        </w:rPr>
        <w:t>Deixa que quem está lá dentro vai se decidir, vai se acertar, né? Acertou nas pessoas que estão lá dentro. Vão fazer certamente o melhor caminho, né? E vamos confiar totalmente nessas pessoas, né? E deixar as pessoas pilhadas, incentivadas, né? Assim, então você... Para gente é isso que entra como modelo de estratégia. (CEO 3)</w:t>
      </w:r>
    </w:p>
    <w:p w14:paraId="6740F8FD" w14:textId="77777777" w:rsidR="002225E1" w:rsidRPr="000A4993" w:rsidRDefault="002225E1" w:rsidP="001C30BE">
      <w:pPr>
        <w:pStyle w:val="Corpodetexto"/>
        <w:spacing w:after="0" w:line="240" w:lineRule="auto"/>
        <w:ind w:left="2268" w:firstLine="709"/>
        <w:rPr>
          <w:sz w:val="20"/>
          <w:szCs w:val="20"/>
        </w:rPr>
      </w:pPr>
    </w:p>
    <w:p w14:paraId="34A99007" w14:textId="59600970" w:rsidR="0023381A" w:rsidRDefault="00622C8B" w:rsidP="001C30BE">
      <w:pPr>
        <w:pStyle w:val="Corpodetexto"/>
        <w:spacing w:after="0" w:line="240" w:lineRule="auto"/>
        <w:ind w:firstLine="709"/>
      </w:pPr>
      <w:r>
        <w:lastRenderedPageBreak/>
        <w:tab/>
      </w:r>
      <w:r w:rsidR="007C397B">
        <w:fldChar w:fldCharType="begin" w:fldLock="1"/>
      </w:r>
      <w:r w:rsidR="007C397B">
        <w:instrText>ADDIN CSL_CITATION {"citationItems":[{"id":"ITEM-1","itemData":{"DOI":"10.1111/1748-8583.12137","ISBN":"9788740303933","ISSN":"17488583","abstract":"The resource-based view (RBV) of the firm has been consistently used as a backdrop in strategic human resource management (SHRM) research and has the potential to bridge the ‘micro–macro’ divide. The tension between the SHRM and the strategic human capital literature, however, signifies that RBV has not reached its potential. In this paper, we begin with a brief review of the conceptual logic linking human resource management (HRM) practices and firm outcomes that aim at highlighting the different treatment of RBV in the SHRM and strategic human capital literatures. We then propose a conceptual model that suggests that HRM practices are not simple levers that enable firms to create sustainable competitive advantage, as most of the strategic human capital research postulates. On the contrary, we argue that HRM practices can contribute to a firm's sustainable competitive advantage not only by enhancing employees' ability, and offering motivation and opportunities, but also by shaping supply-side and demand-side mobility constraints.","author":[{"dropping-particle":"","family":"Delery","given":"John E.","non-dropping-particle":"","parse-names":false,"suffix":""},{"dropping-particle":"","family":"Roumpi","given":"Dorothea","non-dropping-particle":"","parse-names":false,"suffix":""}],"container-title":"Human Resource Management Journal","id":"ITEM-1","issue":"1","issued":{"date-parts":[["2017"]]},"page":"1-21","title":"Strategic human resource management, human capital and competitive advantage: is the field going in circles?","type":"article-journal","volume":"27"},"uris":["http://www.mendeley.com/documents/?uuid=33cf469c-8fc6-4087-a604-af7cae48047d"]}],"mendeley":{"formattedCitation":"(Delery &amp; Roumpi, 2017)","manualFormatting":"Delery &amp; Roumpi (2017)","plainTextFormattedCitation":"(Delery &amp; Roumpi, 2017)","previouslyFormattedCitation":"(Delery &amp; Roumpi, 2017)"},"properties":{"noteIndex":0},"schema":"https://github.com/citation-style-language/schema/raw/master/csl-citation.json"}</w:instrText>
      </w:r>
      <w:r w:rsidR="007C397B">
        <w:fldChar w:fldCharType="separate"/>
      </w:r>
      <w:r w:rsidR="007C397B" w:rsidRPr="007C397B">
        <w:rPr>
          <w:noProof/>
        </w:rPr>
        <w:t xml:space="preserve">Delery &amp; Roumpi </w:t>
      </w:r>
      <w:r w:rsidR="007C397B">
        <w:rPr>
          <w:noProof/>
        </w:rPr>
        <w:t>(</w:t>
      </w:r>
      <w:r w:rsidR="007C397B" w:rsidRPr="007C397B">
        <w:rPr>
          <w:noProof/>
        </w:rPr>
        <w:t>2017)</w:t>
      </w:r>
      <w:r w:rsidR="007C397B">
        <w:fldChar w:fldCharType="end"/>
      </w:r>
      <w:r w:rsidR="00E5321B">
        <w:t xml:space="preserve"> chamam esse sistema de AMO – Habilidades, Motivação e Oportunidades. Os autores sugerem que o compartilhamento de informações, trabalho em equipe e redução das diferenças de status entre os empregados podem ser vistos como um sinal </w:t>
      </w:r>
      <w:r w:rsidR="00A95AE4">
        <w:t xml:space="preserve">de </w:t>
      </w:r>
      <w:r w:rsidR="00E5321B">
        <w:t>que a empresa confia neles e</w:t>
      </w:r>
      <w:r w:rsidR="001D09CF">
        <w:t>,</w:t>
      </w:r>
      <w:r w:rsidR="00E5321B">
        <w:t xml:space="preserve"> em contrapartida</w:t>
      </w:r>
      <w:r w:rsidR="001D09CF">
        <w:t>,</w:t>
      </w:r>
      <w:r w:rsidR="00E5321B">
        <w:t xml:space="preserve"> cria</w:t>
      </w:r>
      <w:r w:rsidR="001D09CF">
        <w:t>r</w:t>
      </w:r>
      <w:r w:rsidR="00E5321B">
        <w:t xml:space="preserve"> </w:t>
      </w:r>
      <w:r w:rsidR="0023381A">
        <w:t xml:space="preserve">um link entre empregados e firmas que aumenta a percepção de integração social. Vemos a presença desses elementos nas falas dos entrevistados.  </w:t>
      </w:r>
    </w:p>
    <w:p w14:paraId="0706BAA0" w14:textId="464EE4CB" w:rsidR="0023381A" w:rsidRDefault="0023381A" w:rsidP="001C30BE">
      <w:pPr>
        <w:pStyle w:val="Corpodetexto"/>
        <w:spacing w:after="0" w:line="240" w:lineRule="auto"/>
        <w:ind w:left="2268" w:firstLine="709"/>
        <w:rPr>
          <w:sz w:val="20"/>
          <w:szCs w:val="20"/>
        </w:rPr>
      </w:pPr>
      <w:r w:rsidRPr="000A4993">
        <w:rPr>
          <w:sz w:val="20"/>
          <w:szCs w:val="20"/>
        </w:rPr>
        <w:t xml:space="preserve">Quando você detém uma empresa, uma organização, que trabalha, orientada por valores, com comunicação transparente onde as pessoas sabem o que está acontecendo... Na </w:t>
      </w:r>
      <w:r w:rsidR="001D09CF" w:rsidRPr="000A4993">
        <w:rPr>
          <w:sz w:val="20"/>
          <w:szCs w:val="20"/>
        </w:rPr>
        <w:t>nossa empresa</w:t>
      </w:r>
      <w:r w:rsidRPr="000A4993">
        <w:rPr>
          <w:sz w:val="20"/>
          <w:szCs w:val="20"/>
        </w:rPr>
        <w:t>, todo mundo sabe quais são os resultados; ruins e bons. E quando nós tivemos que fazer reestruturações, nós já fizemos, explicamos, discutimos, e por incrível que pareça, a primeira certificação nossa da Você S.A e da Great Place to Work ocorreu no meio da recessão, após uma série de reestruturações</w:t>
      </w:r>
      <w:r w:rsidR="00597975" w:rsidRPr="000A4993">
        <w:rPr>
          <w:sz w:val="20"/>
          <w:szCs w:val="20"/>
        </w:rPr>
        <w:t>, e</w:t>
      </w:r>
      <w:r w:rsidRPr="000A4993">
        <w:rPr>
          <w:sz w:val="20"/>
          <w:szCs w:val="20"/>
        </w:rPr>
        <w:t xml:space="preserve"> por </w:t>
      </w:r>
      <w:r w:rsidR="00597975" w:rsidRPr="000A4993">
        <w:rPr>
          <w:sz w:val="20"/>
          <w:szCs w:val="20"/>
        </w:rPr>
        <w:t>quê</w:t>
      </w:r>
      <w:r w:rsidRPr="000A4993">
        <w:rPr>
          <w:sz w:val="20"/>
          <w:szCs w:val="20"/>
        </w:rPr>
        <w:t>? Porque nós tivemos uma comunicação muito honesta e transparente, tratando os colaboradores como adultos. (CEO 4)</w:t>
      </w:r>
    </w:p>
    <w:p w14:paraId="44F0302B" w14:textId="77777777" w:rsidR="00370E00" w:rsidRPr="000A4993" w:rsidRDefault="00370E00" w:rsidP="001C30BE">
      <w:pPr>
        <w:pStyle w:val="Corpodetexto"/>
        <w:spacing w:after="0" w:line="240" w:lineRule="auto"/>
        <w:ind w:left="2268" w:firstLine="709"/>
        <w:rPr>
          <w:sz w:val="20"/>
          <w:szCs w:val="20"/>
        </w:rPr>
      </w:pPr>
    </w:p>
    <w:p w14:paraId="2A7D90C6" w14:textId="2E57AF27" w:rsidR="00906058" w:rsidRDefault="00136544" w:rsidP="001C30BE">
      <w:pPr>
        <w:pStyle w:val="Corpodetexto"/>
        <w:spacing w:after="0" w:line="240" w:lineRule="auto"/>
        <w:ind w:firstLine="709"/>
      </w:pPr>
      <w:r>
        <w:tab/>
      </w:r>
      <w:r w:rsidR="007C397B">
        <w:fldChar w:fldCharType="begin" w:fldLock="1"/>
      </w:r>
      <w:r w:rsidR="007C397B">
        <w:instrText>ADDIN CSL_CITATION {"citationItems":[{"id":"ITEM-1","itemData":{"DOI":"10.1111/1748-8583.12137","ISBN":"9788740303933","ISSN":"17488583","abstract":"The resource-based view (RBV) of the firm has been consistently used as a backdrop in strategic human resource management (SHRM) research and has the potential to bridge the ‘micro–macro’ divide. The tension between the SHRM and the strategic human capital literature, however, signifies that RBV has not reached its potential. In this paper, we begin with a brief review of the conceptual logic linking human resource management (HRM) practices and firm outcomes that aim at highlighting the different treatment of RBV in the SHRM and strategic human capital literatures. We then propose a conceptual model that suggests that HRM practices are not simple levers that enable firms to create sustainable competitive advantage, as most of the strategic human capital research postulates. On the contrary, we argue that HRM practices can contribute to a firm's sustainable competitive advantage not only by enhancing employees' ability, and offering motivation and opportunities, but also by shaping supply-side and demand-side mobility constraints.","author":[{"dropping-particle":"","family":"Delery","given":"John E.","non-dropping-particle":"","parse-names":false,"suffix":""},{"dropping-particle":"","family":"Roumpi","given":"Dorothea","non-dropping-particle":"","parse-names":false,"suffix":""}],"container-title":"Human Resource Management Journal","id":"ITEM-1","issue":"1","issued":{"date-parts":[["2017"]]},"page":"1-21","title":"Strategic human resource management, human capital and competitive advantage: is the field going in circles?","type":"article-journal","volume":"27"},"uris":["http://www.mendeley.com/documents/?uuid=33cf469c-8fc6-4087-a604-af7cae48047d"]}],"mendeley":{"formattedCitation":"(Delery &amp; Roumpi, 2017)","manualFormatting":"Delery &amp; Roumpi (2017)","plainTextFormattedCitation":"(Delery &amp; Roumpi, 2017)","previouslyFormattedCitation":"(Delery &amp; Roumpi, 2017)"},"properties":{"noteIndex":0},"schema":"https://github.com/citation-style-language/schema/raw/master/csl-citation.json"}</w:instrText>
      </w:r>
      <w:r w:rsidR="007C397B">
        <w:fldChar w:fldCharType="separate"/>
      </w:r>
      <w:r w:rsidR="007C397B" w:rsidRPr="007C397B">
        <w:rPr>
          <w:noProof/>
        </w:rPr>
        <w:t xml:space="preserve">Delery &amp; Roumpi </w:t>
      </w:r>
      <w:r w:rsidR="007C397B">
        <w:rPr>
          <w:noProof/>
        </w:rPr>
        <w:t>(</w:t>
      </w:r>
      <w:r w:rsidR="007C397B" w:rsidRPr="007C397B">
        <w:rPr>
          <w:noProof/>
        </w:rPr>
        <w:t>2017)</w:t>
      </w:r>
      <w:r w:rsidR="007C397B">
        <w:fldChar w:fldCharType="end"/>
      </w:r>
      <w:r w:rsidR="00742041">
        <w:t xml:space="preserve"> ressaltam que </w:t>
      </w:r>
      <w:r w:rsidR="007C2B83">
        <w:t xml:space="preserve">uma das formas de criar barreiras de mobilidade e garantir o engajamento dos empregados é </w:t>
      </w:r>
      <w:r w:rsidR="0078118A">
        <w:t xml:space="preserve">aumentando </w:t>
      </w:r>
      <w:r w:rsidR="007C2B83">
        <w:t>a percepção de que a firma é um bom lugar para se trabalhar. Esse elemento encontrou espaço no discurso dos CEOs, que estão utilizando as pesquisas</w:t>
      </w:r>
      <w:r w:rsidR="004361EF">
        <w:t xml:space="preserve"> de engajamento,</w:t>
      </w:r>
      <w:r w:rsidR="007C2B83">
        <w:t xml:space="preserve"> como as realizadas pelo instituto “Great Place to Work” </w:t>
      </w:r>
      <w:r w:rsidR="001C6EF5">
        <w:t>para</w:t>
      </w:r>
      <w:r w:rsidR="007C2B83">
        <w:t xml:space="preserve"> evid</w:t>
      </w:r>
      <w:r w:rsidR="001C6EF5">
        <w:t>e</w:t>
      </w:r>
      <w:r w:rsidR="007C2B83">
        <w:t>ncia</w:t>
      </w:r>
      <w:r w:rsidR="001C6EF5">
        <w:t>r</w:t>
      </w:r>
      <w:r w:rsidR="007C2B83">
        <w:t xml:space="preserve"> </w:t>
      </w:r>
      <w:r w:rsidR="00191595">
        <w:t xml:space="preserve">o </w:t>
      </w:r>
      <w:r w:rsidR="004361EF">
        <w:t>relacionamento que t</w:t>
      </w:r>
      <w:r w:rsidR="00191595">
        <w:t>ê</w:t>
      </w:r>
      <w:r w:rsidR="004361EF">
        <w:t>m com os</w:t>
      </w:r>
      <w:r w:rsidR="007C2B83">
        <w:t xml:space="preserve"> seus empregados</w:t>
      </w:r>
      <w:r w:rsidR="004361EF">
        <w:t xml:space="preserve"> e a forma como estão fazendo a gestão </w:t>
      </w:r>
      <w:r w:rsidR="00597975">
        <w:t>desses</w:t>
      </w:r>
      <w:r w:rsidR="007C2B83">
        <w:t xml:space="preserve">. </w:t>
      </w:r>
    </w:p>
    <w:p w14:paraId="6808F2FF" w14:textId="2E0DDA20" w:rsidR="00496499" w:rsidRDefault="00496499" w:rsidP="001C30BE">
      <w:pPr>
        <w:pStyle w:val="Corpodetexto"/>
        <w:spacing w:after="0" w:line="240" w:lineRule="auto"/>
        <w:ind w:left="2268" w:firstLine="709"/>
        <w:rPr>
          <w:sz w:val="20"/>
          <w:szCs w:val="20"/>
        </w:rPr>
      </w:pPr>
      <w:r w:rsidRPr="000A4993">
        <w:rPr>
          <w:sz w:val="20"/>
          <w:szCs w:val="20"/>
        </w:rPr>
        <w:t xml:space="preserve">Nós, por exemplo, somos certificados pela Great Place to Work. Estamos </w:t>
      </w:r>
      <w:r w:rsidR="00DE44D4" w:rsidRPr="000A4993">
        <w:rPr>
          <w:sz w:val="20"/>
          <w:szCs w:val="20"/>
        </w:rPr>
        <w:t>d</w:t>
      </w:r>
      <w:r w:rsidRPr="000A4993">
        <w:rPr>
          <w:sz w:val="20"/>
          <w:szCs w:val="20"/>
        </w:rPr>
        <w:t xml:space="preserve">entre as melhores empresas para se trabalhar, 150 melhores do Brasil, da Você S.A. E dentro das pesquisas internas, a nossa... Que é global </w:t>
      </w:r>
      <w:r w:rsidR="00713948" w:rsidRPr="000A4993">
        <w:rPr>
          <w:sz w:val="20"/>
          <w:szCs w:val="20"/>
        </w:rPr>
        <w:t>aqui</w:t>
      </w:r>
      <w:r w:rsidRPr="000A4993">
        <w:rPr>
          <w:sz w:val="20"/>
          <w:szCs w:val="20"/>
        </w:rPr>
        <w:t>, a nossa região está em primeiro lugar no mundo. (CEO 4)</w:t>
      </w:r>
    </w:p>
    <w:p w14:paraId="4499F56F" w14:textId="77777777" w:rsidR="006E7E89" w:rsidRPr="000A4993" w:rsidRDefault="006E7E89" w:rsidP="001C30BE">
      <w:pPr>
        <w:pStyle w:val="Corpodetexto"/>
        <w:spacing w:after="0" w:line="240" w:lineRule="auto"/>
        <w:ind w:left="2268" w:firstLine="709"/>
        <w:rPr>
          <w:sz w:val="20"/>
          <w:szCs w:val="20"/>
        </w:rPr>
      </w:pPr>
    </w:p>
    <w:p w14:paraId="2217E34B" w14:textId="665ADA64" w:rsidR="00810A79" w:rsidRDefault="00080FFA" w:rsidP="001C30BE">
      <w:pPr>
        <w:pStyle w:val="Corpodetexto"/>
        <w:spacing w:after="0" w:line="240" w:lineRule="auto"/>
        <w:ind w:firstLine="709"/>
      </w:pPr>
      <w:r>
        <w:t xml:space="preserve">Dessa forma, </w:t>
      </w:r>
      <w:r w:rsidR="0078118A">
        <w:t xml:space="preserve">ao finalizar </w:t>
      </w:r>
      <w:r>
        <w:t>essa anális</w:t>
      </w:r>
      <w:r w:rsidR="0078118A">
        <w:t xml:space="preserve">e, foi possível concluir que </w:t>
      </w:r>
      <w:r>
        <w:t xml:space="preserve">a gestão do engajamento dos funcionários é um item considerado pelos CEOs como relevante na estratégia da empresa </w:t>
      </w:r>
      <w:r w:rsidR="00573519">
        <w:t>e, portanto,</w:t>
      </w:r>
      <w:r>
        <w:t xml:space="preserve"> capaz de gerar vantagem competitiva.</w:t>
      </w:r>
    </w:p>
    <w:p w14:paraId="528108D2" w14:textId="77777777" w:rsidR="009847D7" w:rsidRPr="00B96989" w:rsidRDefault="009847D7" w:rsidP="009847D7">
      <w:pPr>
        <w:rPr>
          <w:lang w:val="pt-BR"/>
        </w:rPr>
      </w:pPr>
      <w:bookmarkStart w:id="17" w:name="_Toc7426741"/>
    </w:p>
    <w:p w14:paraId="668989B5" w14:textId="0A921887" w:rsidR="00514487" w:rsidRPr="009847D7" w:rsidRDefault="00514487" w:rsidP="009847D7">
      <w:pPr>
        <w:pStyle w:val="PargrafodaLista"/>
        <w:numPr>
          <w:ilvl w:val="3"/>
          <w:numId w:val="15"/>
        </w:numPr>
        <w:rPr>
          <w:b/>
          <w:bCs/>
          <w:lang w:val="pt-BR"/>
        </w:rPr>
      </w:pPr>
      <w:r w:rsidRPr="009847D7">
        <w:rPr>
          <w:b/>
          <w:bCs/>
          <w:lang w:val="pt-BR"/>
        </w:rPr>
        <w:t>Gestão do conhecimento</w:t>
      </w:r>
      <w:bookmarkEnd w:id="17"/>
    </w:p>
    <w:p w14:paraId="14B9ABDA" w14:textId="3F4C540F" w:rsidR="00595251" w:rsidRDefault="00595251" w:rsidP="001C30BE">
      <w:pPr>
        <w:pStyle w:val="Corpodetexto"/>
        <w:spacing w:after="0" w:line="240" w:lineRule="auto"/>
        <w:ind w:firstLine="709"/>
      </w:pPr>
      <w:r>
        <w:t xml:space="preserve">Um outro tópico que surge no discurso dos CEOs é </w:t>
      </w:r>
      <w:r w:rsidR="002034CB">
        <w:t>a preocupação em como gerir as</w:t>
      </w:r>
      <w:r>
        <w:t xml:space="preserve"> competências importantes para a organização e que irão </w:t>
      </w:r>
      <w:r w:rsidR="007F73A1">
        <w:t>diferenciá</w:t>
      </w:r>
      <w:r>
        <w:t>-las de seus competidores</w:t>
      </w:r>
      <w:r w:rsidR="00080FFA">
        <w:t>,</w:t>
      </w:r>
      <w:r>
        <w:t xml:space="preserve"> suportando a estratégia adotada pela </w:t>
      </w:r>
      <w:r w:rsidR="002034CB">
        <w:t xml:space="preserve">firma.  De diferentes formas isso aparece no </w:t>
      </w:r>
      <w:r w:rsidR="001E2651">
        <w:t xml:space="preserve">conteúdo das entrevistas </w:t>
      </w:r>
      <w:r w:rsidR="002034CB">
        <w:t xml:space="preserve">e encontra fundamentos no que </w:t>
      </w:r>
      <w:r w:rsidR="00AD14F5">
        <w:fldChar w:fldCharType="begin" w:fldLock="1"/>
      </w:r>
      <w:r w:rsidR="00AD14F5">
        <w:instrText>ADDIN CSL_CITATION {"citationItems":[{"id":"ITEM-1","itemData":{"DOI":"10.1016/S0149-2063(01)00120-9","ISBN":"0149-2063","ISSN":"01492063","PMID":"20211263","abstract":"The resource-based view (RBV) of the firm has influenced the field of strategic human resource management (SHRM) in a number of ways. This paper explores the impact of the RBV on the theoretical and empirical development of SHRM. It explores how the fields of strategy and SHRM are beginning to converge around a number of issues, and proposes a number of implications of this convergence. © 2001 Elsevier Science Inc. All rights reserved.","author":[{"dropping-particle":"","family":"Wright","given":"P M","non-dropping-particle":"","parse-names":false,"suffix":""},{"dropping-particle":"","family":"Dunford","given":"B B","non-dropping-particle":"","parse-names":false,"suffix":""},{"dropping-particle":"","family":"Snell","given":"S A","non-dropping-particle":"","parse-names":false,"suffix":""}],"container-title":"Journal of Management","id":"ITEM-1","issue":"6","issued":{"date-parts":[["2001"]]},"page":"701-721","title":"Human resources and the resource based view of the firm","type":"article-journal","volume":"27"},"uris":["http://www.mendeley.com/documents/?uuid=f8347d8c-6d88-4066-b9e5-eacb0be769d8"]}],"mendeley":{"formattedCitation":"(P M Wright et al., 2001)","manualFormatting":"Wright et al. (2001)","plainTextFormattedCitation":"(P M Wright et al., 2001)","previouslyFormattedCitation":"(P M Wright et al., 2001)"},"properties":{"noteIndex":0},"schema":"https://github.com/citation-style-language/schema/raw/master/csl-citation.json"}</w:instrText>
      </w:r>
      <w:r w:rsidR="00AD14F5">
        <w:fldChar w:fldCharType="separate"/>
      </w:r>
      <w:r w:rsidR="00AD14F5" w:rsidRPr="00AD14F5">
        <w:rPr>
          <w:noProof/>
        </w:rPr>
        <w:t xml:space="preserve">Wright </w:t>
      </w:r>
      <w:r w:rsidR="00AD14F5" w:rsidRPr="000A4993">
        <w:rPr>
          <w:i/>
          <w:noProof/>
        </w:rPr>
        <w:t>et al.</w:t>
      </w:r>
      <w:r w:rsidR="00AD14F5">
        <w:rPr>
          <w:noProof/>
        </w:rPr>
        <w:t xml:space="preserve"> (</w:t>
      </w:r>
      <w:r w:rsidR="00AD14F5" w:rsidRPr="00AD14F5">
        <w:rPr>
          <w:noProof/>
        </w:rPr>
        <w:t>2001)</w:t>
      </w:r>
      <w:r w:rsidR="00AD14F5">
        <w:fldChar w:fldCharType="end"/>
      </w:r>
      <w:r w:rsidR="002034CB">
        <w:t xml:space="preserve"> chama</w:t>
      </w:r>
      <w:r w:rsidR="007F73A1">
        <w:t>m</w:t>
      </w:r>
      <w:r w:rsidR="002034CB">
        <w:t xml:space="preserve"> de ponte que integra a estratégia </w:t>
      </w:r>
      <w:r w:rsidR="007F73A1">
        <w:t xml:space="preserve">à </w:t>
      </w:r>
      <w:r w:rsidR="002034CB">
        <w:t>gestão de pessoas.</w:t>
      </w:r>
      <w:r w:rsidR="00964C90">
        <w:t xml:space="preserve"> A seguir, </w:t>
      </w:r>
      <w:r w:rsidR="002034CB">
        <w:t>um exemplo des</w:t>
      </w:r>
      <w:r w:rsidR="002F3A9E">
        <w:t>s</w:t>
      </w:r>
      <w:r w:rsidR="002034CB">
        <w:t xml:space="preserve">a preocupação em um entrevistado que enxerga que é essencial fazer com que haja a troca de informações entre os </w:t>
      </w:r>
      <w:r w:rsidR="007C397B">
        <w:t xml:space="preserve">integrantes de um </w:t>
      </w:r>
      <w:r w:rsidR="002034CB">
        <w:t>grupo altamente capacitado</w:t>
      </w:r>
      <w:r w:rsidR="007C397B">
        <w:t xml:space="preserve">, </w:t>
      </w:r>
      <w:r w:rsidR="002034CB">
        <w:t>que est</w:t>
      </w:r>
      <w:r w:rsidR="007C397B">
        <w:t xml:space="preserve">á responsável por realizar </w:t>
      </w:r>
      <w:r w:rsidR="002034CB">
        <w:t>pesquisa e inovação para sua empresa.</w:t>
      </w:r>
    </w:p>
    <w:p w14:paraId="681713B5" w14:textId="6D9805D8" w:rsidR="009E5CB5" w:rsidRDefault="009E5CB5" w:rsidP="001C30BE">
      <w:pPr>
        <w:pStyle w:val="Corpodetexto"/>
        <w:spacing w:after="0" w:line="240" w:lineRule="auto"/>
        <w:ind w:left="2268" w:firstLine="709"/>
        <w:rPr>
          <w:sz w:val="20"/>
          <w:szCs w:val="20"/>
        </w:rPr>
      </w:pPr>
      <w:r w:rsidRPr="000A4993">
        <w:rPr>
          <w:sz w:val="20"/>
          <w:szCs w:val="20"/>
        </w:rPr>
        <w:t xml:space="preserve">Não é fácil você fazer essa combinação. Trabalhar num time com gente altamente qualificada eu diria que é... Não é uma solução trivial, tá? </w:t>
      </w:r>
      <w:r w:rsidR="000B03DC" w:rsidRPr="000A4993">
        <w:rPr>
          <w:sz w:val="20"/>
          <w:szCs w:val="20"/>
        </w:rPr>
        <w:t xml:space="preserve">(...) </w:t>
      </w:r>
      <w:r w:rsidRPr="000A4993">
        <w:rPr>
          <w:sz w:val="20"/>
          <w:szCs w:val="20"/>
        </w:rPr>
        <w:t>A gente tem um grupo importante de P</w:t>
      </w:r>
      <w:r w:rsidR="0041019D">
        <w:rPr>
          <w:sz w:val="20"/>
          <w:szCs w:val="20"/>
        </w:rPr>
        <w:t>h</w:t>
      </w:r>
      <w:r w:rsidRPr="000A4993">
        <w:rPr>
          <w:sz w:val="20"/>
          <w:szCs w:val="20"/>
        </w:rPr>
        <w:t xml:space="preserve">Ds. Se você vai </w:t>
      </w:r>
      <w:r w:rsidR="002F3A9E" w:rsidRPr="000A4993">
        <w:rPr>
          <w:sz w:val="20"/>
          <w:szCs w:val="20"/>
        </w:rPr>
        <w:t xml:space="preserve">à </w:t>
      </w:r>
      <w:r w:rsidRPr="000A4993">
        <w:rPr>
          <w:sz w:val="20"/>
          <w:szCs w:val="20"/>
        </w:rPr>
        <w:t xml:space="preserve">oficina de tecnologia, a gente talvez tenha um dos cinco principais centros de tecnologias hoje do mundo em pesquisa florestal em papel celulose. Então, criar o ambiente </w:t>
      </w:r>
      <w:r w:rsidR="002F3A9E" w:rsidRPr="000A4993">
        <w:rPr>
          <w:sz w:val="20"/>
          <w:szCs w:val="20"/>
        </w:rPr>
        <w:t>“</w:t>
      </w:r>
      <w:r w:rsidRPr="000A4993">
        <w:rPr>
          <w:sz w:val="20"/>
          <w:szCs w:val="20"/>
        </w:rPr>
        <w:t>aonde</w:t>
      </w:r>
      <w:r w:rsidR="002F3A9E" w:rsidRPr="000A4993">
        <w:rPr>
          <w:sz w:val="20"/>
          <w:szCs w:val="20"/>
        </w:rPr>
        <w:t>”</w:t>
      </w:r>
      <w:r w:rsidRPr="000A4993">
        <w:rPr>
          <w:sz w:val="20"/>
          <w:szCs w:val="20"/>
        </w:rPr>
        <w:t xml:space="preserve"> esse time se sinta... </w:t>
      </w:r>
      <w:r w:rsidR="002F3A9E" w:rsidRPr="000A4993">
        <w:rPr>
          <w:sz w:val="20"/>
          <w:szCs w:val="20"/>
        </w:rPr>
        <w:t>“</w:t>
      </w:r>
      <w:r w:rsidRPr="000A4993">
        <w:rPr>
          <w:sz w:val="20"/>
          <w:szCs w:val="20"/>
        </w:rPr>
        <w:t>Aonde</w:t>
      </w:r>
      <w:r w:rsidR="002F3A9E" w:rsidRPr="000A4993">
        <w:rPr>
          <w:sz w:val="20"/>
          <w:szCs w:val="20"/>
        </w:rPr>
        <w:t>”</w:t>
      </w:r>
      <w:r w:rsidRPr="000A4993">
        <w:rPr>
          <w:sz w:val="20"/>
          <w:szCs w:val="20"/>
        </w:rPr>
        <w:t xml:space="preserve"> esse grupo, vamos falar assim, de fato se reconheça como grupo, colabore, cresça e a gente consiga provar para eles que juntos eles são bem melhores do que individual, </w:t>
      </w:r>
      <w:r w:rsidR="0099048C" w:rsidRPr="000A4993">
        <w:rPr>
          <w:sz w:val="20"/>
          <w:szCs w:val="20"/>
        </w:rPr>
        <w:t>(CEO 7</w:t>
      </w:r>
      <w:r w:rsidR="0042738E" w:rsidRPr="000A4993">
        <w:rPr>
          <w:sz w:val="20"/>
          <w:szCs w:val="20"/>
        </w:rPr>
        <w:t>)</w:t>
      </w:r>
    </w:p>
    <w:p w14:paraId="15C0D518" w14:textId="77777777" w:rsidR="00757655" w:rsidRPr="000A4993" w:rsidRDefault="00757655" w:rsidP="001C30BE">
      <w:pPr>
        <w:pStyle w:val="Corpodetexto"/>
        <w:spacing w:after="0" w:line="240" w:lineRule="auto"/>
        <w:ind w:left="2268" w:firstLine="709"/>
        <w:rPr>
          <w:sz w:val="20"/>
          <w:szCs w:val="20"/>
        </w:rPr>
      </w:pPr>
    </w:p>
    <w:p w14:paraId="2D1B4463" w14:textId="75591E2B" w:rsidR="00112103" w:rsidRDefault="00AD14F5" w:rsidP="001C30BE">
      <w:pPr>
        <w:pStyle w:val="Corpodetexto"/>
        <w:spacing w:after="0" w:line="240" w:lineRule="auto"/>
        <w:ind w:firstLine="709"/>
      </w:pPr>
      <w:r>
        <w:fldChar w:fldCharType="begin" w:fldLock="1"/>
      </w:r>
      <w:r w:rsidR="00777D31">
        <w:instrText>ADDIN CSL_CITATION {"citationItems":[{"id":"ITEM-1","itemData":{"author":[{"dropping-particle":"","family":"Snell, Scott A; Shadur","given":"Mark A;","non-dropping-particle":"","parse-names":false,"suffix":""},{"dropping-particle":"","family":"Wright","given":"Patrick M","non-dropping-particle":"","parse-names":false,"suffix":""}],"container-title":"CAHRS working papers","id":"ITEM-1","issued":{"date-parts":[["2000"]]},"title":"Human Resources Strategy : The Era of Our Ways","type":"article-journal"},"uris":["http://www.mendeley.com/documents/?uuid=cc329983-8fa1-48ad-b6bb-9ab83bcad5f8"]}],"mendeley":{"formattedCitation":"(Snell, Scott A; Shadur &amp; Wright, 2000)","manualFormatting":"Snell,Shadur &amp; Wright (2000)","plainTextFormattedCitation":"(Snell, Scott A; Shadur &amp; Wright, 2000)","previouslyFormattedCitation":"(Snell, Scott A; Shadur &amp; Wright, 2000)"},"properties":{"noteIndex":0},"schema":"https://github.com/citation-style-language/schema/raw/master/csl-citation.json"}</w:instrText>
      </w:r>
      <w:r>
        <w:fldChar w:fldCharType="separate"/>
      </w:r>
      <w:r w:rsidRPr="00AD14F5">
        <w:rPr>
          <w:noProof/>
        </w:rPr>
        <w:t xml:space="preserve">Snell,Shadur &amp; Wright </w:t>
      </w:r>
      <w:r>
        <w:rPr>
          <w:noProof/>
        </w:rPr>
        <w:t>(</w:t>
      </w:r>
      <w:r w:rsidRPr="00AD14F5">
        <w:rPr>
          <w:noProof/>
        </w:rPr>
        <w:t>2000)</w:t>
      </w:r>
      <w:r>
        <w:fldChar w:fldCharType="end"/>
      </w:r>
      <w:r w:rsidR="003322EA">
        <w:t xml:space="preserve"> apresentam que no contexto do capital social e do aprendizado, a estratégia de RH transcende o desenvolvimento de conhecimentos, habilidades e comportamentos isolados para também incorporar o desenvolvimento de relacionamentos e trocas dentro e fora da organização.  </w:t>
      </w:r>
      <w:r w:rsidR="00112103">
        <w:t>Essa troca de conhecimento, que tem seus desafios internos como apresentado pelo CEO</w:t>
      </w:r>
      <w:r w:rsidR="003322EA">
        <w:t xml:space="preserve"> 7</w:t>
      </w:r>
      <w:r w:rsidR="00112103">
        <w:t xml:space="preserve">, também pode ser realizada com parceiros externos e com a </w:t>
      </w:r>
      <w:r w:rsidR="00112103">
        <w:lastRenderedPageBreak/>
        <w:t xml:space="preserve">aquisição de novas competências para o time, como observado pelo CEO 3 ao falar sobre desenvolver competências digitais para o seu negócio e </w:t>
      </w:r>
      <w:r w:rsidR="0099048C">
        <w:t>como isso faz</w:t>
      </w:r>
      <w:r w:rsidR="00112103">
        <w:t xml:space="preserve"> parte de sua estratégia.</w:t>
      </w:r>
    </w:p>
    <w:p w14:paraId="01A54D0B" w14:textId="01B3D407" w:rsidR="00112103" w:rsidRDefault="00112103" w:rsidP="001C30BE">
      <w:pPr>
        <w:pStyle w:val="Corpodetexto"/>
        <w:spacing w:after="0" w:line="240" w:lineRule="auto"/>
        <w:ind w:left="2268" w:firstLine="709"/>
        <w:rPr>
          <w:sz w:val="20"/>
          <w:szCs w:val="20"/>
        </w:rPr>
      </w:pPr>
      <w:r w:rsidRPr="000A4993">
        <w:rPr>
          <w:sz w:val="20"/>
          <w:szCs w:val="20"/>
        </w:rPr>
        <w:t xml:space="preserve">Por exemplo, parte digital, que está muito forte. Acho que... Bom, principalmente varejo, mas para toda a economia, né? É! Mas o varejo talvez </w:t>
      </w:r>
      <w:r w:rsidR="00661C88" w:rsidRPr="000A4993">
        <w:rPr>
          <w:sz w:val="20"/>
          <w:szCs w:val="20"/>
        </w:rPr>
        <w:t xml:space="preserve">seja </w:t>
      </w:r>
      <w:r w:rsidRPr="000A4993">
        <w:rPr>
          <w:sz w:val="20"/>
          <w:szCs w:val="20"/>
        </w:rPr>
        <w:t>mais importante do que outros segmentos. Então, como é que a gente faz isso? A gente tem que trazer gente com mindset digital, tem que participar de ecossistema digital, tem que fazer treinamento disso. Enfim, então os caras lá têm que trazer gente de fora, criar relacionamento próximo com a agência digital, agora eu estou indo toda hora no Facebook... Então, a gente começa a participar disso, né?   (CEO 3)</w:t>
      </w:r>
    </w:p>
    <w:p w14:paraId="375ADBA1" w14:textId="77777777" w:rsidR="0005228A" w:rsidRPr="000A4993" w:rsidRDefault="0005228A" w:rsidP="001C30BE">
      <w:pPr>
        <w:pStyle w:val="Corpodetexto"/>
        <w:spacing w:after="0" w:line="240" w:lineRule="auto"/>
        <w:ind w:left="2268" w:firstLine="709"/>
        <w:rPr>
          <w:sz w:val="20"/>
          <w:szCs w:val="20"/>
        </w:rPr>
      </w:pPr>
    </w:p>
    <w:p w14:paraId="6CCF4F03" w14:textId="23472A6A" w:rsidR="009E5CB5" w:rsidRDefault="0099048C" w:rsidP="001C30BE">
      <w:pPr>
        <w:pStyle w:val="Corpodetexto"/>
        <w:spacing w:after="0" w:line="240" w:lineRule="auto"/>
        <w:ind w:firstLine="709"/>
      </w:pPr>
      <w:r>
        <w:t xml:space="preserve">Ainda tratando sobre as competências essenciais, o CEO 1 aborda como foi necessário reconfigurar as competências ao decidir por um novo caminho estratégico para sua organização.  Essa reconfiguração também é abordada por </w:t>
      </w:r>
      <w:r w:rsidR="00AD14F5">
        <w:fldChar w:fldCharType="begin" w:fldLock="1"/>
      </w:r>
      <w:r w:rsidR="00AD14F5">
        <w:instrText>ADDIN CSL_CITATION {"citationItems":[{"id":"ITEM-1","itemData":{"DOI":"10.1016/S0149-2063(01)00120-9","ISBN":"0149-2063","ISSN":"01492063","PMID":"20211263","abstract":"The resource-based view (RBV) of the firm has influenced the field of strategic human resource management (SHRM) in a number of ways. This paper explores the impact of the RBV on the theoretical and empirical development of SHRM. It explores how the fields of strategy and SHRM are beginning to converge around a number of issues, and proposes a number of implications of this convergence. © 2001 Elsevier Science Inc. All rights reserved.","author":[{"dropping-particle":"","family":"Wright","given":"P M","non-dropping-particle":"","parse-names":false,"suffix":""},{"dropping-particle":"","family":"Dunford","given":"B B","non-dropping-particle":"","parse-names":false,"suffix":""},{"dropping-particle":"","family":"Snell","given":"S A","non-dropping-particle":"","parse-names":false,"suffix":""}],"container-title":"Journal of Management","id":"ITEM-1","issue":"6","issued":{"date-parts":[["2001"]]},"page":"701-721","title":"Human resources and the resource based view of the firm","type":"article-journal","volume":"27"},"uris":["http://www.mendeley.com/documents/?uuid=f8347d8c-6d88-4066-b9e5-eacb0be769d8"]}],"mendeley":{"formattedCitation":"(P M Wright et al., 2001)","manualFormatting":"Wright et al. (2001)","plainTextFormattedCitation":"(P M Wright et al., 2001)","previouslyFormattedCitation":"(P M Wright et al., 2001)"},"properties":{"noteIndex":0},"schema":"https://github.com/citation-style-language/schema/raw/master/csl-citation.json"}</w:instrText>
      </w:r>
      <w:r w:rsidR="00AD14F5">
        <w:fldChar w:fldCharType="separate"/>
      </w:r>
      <w:r w:rsidR="00AD14F5" w:rsidRPr="00AD14F5">
        <w:rPr>
          <w:noProof/>
        </w:rPr>
        <w:t xml:space="preserve">Wright </w:t>
      </w:r>
      <w:r w:rsidR="00AD14F5" w:rsidRPr="000A4993">
        <w:rPr>
          <w:i/>
          <w:noProof/>
        </w:rPr>
        <w:t>et al</w:t>
      </w:r>
      <w:r w:rsidR="00AD14F5" w:rsidRPr="00AD14F5">
        <w:rPr>
          <w:noProof/>
        </w:rPr>
        <w:t xml:space="preserve">. </w:t>
      </w:r>
      <w:r w:rsidR="00AD14F5">
        <w:rPr>
          <w:noProof/>
        </w:rPr>
        <w:t>(</w:t>
      </w:r>
      <w:r w:rsidR="00AD14F5" w:rsidRPr="00AD14F5">
        <w:rPr>
          <w:noProof/>
        </w:rPr>
        <w:t>2001)</w:t>
      </w:r>
      <w:r w:rsidR="00AD14F5">
        <w:fldChar w:fldCharType="end"/>
      </w:r>
      <w:r>
        <w:t xml:space="preserve"> que usa</w:t>
      </w:r>
      <w:r w:rsidR="005525C6">
        <w:t>m</w:t>
      </w:r>
      <w:r>
        <w:t xml:space="preserve"> o conceito de capacidades dinâmicas</w:t>
      </w:r>
      <w:r w:rsidR="00AD14F5">
        <w:t xml:space="preserve"> </w:t>
      </w:r>
      <w:r w:rsidR="00AD14F5">
        <w:fldChar w:fldCharType="begin" w:fldLock="1"/>
      </w:r>
      <w:r w:rsidR="00AD14F5">
        <w:instrText>ADDIN CSL_CITATION {"citationItems":[{"id":"ITEM-1","itemData":{"abstract":"The dynamic capabilities framework analyzes the sources and methods of wealth creation and capture by private enterprise firms operating in environments of rapid technological change. The competitive advantage of firms is seen as resting on distinctive processes (ways of coordinating and combining), shaped by the firm's (specific) asset positions (such as the firm's portfolio of difficult-to-trade knowledge assets and complementary assets), and the evolution path(s) it has adopted or inherited. The importance of path dependencies is amplified where conditions of increasing returns exist. Whether and how a firm's competitive advantage is eroded depends on the stability of market demand, and the ease of replicability (expanding internally) and imitatability (replication by competitors). If correct, the framework suggests that private wealth creation in regimes of rapid technological change depends in large measure on honing internal technological, organizational, and managerial processes inside the firm. In short, identifying new opportunities and organizing effectively and efficiently to embrace them are generally more fundamental to private wealth creation than is strategizing, if by strategizing one means engaging in business conduct that keeps competitors off balance, raises rival's costs, and excludes new entrants.","author":[{"dropping-particle":"","family":"Teece","given":"David J","non-dropping-particle":"","parse-names":false,"suffix":""},{"dropping-particle":"","family":"Pisano","given":"Gary","non-dropping-particle":"","parse-names":false,"suffix":""},{"dropping-particle":"","family":"Shuen","given":"Amy","non-dropping-particle":"","parse-names":false,"suffix":""}],"container-title":"Strategic Management Journal","id":"ITEM-1","issued":{"date-parts":[["1997"]]},"page":"509-533","title":"DYNAMIC CAPABILITIES AND STRATEGIC MANAGEMENT","type":"article-journal","volume":"187"},"uris":["http://www.mendeley.com/documents/?uuid=e8976d09-38d5-3820-93c2-a27505a2be41"]}],"mendeley":{"formattedCitation":"(Teece et al., 1997)","plainTextFormattedCitation":"(Teece et al., 1997)","previouslyFormattedCitation":"(Teece et al., 1997)"},"properties":{"noteIndex":0},"schema":"https://github.com/citation-style-language/schema/raw/master/csl-citation.json"}</w:instrText>
      </w:r>
      <w:r w:rsidR="00AD14F5">
        <w:fldChar w:fldCharType="separate"/>
      </w:r>
      <w:r w:rsidR="00AD14F5" w:rsidRPr="00AD14F5">
        <w:rPr>
          <w:noProof/>
        </w:rPr>
        <w:t xml:space="preserve">(Teece </w:t>
      </w:r>
      <w:r w:rsidR="00AD14F5" w:rsidRPr="000A4993">
        <w:rPr>
          <w:i/>
          <w:noProof/>
        </w:rPr>
        <w:t>et al</w:t>
      </w:r>
      <w:r w:rsidR="00AD14F5" w:rsidRPr="00AD14F5">
        <w:rPr>
          <w:noProof/>
        </w:rPr>
        <w:t>., 1997)</w:t>
      </w:r>
      <w:r w:rsidR="00AD14F5">
        <w:fldChar w:fldCharType="end"/>
      </w:r>
      <w:r>
        <w:t xml:space="preserve"> como outro elemento de ponte entre a estratégia e a gestão es</w:t>
      </w:r>
      <w:r w:rsidR="00234372">
        <w:t xml:space="preserve">tratégica de </w:t>
      </w:r>
      <w:r w:rsidR="009C1B25">
        <w:t>R</w:t>
      </w:r>
      <w:r w:rsidR="00421EF9">
        <w:t>H</w:t>
      </w:r>
      <w:r w:rsidR="00234372">
        <w:t xml:space="preserve">. Para tal reconfiguração, segundo os autores, será necessária uma nova arquitetura de RH e isso aparece claramente como </w:t>
      </w:r>
      <w:r w:rsidR="00674842">
        <w:t xml:space="preserve">um </w:t>
      </w:r>
      <w:r w:rsidR="00234372">
        <w:t xml:space="preserve">passo tomado por </w:t>
      </w:r>
      <w:r w:rsidR="009C1B25">
        <w:t xml:space="preserve">esse </w:t>
      </w:r>
      <w:r w:rsidR="00234372">
        <w:t>CEO na implantação da sua estratégia.</w:t>
      </w:r>
    </w:p>
    <w:p w14:paraId="58576F57" w14:textId="7C32FA5F" w:rsidR="00234372" w:rsidRDefault="00234372" w:rsidP="001C30BE">
      <w:pPr>
        <w:pStyle w:val="Corpodetexto"/>
        <w:spacing w:after="0" w:line="240" w:lineRule="auto"/>
        <w:ind w:left="2268" w:firstLine="709"/>
        <w:rPr>
          <w:sz w:val="20"/>
          <w:szCs w:val="20"/>
        </w:rPr>
      </w:pPr>
      <w:r w:rsidRPr="000A4993">
        <w:rPr>
          <w:sz w:val="20"/>
          <w:szCs w:val="20"/>
        </w:rPr>
        <w:t xml:space="preserve">E, portanto, nós hoje estamos numa fase de... Ok? Qual é a equipe que vamos ter no futuro... </w:t>
      </w:r>
      <w:r w:rsidR="001E2651" w:rsidRPr="000A4993">
        <w:rPr>
          <w:sz w:val="20"/>
          <w:szCs w:val="20"/>
        </w:rPr>
        <w:t>(?) que</w:t>
      </w:r>
      <w:r w:rsidRPr="000A4993">
        <w:rPr>
          <w:sz w:val="20"/>
          <w:szCs w:val="20"/>
        </w:rPr>
        <w:t xml:space="preserve"> organização... </w:t>
      </w:r>
      <w:r w:rsidR="001E2651" w:rsidRPr="000A4993">
        <w:rPr>
          <w:sz w:val="20"/>
          <w:szCs w:val="20"/>
        </w:rPr>
        <w:t>(?) que</w:t>
      </w:r>
      <w:r w:rsidRPr="000A4993">
        <w:rPr>
          <w:sz w:val="20"/>
          <w:szCs w:val="20"/>
        </w:rPr>
        <w:t xml:space="preserve"> pessoas... é que vão fazer essa organização... </w:t>
      </w:r>
      <w:r w:rsidR="001E2651" w:rsidRPr="000A4993">
        <w:rPr>
          <w:sz w:val="20"/>
          <w:szCs w:val="20"/>
        </w:rPr>
        <w:t>(?) que</w:t>
      </w:r>
      <w:r w:rsidRPr="000A4993">
        <w:rPr>
          <w:sz w:val="20"/>
          <w:szCs w:val="20"/>
        </w:rPr>
        <w:t xml:space="preserve"> valências? Que expertises em cada um dos domínios é que nós precisamos ter...</w:t>
      </w:r>
      <w:r w:rsidR="00431181" w:rsidRPr="000A4993">
        <w:rPr>
          <w:sz w:val="20"/>
          <w:szCs w:val="20"/>
        </w:rPr>
        <w:t>(?)</w:t>
      </w:r>
      <w:r w:rsidRPr="000A4993">
        <w:rPr>
          <w:sz w:val="20"/>
          <w:szCs w:val="20"/>
        </w:rPr>
        <w:t xml:space="preserve"> Então as valências das pessoas mudam. Eu não preciso mais de um chef de cozinha. Eu preciso de alguém que saiba olhar para a operadora e saber se a gastronomia que está sendo feita no hotel é a mais adequada para aquele hotel, né? Ok? O foco muda</w:t>
      </w:r>
      <w:r w:rsidR="007662EB" w:rsidRPr="000A4993">
        <w:rPr>
          <w:sz w:val="20"/>
          <w:szCs w:val="20"/>
        </w:rPr>
        <w:t xml:space="preserve"> (...) </w:t>
      </w:r>
      <w:r w:rsidRPr="000A4993">
        <w:rPr>
          <w:sz w:val="20"/>
          <w:szCs w:val="20"/>
        </w:rPr>
        <w:t>(CEO 1)</w:t>
      </w:r>
    </w:p>
    <w:p w14:paraId="3ED0EEB0" w14:textId="77777777" w:rsidR="0005228A" w:rsidRPr="000A4993" w:rsidRDefault="0005228A" w:rsidP="001C30BE">
      <w:pPr>
        <w:pStyle w:val="Corpodetexto"/>
        <w:spacing w:after="0" w:line="240" w:lineRule="auto"/>
        <w:ind w:left="2268" w:firstLine="709"/>
        <w:rPr>
          <w:sz w:val="20"/>
          <w:szCs w:val="20"/>
        </w:rPr>
      </w:pPr>
    </w:p>
    <w:p w14:paraId="44E06CE3" w14:textId="717E7F00" w:rsidR="00516511" w:rsidRDefault="003322EA" w:rsidP="001C30BE">
      <w:pPr>
        <w:pStyle w:val="Corpodetexto"/>
        <w:spacing w:after="0" w:line="240" w:lineRule="auto"/>
        <w:ind w:firstLine="709"/>
      </w:pPr>
      <w:r>
        <w:tab/>
        <w:t xml:space="preserve">Para </w:t>
      </w:r>
      <w:r w:rsidR="00AD14F5">
        <w:fldChar w:fldCharType="begin" w:fldLock="1"/>
      </w:r>
      <w:r w:rsidR="00A557A9">
        <w:instrText>ADDIN CSL_CITATION {"citationItems":[{"id":"ITEM-1","itemData":{"author":[{"dropping-particle":"","family":"Snell, Scott A; Shadur","given":"Mark A;","non-dropping-particle":"","parse-names":false,"suffix":""},{"dropping-particle":"","family":"Wright","given":"Patrick M","non-dropping-particle":"","parse-names":false,"suffix":""}],"container-title":"CAHRS working papers","id":"ITEM-1","issued":{"date-parts":[["2000"]]},"title":"Human Resources Strategy : The Era of Our Ways","type":"article-journal"},"uris":["http://www.mendeley.com/documents/?uuid=cc329983-8fa1-48ad-b6bb-9ab83bcad5f8"]}],"mendeley":{"formattedCitation":"(Snell, Scott A; Shadur &amp; Wright, 2000)","manualFormatting":"Snell et al.(2000)","plainTextFormattedCitation":"(Snell, Scott A; Shadur &amp; Wright, 2000)","previouslyFormattedCitation":"(Snell, Scott A; Shadur &amp; Wright, 2000)"},"properties":{"noteIndex":0},"schema":"https://github.com/citation-style-language/schema/raw/master/csl-citation.json"}</w:instrText>
      </w:r>
      <w:r w:rsidR="00AD14F5">
        <w:fldChar w:fldCharType="separate"/>
      </w:r>
      <w:r w:rsidR="00AD14F5" w:rsidRPr="00AD14F5">
        <w:rPr>
          <w:noProof/>
        </w:rPr>
        <w:t>Snell</w:t>
      </w:r>
      <w:r w:rsidR="00AD14F5">
        <w:rPr>
          <w:noProof/>
        </w:rPr>
        <w:t xml:space="preserve"> </w:t>
      </w:r>
      <w:r w:rsidR="00AD14F5" w:rsidRPr="000A4993">
        <w:rPr>
          <w:i/>
          <w:noProof/>
        </w:rPr>
        <w:t>et al</w:t>
      </w:r>
      <w:r w:rsidR="00AD14F5">
        <w:rPr>
          <w:noProof/>
        </w:rPr>
        <w:t>.(</w:t>
      </w:r>
      <w:r w:rsidR="00AD14F5" w:rsidRPr="00AD14F5">
        <w:rPr>
          <w:noProof/>
        </w:rPr>
        <w:t>2000)</w:t>
      </w:r>
      <w:r w:rsidR="00AD14F5">
        <w:fldChar w:fldCharType="end"/>
      </w:r>
      <w:r w:rsidR="00112788">
        <w:t>,</w:t>
      </w:r>
      <w:r>
        <w:t xml:space="preserve"> a combinação de capital humano, social e organizacional representa o fundamento d</w:t>
      </w:r>
      <w:r w:rsidR="00516511">
        <w:t>as competências essenciais e o resultado final de processos que facilitam a gestão do conhecimento</w:t>
      </w:r>
      <w:r w:rsidR="00AD14F5">
        <w:t xml:space="preserve">. Esse conceito </w:t>
      </w:r>
      <w:r w:rsidR="00516511">
        <w:t>encontra espaço na agenda e no discurso dos CEOs</w:t>
      </w:r>
      <w:r w:rsidR="00AD14F5">
        <w:t xml:space="preserve"> como foi possível observar</w:t>
      </w:r>
      <w:r w:rsidR="00516511">
        <w:t xml:space="preserve">.  </w:t>
      </w:r>
    </w:p>
    <w:p w14:paraId="56DCAAC5" w14:textId="54E3AB87" w:rsidR="00514487" w:rsidRDefault="00516511" w:rsidP="001C30BE">
      <w:pPr>
        <w:pStyle w:val="Corpodetexto"/>
        <w:spacing w:after="0" w:line="240" w:lineRule="auto"/>
        <w:ind w:firstLine="709"/>
      </w:pPr>
      <w:r>
        <w:t xml:space="preserve">Como destacado por alguns autores </w:t>
      </w:r>
      <w:r w:rsidR="00A557A9">
        <w:fldChar w:fldCharType="begin" w:fldLock="1"/>
      </w:r>
      <w:r w:rsidR="000E3D40">
        <w:instrText>ADDIN CSL_CITATION {"citationItems":[{"id":"ITEM-1","itemData":{"DOI":"10.1037//1082-989X.5.2","author":[{"dropping-particle":"","family":"Nonaka","given":"I.","non-dropping-particle":"","parse-names":false,"suffix":""}],"container-title":"Harvard Business Review","id":"ITEM-1","issue":"Nov - Dec","issued":{"date-parts":[["1991"]]},"page":"96-104","title":"Copyright © 2000. All rights reserved.","type":"article-journal"},"uris":["http://www.mendeley.com/documents/?uuid=5cbf9544-02f4-4650-9d96-a0dfbde89a47"]},{"id":"ITEM-2","itemData":{"author":[{"dropping-particle":"","family":"Lado","given":"A. A.","non-dropping-particle":"","parse-names":false,"suffix":""},{"dropping-particle":"","family":"Wilson","given":"M. C.","non-dropping-particle":"","parse-names":false,"suffix":""}],"container-title":"Academy of Management Review","id":"ITEM-2","issued":{"date-parts":[["1994"]]},"page":"699-727","title":"Human resource systems and sustained competitive advantage : A competency-base ...","type":"article-journal","volume":"19"},"uris":["http://www.mendeley.com/documents/?uuid=f134077d-006a-4e1c-8efa-3def09e92b8e"]},{"id":"ITEM-3","itemData":{"author":[{"dropping-particle":"","family":"Lepak","given":"D. P.","non-dropping-particle":"","parse-names":false,"suffix":""},{"dropping-particle":"","family":"Snell","given":"S A","non-dropping-particle":"","parse-names":false,"suffix":""}],"container-title":"Academy of Management Review","id":"ITEM-3","issue":"N 1","issued":{"date-parts":[["1999"]]},"page":"31-48","title":"The human resource architecture: toward a theory of human capital allocation and development","type":"article-journal","volume":"24"},"uris":["http://www.mendeley.com/documents/?uuid=2cd98e9b-3801-4b10-88b2-54fe5b4cd48b"]}],"mendeley":{"formattedCitation":"(Lado &amp; Wilson, 1994; Lepak &amp; Snell, 1999; Nonaka, 1991)","plainTextFormattedCitation":"(Lado &amp; Wilson, 1994; Lepak &amp; Snell, 1999; Nonaka, 1991)","previouslyFormattedCitation":"(Lado &amp; Wilson, 1994; Lepak &amp; Snell, 1999; Nonaka, 1991)"},"properties":{"noteIndex":0},"schema":"https://github.com/citation-style-language/schema/raw/master/csl-citation.json"}</w:instrText>
      </w:r>
      <w:r w:rsidR="00A557A9">
        <w:fldChar w:fldCharType="separate"/>
      </w:r>
      <w:r w:rsidR="000E3D40" w:rsidRPr="000E3D40">
        <w:rPr>
          <w:noProof/>
        </w:rPr>
        <w:t>(Lado &amp; Wilson, 1994; Lepak &amp; Snell, 1999; Nonaka, 1991)</w:t>
      </w:r>
      <w:r w:rsidR="00A557A9">
        <w:fldChar w:fldCharType="end"/>
      </w:r>
      <w:r w:rsidR="00A727E2">
        <w:t>,</w:t>
      </w:r>
      <w:r w:rsidR="008406CF">
        <w:t xml:space="preserve"> </w:t>
      </w:r>
      <w:r>
        <w:t xml:space="preserve">esse conhecimento muitas vezes é tácito, </w:t>
      </w:r>
      <w:r w:rsidR="00421EF9">
        <w:t xml:space="preserve">produzidos por equipes, únicos ou muito específicos de um setor.  Quando essas duas características se combinam - o valor do capital humano com a sua singularidade -, alcança-se uma real vantagem competitiva. </w:t>
      </w:r>
      <w:r w:rsidR="00FA1BCC">
        <w:t>Foi possível encontrar</w:t>
      </w:r>
      <w:r>
        <w:t xml:space="preserve"> esse elemento na fala do CEO 5 ao comentar sobre um processo de revisão tarifária efetuado na primeira concessão obtida pela empresa e posteriormente repetido quando uma nova concessão foi obtida.  Por ter esse conhecimento acumulado, foi possível para essa equipe em apenas 3 meses da nova concessão aplicar uma revisão tarifária que agregou muito valor para a firma.  </w:t>
      </w:r>
    </w:p>
    <w:p w14:paraId="4EC0B659" w14:textId="762DF6AA" w:rsidR="00516511" w:rsidRDefault="00516511" w:rsidP="001C30BE">
      <w:pPr>
        <w:pStyle w:val="Corpodetexto"/>
        <w:spacing w:after="0" w:line="240" w:lineRule="auto"/>
        <w:ind w:left="2268" w:firstLine="709"/>
        <w:rPr>
          <w:sz w:val="20"/>
          <w:szCs w:val="20"/>
        </w:rPr>
      </w:pPr>
      <w:r w:rsidRPr="000A4993">
        <w:rPr>
          <w:sz w:val="20"/>
          <w:szCs w:val="20"/>
        </w:rPr>
        <w:t xml:space="preserve">E esses resultados que eles estão trazendo, eu posso comprovar facilmente, porque está evoluindo no tempo. O que eles já fizeram antes numa revisão tarifária da </w:t>
      </w:r>
      <w:r w:rsidR="001E2651" w:rsidRPr="000A4993">
        <w:rPr>
          <w:sz w:val="20"/>
          <w:szCs w:val="20"/>
        </w:rPr>
        <w:t>Empresa J</w:t>
      </w:r>
      <w:r w:rsidRPr="000A4993">
        <w:rPr>
          <w:sz w:val="20"/>
          <w:szCs w:val="20"/>
        </w:rPr>
        <w:t>, o que eles estão fazendo hoje, é muito melhor. E agrega muito mais valor do que já agregou anteriormente, como esse fato que eu estou citando para você. Esses meninos foram treinados nisso, mas eles também se desenvolveram, pesquisaram e descobriram coisas novas que não foi só o treinamento que deu. O treinamento deu a capacidade de como ele buscar, de como ele desvendar isso. Mas foi também um trabalho de</w:t>
      </w:r>
      <w:r w:rsidR="00A727E2" w:rsidRPr="000A4993">
        <w:rPr>
          <w:sz w:val="20"/>
          <w:szCs w:val="20"/>
        </w:rPr>
        <w:t xml:space="preserve"> e</w:t>
      </w:r>
      <w:r w:rsidRPr="000A4993">
        <w:rPr>
          <w:sz w:val="20"/>
          <w:szCs w:val="20"/>
        </w:rPr>
        <w:t>le ir além.  (CEO 5)</w:t>
      </w:r>
    </w:p>
    <w:p w14:paraId="5B8F130D" w14:textId="77777777" w:rsidR="00DC0900" w:rsidRPr="000A4993" w:rsidRDefault="00DC0900" w:rsidP="001C30BE">
      <w:pPr>
        <w:pStyle w:val="Corpodetexto"/>
        <w:spacing w:after="0" w:line="240" w:lineRule="auto"/>
        <w:ind w:left="2268" w:firstLine="709"/>
        <w:rPr>
          <w:sz w:val="20"/>
          <w:szCs w:val="20"/>
        </w:rPr>
      </w:pPr>
    </w:p>
    <w:p w14:paraId="6E38AD3E" w14:textId="5C5CDD47" w:rsidR="00516511" w:rsidRDefault="00CE739B" w:rsidP="001C30BE">
      <w:pPr>
        <w:pStyle w:val="Corpodetexto"/>
        <w:spacing w:after="0" w:line="240" w:lineRule="auto"/>
        <w:ind w:firstLine="709"/>
      </w:pPr>
      <w:r>
        <w:t xml:space="preserve"> </w:t>
      </w:r>
      <w:r>
        <w:tab/>
        <w:t xml:space="preserve">Para Lado &amp; Wilson, </w:t>
      </w:r>
      <w:r w:rsidR="0021040D">
        <w:t>(</w:t>
      </w:r>
      <w:r>
        <w:t>1994</w:t>
      </w:r>
      <w:r w:rsidR="0021040D">
        <w:t>)</w:t>
      </w:r>
      <w:r>
        <w:t xml:space="preserve"> o conhecimento gerencial na tomada de decisões estratégicas</w:t>
      </w:r>
      <w:r w:rsidR="00C17F1C">
        <w:t>,</w:t>
      </w:r>
      <w:r>
        <w:t xml:space="preserve"> bem como </w:t>
      </w:r>
      <w:r w:rsidR="008406CF">
        <w:t>a</w:t>
      </w:r>
      <w:r>
        <w:t xml:space="preserve"> forma </w:t>
      </w:r>
      <w:r w:rsidR="00964C90">
        <w:t>de conduzir</w:t>
      </w:r>
      <w:r>
        <w:t xml:space="preserve"> o capital humano, pode</w:t>
      </w:r>
      <w:r w:rsidR="00483251">
        <w:t>m</w:t>
      </w:r>
      <w:r>
        <w:t xml:space="preserve"> ser </w:t>
      </w:r>
      <w:r w:rsidR="00A36E20">
        <w:t xml:space="preserve">uma </w:t>
      </w:r>
      <w:r>
        <w:t xml:space="preserve">fonte de criação de vantagem competitiva.  Os CEOs apresentam </w:t>
      </w:r>
      <w:r w:rsidR="00C17F1C">
        <w:t xml:space="preserve">esse </w:t>
      </w:r>
      <w:r>
        <w:t xml:space="preserve">ponto com preocupação e como ação para </w:t>
      </w:r>
      <w:r w:rsidR="00763856">
        <w:t xml:space="preserve">o </w:t>
      </w:r>
      <w:r>
        <w:t xml:space="preserve">desenvolvimento de uma capacidade gerencial que permita a liderança adequada </w:t>
      </w:r>
      <w:r w:rsidR="00C17F1C">
        <w:t xml:space="preserve">desse </w:t>
      </w:r>
      <w:r>
        <w:t>capital</w:t>
      </w:r>
      <w:r w:rsidR="009B4514">
        <w:t>.</w:t>
      </w:r>
      <w:r>
        <w:t xml:space="preserve"> </w:t>
      </w:r>
    </w:p>
    <w:p w14:paraId="15E35629" w14:textId="3AC663C9" w:rsidR="00E116C6" w:rsidRDefault="00E116C6" w:rsidP="001C30BE">
      <w:pPr>
        <w:pStyle w:val="Corpodetexto"/>
        <w:spacing w:after="0" w:line="240" w:lineRule="auto"/>
        <w:ind w:left="2268" w:firstLine="709"/>
        <w:rPr>
          <w:sz w:val="20"/>
          <w:szCs w:val="20"/>
        </w:rPr>
      </w:pPr>
      <w:r w:rsidRPr="000A4993">
        <w:rPr>
          <w:sz w:val="20"/>
          <w:szCs w:val="20"/>
        </w:rPr>
        <w:t xml:space="preserve">A equipe de </w:t>
      </w:r>
      <w:r w:rsidR="00590FC4" w:rsidRPr="000A4993">
        <w:rPr>
          <w:sz w:val="20"/>
          <w:szCs w:val="20"/>
        </w:rPr>
        <w:t xml:space="preserve">Gente </w:t>
      </w:r>
      <w:r w:rsidRPr="000A4993">
        <w:rPr>
          <w:sz w:val="20"/>
          <w:szCs w:val="20"/>
        </w:rPr>
        <w:t xml:space="preserve">e </w:t>
      </w:r>
      <w:r w:rsidR="00590FC4" w:rsidRPr="000A4993">
        <w:rPr>
          <w:sz w:val="20"/>
          <w:szCs w:val="20"/>
        </w:rPr>
        <w:t xml:space="preserve">Gestão </w:t>
      </w:r>
      <w:r w:rsidRPr="000A4993">
        <w:rPr>
          <w:sz w:val="20"/>
          <w:szCs w:val="20"/>
        </w:rPr>
        <w:t>tem criado, por iniciativa deles, eventos de simulação de negócios, aonde eles... O que que eles fizeram? Eles criaram</w:t>
      </w:r>
      <w:r w:rsidR="008F2391" w:rsidRPr="000A4993">
        <w:rPr>
          <w:sz w:val="20"/>
          <w:szCs w:val="20"/>
        </w:rPr>
        <w:t xml:space="preserve"> </w:t>
      </w:r>
      <w:r w:rsidRPr="000A4993">
        <w:rPr>
          <w:sz w:val="20"/>
          <w:szCs w:val="20"/>
        </w:rPr>
        <w:t xml:space="preserve">um módulo, que na verdade é repetido à exaustão. Nesse módulo, gerentes e coordenadores, eles </w:t>
      </w:r>
      <w:r w:rsidRPr="000A4993">
        <w:rPr>
          <w:sz w:val="20"/>
          <w:szCs w:val="20"/>
        </w:rPr>
        <w:lastRenderedPageBreak/>
        <w:t xml:space="preserve">se dividem em áreas e eles simulam o negócio da </w:t>
      </w:r>
      <w:r w:rsidR="008F2391" w:rsidRPr="000A4993">
        <w:rPr>
          <w:sz w:val="20"/>
          <w:szCs w:val="20"/>
        </w:rPr>
        <w:t>e</w:t>
      </w:r>
      <w:r w:rsidR="001A6755" w:rsidRPr="000A4993">
        <w:rPr>
          <w:sz w:val="20"/>
          <w:szCs w:val="20"/>
        </w:rPr>
        <w:t>mpresa</w:t>
      </w:r>
      <w:r w:rsidR="008F2391" w:rsidRPr="000A4993">
        <w:rPr>
          <w:sz w:val="20"/>
          <w:szCs w:val="20"/>
        </w:rPr>
        <w:t>.</w:t>
      </w:r>
      <w:r w:rsidRPr="000A4993">
        <w:rPr>
          <w:sz w:val="20"/>
          <w:szCs w:val="20"/>
        </w:rPr>
        <w:t xml:space="preserve"> E eles fazem esse exercício constantemente e ali é apurado o resultado de quem se deu bem, </w:t>
      </w:r>
      <w:r w:rsidR="00585C25" w:rsidRPr="000A4993">
        <w:rPr>
          <w:sz w:val="20"/>
          <w:szCs w:val="20"/>
        </w:rPr>
        <w:t xml:space="preserve">de </w:t>
      </w:r>
      <w:r w:rsidRPr="000A4993">
        <w:rPr>
          <w:sz w:val="20"/>
          <w:szCs w:val="20"/>
        </w:rPr>
        <w:t xml:space="preserve">quem se deu mal, quem errou em investimento, quem não aplicou, por exemplo, recursos em gente, lá na frente ficou sem esse recurso. Então, esse exercício que tem sido repetido, a gente chama esse programa de Rumos, esse exercício que tem sido repetido nos últimos anos, tem trazido um ambiente de compreensão do negócio que não existia antes, </w:t>
      </w:r>
      <w:r w:rsidR="00FB2B92" w:rsidRPr="000A4993">
        <w:rPr>
          <w:sz w:val="20"/>
          <w:szCs w:val="20"/>
        </w:rPr>
        <w:t>“</w:t>
      </w:r>
      <w:r w:rsidRPr="000A4993">
        <w:rPr>
          <w:sz w:val="20"/>
          <w:szCs w:val="20"/>
        </w:rPr>
        <w:t>tá</w:t>
      </w:r>
      <w:r w:rsidR="00FB2B92" w:rsidRPr="000A4993">
        <w:rPr>
          <w:sz w:val="20"/>
          <w:szCs w:val="20"/>
        </w:rPr>
        <w:t>”</w:t>
      </w:r>
      <w:r w:rsidRPr="000A4993">
        <w:rPr>
          <w:sz w:val="20"/>
          <w:szCs w:val="20"/>
        </w:rPr>
        <w:t>? (CEO 7)</w:t>
      </w:r>
    </w:p>
    <w:p w14:paraId="73616FF8" w14:textId="77777777" w:rsidR="00DC0900" w:rsidRPr="000A4993" w:rsidRDefault="00DC0900" w:rsidP="001C30BE">
      <w:pPr>
        <w:pStyle w:val="Corpodetexto"/>
        <w:spacing w:after="0" w:line="240" w:lineRule="auto"/>
        <w:ind w:left="2268" w:firstLine="709"/>
        <w:rPr>
          <w:sz w:val="20"/>
          <w:szCs w:val="20"/>
        </w:rPr>
      </w:pPr>
    </w:p>
    <w:p w14:paraId="1143706C" w14:textId="0EF70E1C" w:rsidR="00DE5366" w:rsidRDefault="00E116C6" w:rsidP="001C30BE">
      <w:pPr>
        <w:pStyle w:val="Corpodetexto"/>
        <w:spacing w:after="0" w:line="240" w:lineRule="auto"/>
        <w:ind w:firstLine="709"/>
      </w:pPr>
      <w:r>
        <w:tab/>
        <w:t xml:space="preserve">A preocupação em criar uma formação de líderes </w:t>
      </w:r>
      <w:r w:rsidR="0084664E">
        <w:t xml:space="preserve">customizada </w:t>
      </w:r>
      <w:r>
        <w:t xml:space="preserve">para o negócio e que, </w:t>
      </w:r>
      <w:r w:rsidR="005034D5">
        <w:t>portanto,</w:t>
      </w:r>
      <w:r>
        <w:t xml:space="preserve"> gerará habilidades muito próprias daquela organização</w:t>
      </w:r>
      <w:r w:rsidR="005D59FE">
        <w:t>,</w:t>
      </w:r>
      <w:r>
        <w:t xml:space="preserve"> pode ser considerada fonte de vantagem competitiva</w:t>
      </w:r>
      <w:r w:rsidR="00A603D1">
        <w:t>,</w:t>
      </w:r>
      <w:r>
        <w:t xml:space="preserve"> uma vez que torna essa competência específica da firma (Lepak &amp; Snell, 1999).</w:t>
      </w:r>
      <w:r w:rsidR="00DE5366">
        <w:t xml:space="preserve"> </w:t>
      </w:r>
    </w:p>
    <w:p w14:paraId="10AB83C3" w14:textId="278ADC6C" w:rsidR="008C7A8A" w:rsidRDefault="00DE5366" w:rsidP="009423B8">
      <w:pPr>
        <w:pStyle w:val="Corpodetexto"/>
        <w:spacing w:after="0" w:line="240" w:lineRule="auto"/>
        <w:ind w:firstLine="709"/>
      </w:pPr>
      <w:r>
        <w:tab/>
        <w:t xml:space="preserve">É importante ressaltar que apesar de </w:t>
      </w:r>
      <w:r w:rsidR="00DE2664">
        <w:t xml:space="preserve">citada </w:t>
      </w:r>
      <w:r>
        <w:t>por alguns CEOs, a gestão do conhecimento não apareceu em todas as entrevistas e não foi exaustivamente citada pelos CEOs. Se considerarmos que estamos em uma era que o conhecimento é um recurso que de fato pode gerar diferenciação entre as empresas, como já reconhecido por alguns autores tanto do campo da estratégia quanto de capital humano</w:t>
      </w:r>
      <w:r w:rsidR="001A6755">
        <w:t xml:space="preserve"> </w:t>
      </w:r>
      <w:r>
        <w:fldChar w:fldCharType="begin" w:fldLock="1"/>
      </w:r>
      <w:r w:rsidR="000E3D40">
        <w:instrText>ADDIN CSL_CITATION {"citationItems":[{"id":"ITEM-1","itemData":{"DOI":"10.1007/3-540-30763-X_14","ISBN":"ISSN~~10000375","PMID":"20887720","abstract":"In the 1990s, top executives will be judged by their ability to identify, cultivate, and exploit core competencies that make growth possible. They will have to rethink the concept of the corporation itself. The critical task for management is to create an organization capable of infusing products with irresistible functionality or creating products that customers need but have not yet imagined. Core competencies are the collective learning in the organization, especially how to coordinate diverse production skills and integrate multiple streams of technologies. A core competency has 3 identifying elements: 1. It provides potential access to a wide variety of markets. 2. It makes a significant contribution to the perceived customers benefits of the end products. 3. It is difficult for competitors to imitate. Senior management should spend a significant amount of time developing a corporatewide strategic architecture that establishes objectives for competence building. The location, number, and quality of the people who embody competence should be identified.","author":[{"dropping-particle":"","family":"Prahalad","given":"C. K.","non-dropping-particle":"","parse-names":false,"suffix":""},{"dropping-particle":"","family":"Hamel","given":"G.","non-dropping-particle":"","parse-names":false,"suffix":""}],"container-title":"Harvard Business Review","id":"ITEM-1","issued":{"date-parts":[["1990","5"]]},"page":"79-91","title":"The Core Competence of the Corporation","type":"article-magazine"},"uris":["http://www.mendeley.com/documents/?uuid=ccabf601-a078-3c00-b9ad-055b5a1e5d05"]},{"id":"ITEM-2","itemData":{"abstract":"The dynamic capabilities framework analyzes the sources and methods of wealth creation and capture by private enterprise firms operating in environments of rapid technological change. The competitive advantage of firms is seen as resting on distinctive processes (ways of coordinating and combining), shaped by the firm's (specific) asset positions (such as the firm's portfolio of difficult-to-trade knowledge assets and complementary assets), and the evolution path(s) it has adopted or inherited. The importance of path dependencies is amplified where conditions of increasing returns exist. Whether and how a firm's competitive advantage is eroded depends on the stability of market demand, and the ease of replicability (expanding internally) and imitatability (replication by competitors). If correct, the framework suggests that private wealth creation in regimes of rapid technological change depends in large measure on honing internal technological, organizational, and managerial processes inside the firm. In short, identifying new opportunities and organizing effectively and efficiently to embrace them are generally more fundamental to private wealth creation than is strategizing, if by strategizing one means engaging in business conduct that keeps competitors off balance, raises rival's costs, and excludes new entrants.","author":[{"dropping-particle":"","family":"Teece","given":"David J","non-dropping-particle":"","parse-names":false,"suffix":""},{"dropping-particle":"","family":"Pisano","given":"Gary","non-dropping-particle":"","parse-names":false,"suffix":""},{"dropping-particle":"","family":"Shuen","given":"Amy","non-dropping-particle":"","parse-names":false,"suffix":""}],"container-title":"Strategic Management Journal","id":"ITEM-2","issued":{"date-parts":[["1997"]]},"page":"509-533","title":"DYNAMIC CAPABILITIES AND STRATEGIC MANAGEMENT","type":"article-journal","volume":"187"},"uris":["http://www.mendeley.com/documents/?uuid=e8976d09-38d5-3820-93c2-a27505a2be41"]},{"id":"ITEM-3","itemData":{"author":[{"dropping-particle":"","family":"Snell, Scott A; Shadur","given":"Mark A;","non-dropping-particle":"","parse-names":false,"suffix":""},{"dropping-particle":"","family":"Wright","given":"Patrick M","non-dropping-particle":"","parse-names":false,"suffix":""}],"container-title":"CAHRS working papers","id":"ITEM-3","issued":{"date-parts":[["2000"]]},"title":"Human Resources Strategy : The Era of Our Ways","type":"article-journal"},"uris":["http://www.mendeley.com/documents/?uuid=cc329983-8fa1-48ad-b6bb-9ab83bcad5f8"]},{"id":"ITEM-4","itemData":{"DOI":"10.1016/S0149-2063(01)00120-9","ISBN":"0149-2063","ISSN":"01492063","PMID":"20211263","abstract":"The resource-based view (RBV) of the firm has influenced the field of strategic human resource management (SHRM) in a number of ways. This paper explores the impact of the RBV on the theoretical and empirical development of SHRM. It explores how the fields of strategy and SHRM are beginning to converge around a number of issues, and proposes a number of implications of this convergence. © 2001 Elsevier Science Inc. All rights reserved.","author":[{"dropping-particle":"","family":"Wright","given":"P M","non-dropping-particle":"","parse-names":false,"suffix":""},{"dropping-particle":"","family":"Dunford","given":"B B","non-dropping-particle":"","parse-names":false,"suffix":""},{"dropping-particle":"","family":"Snell","given":"S A","non-dropping-particle":"","parse-names":false,"suffix":""}],"container-title":"Journal of Management","id":"ITEM-4","issue":"6","issued":{"date-parts":[["2001"]]},"page":"701-721","title":"Human resources and the resource based view of the firm","type":"article-journal","volume":"27"},"uris":["http://www.mendeley.com/documents/?uuid=f8347d8c-6d88-4066-b9e5-eacb0be769d8"]}],"mendeley":{"formattedCitation":"(Prahalad &amp; Hamel, 1990; Snell, Scott A; Shadur &amp; Wright, 2000; Teece et al., 1997; P M Wright et al., 2001)","manualFormatting":"(Prahalad &amp; Hamel, 1990; Snell et al, 2000; Teece et al., 1997; Wright et al., 2001)","plainTextFormattedCitation":"(Prahalad &amp; Hamel, 1990; Snell, Scott A; Shadur &amp; Wright, 2000; Teece et al., 1997; P M Wright et al., 2001)","previouslyFormattedCitation":"(Prahalad &amp; Hamel, 1990; Snell, Scott A; Shadur &amp; Wright, 2000; Teece et al., 1997; P M Wright et al., 2001)"},"properties":{"noteIndex":0},"schema":"https://github.com/citation-style-language/schema/raw/master/csl-citation.json"}</w:instrText>
      </w:r>
      <w:r>
        <w:fldChar w:fldCharType="separate"/>
      </w:r>
      <w:r w:rsidRPr="00DE5366">
        <w:rPr>
          <w:noProof/>
        </w:rPr>
        <w:t>(Prahalad &amp; Hamel, 1990; Snell</w:t>
      </w:r>
      <w:r w:rsidR="000E3D40">
        <w:rPr>
          <w:noProof/>
        </w:rPr>
        <w:t xml:space="preserve"> et al, </w:t>
      </w:r>
      <w:r w:rsidRPr="00DE5366">
        <w:rPr>
          <w:noProof/>
        </w:rPr>
        <w:t xml:space="preserve">2000; Teece </w:t>
      </w:r>
      <w:r w:rsidRPr="000A4993">
        <w:rPr>
          <w:i/>
          <w:noProof/>
        </w:rPr>
        <w:t>et al</w:t>
      </w:r>
      <w:r w:rsidRPr="00DE5366">
        <w:rPr>
          <w:noProof/>
        </w:rPr>
        <w:t xml:space="preserve">., 1997; Wright </w:t>
      </w:r>
      <w:r w:rsidRPr="000A4993">
        <w:rPr>
          <w:i/>
          <w:noProof/>
        </w:rPr>
        <w:t>et al</w:t>
      </w:r>
      <w:r w:rsidRPr="00DE5366">
        <w:rPr>
          <w:noProof/>
        </w:rPr>
        <w:t>., 2001)</w:t>
      </w:r>
      <w:r>
        <w:fldChar w:fldCharType="end"/>
      </w:r>
      <w:r w:rsidR="00DE2664">
        <w:t>,</w:t>
      </w:r>
      <w:r>
        <w:t xml:space="preserve"> essa falta de preocupação na fala dos gestores pode sinalizar uma falta de percepção </w:t>
      </w:r>
      <w:r w:rsidR="00DE2664">
        <w:t xml:space="preserve">desse </w:t>
      </w:r>
      <w:r>
        <w:t xml:space="preserve">recurso ou um atraso em relação </w:t>
      </w:r>
      <w:r w:rsidR="00DE2664">
        <w:t xml:space="preserve">às </w:t>
      </w:r>
      <w:r w:rsidR="00191BBF">
        <w:t>práticas de gestão do capital humano, com um foco ainda nas atividades básicas de RH.  Mas, não podemos deixar de concluir que a gestão do conhecimento é um item de preocupação dos CEOs e que aparece então com</w:t>
      </w:r>
      <w:r w:rsidR="00DE2664">
        <w:t>o</w:t>
      </w:r>
      <w:r w:rsidR="00191BBF">
        <w:t xml:space="preserve"> uma categoria a ser considerada </w:t>
      </w:r>
      <w:r w:rsidR="00DE2664">
        <w:t xml:space="preserve">nesse </w:t>
      </w:r>
      <w:r w:rsidR="00191BBF">
        <w:t>trabalho.</w:t>
      </w:r>
    </w:p>
    <w:p w14:paraId="0FEDC2AA" w14:textId="60550E3D" w:rsidR="00944307" w:rsidRPr="00A4711A" w:rsidRDefault="00944307" w:rsidP="001C30BE">
      <w:pPr>
        <w:pStyle w:val="Corpodetexto"/>
        <w:spacing w:line="240" w:lineRule="auto"/>
        <w:ind w:firstLine="709"/>
      </w:pPr>
    </w:p>
    <w:p w14:paraId="5FF994BC" w14:textId="668951C3" w:rsidR="00944307" w:rsidRPr="009847D7" w:rsidRDefault="00DE600A" w:rsidP="009847D7">
      <w:pPr>
        <w:pStyle w:val="PargrafodaLista"/>
        <w:numPr>
          <w:ilvl w:val="0"/>
          <w:numId w:val="15"/>
        </w:numPr>
        <w:rPr>
          <w:b/>
          <w:bCs/>
          <w:lang w:val="pt-BR"/>
        </w:rPr>
      </w:pPr>
      <w:bookmarkStart w:id="18" w:name="_Toc7426742"/>
      <w:r w:rsidRPr="009847D7">
        <w:rPr>
          <w:b/>
          <w:bCs/>
          <w:lang w:val="pt-BR"/>
        </w:rPr>
        <w:t>Con</w:t>
      </w:r>
      <w:bookmarkEnd w:id="18"/>
      <w:r w:rsidR="005F34F6" w:rsidRPr="009847D7">
        <w:rPr>
          <w:b/>
          <w:bCs/>
          <w:lang w:val="pt-BR"/>
        </w:rPr>
        <w:t>siderações finais</w:t>
      </w:r>
    </w:p>
    <w:p w14:paraId="25F5F76C" w14:textId="7693E0E1" w:rsidR="00B47A41" w:rsidRPr="00C274B7" w:rsidRDefault="00B47A41" w:rsidP="001C30BE">
      <w:pPr>
        <w:pStyle w:val="Corpodetexto"/>
        <w:spacing w:after="0" w:line="240" w:lineRule="auto"/>
        <w:ind w:firstLine="709"/>
        <w:rPr>
          <w:szCs w:val="24"/>
        </w:rPr>
      </w:pPr>
      <w:r w:rsidRPr="00657EE4">
        <w:rPr>
          <w:szCs w:val="24"/>
        </w:rPr>
        <w:t xml:space="preserve">Os estrategistas foram buscar dentro das firmas os recursos que seriam capazes de </w:t>
      </w:r>
      <w:r w:rsidR="00FA1BCC">
        <w:rPr>
          <w:szCs w:val="24"/>
        </w:rPr>
        <w:t>mantê-las</w:t>
      </w:r>
      <w:r w:rsidRPr="00657EE4">
        <w:rPr>
          <w:szCs w:val="24"/>
        </w:rPr>
        <w:t xml:space="preserve"> vivas no jogo competitivo, sustentando vantagens sobre suas concorrentes </w:t>
      </w:r>
      <w:r w:rsidRPr="00657EE4">
        <w:rPr>
          <w:szCs w:val="24"/>
        </w:rPr>
        <w:fldChar w:fldCharType="begin" w:fldLock="1"/>
      </w:r>
      <w:r w:rsidR="000E3D40">
        <w:rPr>
          <w:szCs w:val="24"/>
        </w:rPr>
        <w:instrText>ADDIN CSL_CITATION {"citationItems":[{"id":"ITEM-1","itemData":{"DOI":"10.1002/smj.4250050207","ISBN":"01432095","ISSN":"1545-0864","PMID":"19064477","abstract":"Application of the strategic leverage of Resource Based View of the Firm (RBV) directly advocates that a company's competitive advantage is derived from its ability to assemble and exploit an appropriate combination of resources (both tangible and intangible assets). The three companies that were selected were Pittsburgh-based companies that were within relatively easy access, representing healthcare service-related industries, and can be reviewed for the principles of the RBV. The particular firms represented a variety of establishments and included Baptist Homes (a long-term care facility), University of Pittsburgh Medical Center (UPMC)(a provider of hospital and other health services), and GlaxoSmithKline, Consumer Healthcare, North America (GSK-CHNA)(a global provider of healthcare products and services). Through the case studies, it was found that not all intangible assets are strategic, and by extension, not all measures of reputation are strategic either. For an intangible asset to be considered strategic, in this case reputation, it must be valuable, rare, imperfectly imitable, and non-substitutable.","author":[{"dropping-particle":"","family":"Wernerfelt","given":"Birger","non-dropping-particle":"","parse-names":false,"suffix":""}],"container-title":"Strategic Management Journal","id":"ITEM-1","issue":"2","issued":{"date-parts":[["1984"]]},"page":"171-180","title":"A Resource based view of the firm","type":"article-journal","volume":"5"},"uris":["http://www.mendeley.com/documents/?uuid=a76ee336-6d12-48aa-8df8-98268109563d"]},{"id":"ITEM-2","itemData":{"abstract":"The dynamic capabilities framework analyzes the sources and methods of wealth creation and capture by private enterprise firms operating in environments of rapid technological change. The competitive advantage of firms is seen as resting on distinctive processes (ways of coordinating and combining), shaped by the firm's (specific) asset positions (such as the firm's portfolio of difficult-to-trade knowledge assets and complementary assets), and the evolution path(s) it has adopted or inherited. The importance of path dependencies is amplified where conditions of increasing returns exist. Whether and how a firm's competitive advantage is eroded depends on the stability of market demand, and the ease of replicability (expanding internally) and imitatability (replication by competitors). If correct, the framework suggests that private wealth creation in regimes of rapid technological change depends in large measure on honing internal technological, organizational, and managerial processes inside the firm. In short, identifying new opportunities and organizing effectively and efficiently to embrace them are generally more fundamental to private wealth creation than is strategizing, if by strategizing one means engaging in business conduct that keeps competitors off balance, raises rival's costs, and excludes new entrants.","author":[{"dropping-particle":"","family":"Teece","given":"David J","non-dropping-particle":"","parse-names":false,"suffix":""},{"dropping-particle":"","family":"Pisano","given":"Gary","non-dropping-particle":"","parse-names":false,"suffix":""},{"dropping-particle":"","family":"Shuen","given":"Amy","non-dropping-particle":"","parse-names":false,"suffix":""}],"container-title":"Strategic Management Journal","id":"ITEM-2","issued":{"date-parts":[["1997"]]},"page":"509-533","title":"DYNAMIC CAPABILITIES AND STRATEGIC MANAGEMENT","type":"article-journal","volume":"187"},"uris":["http://www.mendeley.com/documents/?uuid=e8976d09-38d5-3820-93c2-a27505a2be41"]},{"id":"ITEM-3","itemData":{"DOI":"10.1177/014920639101700108","ISBN":"0893-3200","ISSN":"15571211","PMID":"803973233","abstract":"The fastener design for the transfer of","author":[{"dropping-particle":"","family":"Barney","given":"Jay","non-dropping-particle":"","parse-names":false,"suffix":""}],"container-title":"Journal of Management","id":"ITEM-3","issue":"1","issued":{"date-parts":[["1991"]]},"page":"99-120","title":"Firm Resources and Sustained Competitive Advantage","type":"article-journal","volume":"17"},"uris":["http://www.mendeley.com/documents/?uuid=00953464-786e-40c8-a9d1-26bf09e7f725"]},{"id":"ITEM-4","itemData":{"DOI":"10.1287/mnsc.35.12.1514","ISBN":"0025-1909","ISSN":"0025-1909","PMID":"296","abstract":"Given incomplete factor markets, appropriate time paths of flow variables must be chosen to build required stocks of assets. That is, critical resources are accumulated rather than acquired in “strategic factor markets” (Barney [Barney, J. 1986. Strategic factor markets: Expectations, luck, and business strategy. Management Sci. (October) 1231–1241.]). Sustainability of a firm's asset position hinges on how easily assets can be substituted or imitated. Imitability is linked to the characteristics of the asset accumulation process: time compression diseconomies, asset mass efficiencies, inter-connectedness, asset erosion and causal ambiguity.","author":[{"dropping-particle":"","family":"Dierickx","given":"Ingemar","non-dropping-particle":"","parse-names":false,"suffix":""},{"dropping-particle":"","family":"Cool","given":"Karel","non-dropping-particle":"","parse-names":false,"suffix":""}],"container-title":"Management Science","id":"ITEM-4","issue":"12","issued":{"date-parts":[["1989"]]},"page":"1514-1514","title":"Asset Stock Accumulation and the Sustainability of Competitive Advantage: Reply","type":"article-journal","volume":"35"},"uris":["http://www.mendeley.com/documents/?uuid=82de83c5-5a6f-422c-9a4e-bc7cc6114c2a"]}],"mendeley":{"formattedCitation":"(J. Barney, 1991; Dierickx &amp; Cool, 1989; Teece et al., 1997; Wernerfelt, 1984b)","manualFormatting":"(Barney, 1991; Dierickx &amp; Cool, 1989; Teece et al., 1997; Wernerfelt, 1984b)","plainTextFormattedCitation":"(J. Barney, 1991; Dierickx &amp; Cool, 1989; Teece et al., 1997; Wernerfelt, 1984b)","previouslyFormattedCitation":"(J. Barney, 1991; Dierickx &amp; Cool, 1989; Teece et al., 1997; Wernerfelt, 1984b)"},"properties":{"noteIndex":0},"schema":"https://github.com/citation-style-language/schema/raw/master/csl-citation.json"}</w:instrText>
      </w:r>
      <w:r w:rsidRPr="00657EE4">
        <w:rPr>
          <w:szCs w:val="24"/>
        </w:rPr>
        <w:fldChar w:fldCharType="separate"/>
      </w:r>
      <w:r w:rsidRPr="00657EE4">
        <w:rPr>
          <w:noProof/>
          <w:szCs w:val="24"/>
        </w:rPr>
        <w:t xml:space="preserve">(Barney, 1991; Dierickx &amp; Cool, 1989; Teece </w:t>
      </w:r>
      <w:r w:rsidRPr="000A4993">
        <w:rPr>
          <w:i/>
          <w:noProof/>
          <w:szCs w:val="24"/>
        </w:rPr>
        <w:t>et al</w:t>
      </w:r>
      <w:r w:rsidRPr="00657EE4">
        <w:rPr>
          <w:noProof/>
          <w:szCs w:val="24"/>
        </w:rPr>
        <w:t>., 1997; Wernerfelt, 1984)</w:t>
      </w:r>
      <w:r w:rsidRPr="00657EE4">
        <w:rPr>
          <w:szCs w:val="24"/>
        </w:rPr>
        <w:fldChar w:fldCharType="end"/>
      </w:r>
      <w:r w:rsidR="00AF11A0" w:rsidRPr="00657EE4">
        <w:rPr>
          <w:szCs w:val="24"/>
        </w:rPr>
        <w:t xml:space="preserve">, </w:t>
      </w:r>
      <w:r w:rsidRPr="00657EE4">
        <w:rPr>
          <w:szCs w:val="24"/>
        </w:rPr>
        <w:t>e assim o capital humano foi descrito como uma das fontes de vantagem competitiva</w:t>
      </w:r>
      <w:r w:rsidR="007857F6" w:rsidRPr="00657EE4">
        <w:rPr>
          <w:szCs w:val="24"/>
        </w:rPr>
        <w:t xml:space="preserve"> </w:t>
      </w:r>
      <w:r w:rsidR="007857F6" w:rsidRPr="00657EE4">
        <w:rPr>
          <w:szCs w:val="24"/>
        </w:rPr>
        <w:fldChar w:fldCharType="begin" w:fldLock="1"/>
      </w:r>
      <w:r w:rsidR="00384C70">
        <w:rPr>
          <w:szCs w:val="24"/>
        </w:rPr>
        <w:instrText>ADDIN CSL_CITATION {"citationItems":[{"id":"ITEM-1","itemData":{"DOI":"10.1080/09585199400000020","author":[{"dropping-particle":"","family":"Wright","given":"Patrick M","non-dropping-particle":"","parse-names":false,"suffix":""},{"dropping-particle":"","family":"McMahan","given":"Gary C","non-dropping-particle":"","parse-names":false,"suffix":""},{"dropping-particle":"","family":"Mcwilliams","given":"Abagail","non-dropping-particle":"","parse-names":false,"suffix":""}],"container-title":"International Journal of Human Resource Management","id":"ITEM-1","issued":{"date-parts":[["1994"]]},"page":"301-326","title":"Human resources and sustained competitive advantage : A resource-based perspective Center for Effective","type":"article-journal","volume":"5"},"uris":["http://www.mendeley.com/documents/?uuid=66950116-73d0-4f4d-abbc-b6f1f633179a"]},{"id":"ITEM-2","itemData":{"DOI":"10.1016/S0149-2063(01)00120-9","ISBN":"0149-2063","ISSN":"01492063","PMID":"20211263","abstract":"The resource-based view (RBV) of the firm has influenced the field of strategic human resource management (SHRM) in a number of ways. This paper explores the impact of the RBV on the theoretical and empirical development of SHRM. It explores how the fields of strategy and SHRM are beginning to converge around a number of issues, and proposes a number of implications of this convergence. © 2001 Elsevier Science Inc. All rights reserved.","author":[{"dropping-particle":"","family":"Wright","given":"P M","non-dropping-particle":"","parse-names":false,"suffix":""},{"dropping-particle":"","family":"Dunford","given":"B B","non-dropping-particle":"","parse-names":false,"suffix":""},{"dropping-particle":"","family":"Snell","given":"S A","non-dropping-particle":"","parse-names":false,"suffix":""}],"container-title":"Journal of Management","id":"ITEM-2","issue":"6","issued":{"date-parts":[["2001"]]},"page":"701-721","title":"Human resources and the resource based view of the firm","type":"article-journal","volume":"27"},"uris":["http://www.mendeley.com/documents/?uuid=f8347d8c-6d88-4066-b9e5-eacb0be769d8"]},{"id":"ITEM-3","itemData":{"author":[{"dropping-particle":"","family":"Boxall","given":"Peter","non-dropping-particle":"","parse-names":false,"suffix":""}],"id":"ITEM-3","issue":"3","issued":{"date-parts":[["1998"]]},"page":"265-288","title":"ACHIEVING COMPETITIVE ADVANTAGE THROUGH HUMAN RESOURCE STRATEGY : TOWARDS A THEORY OF INDUSTRY","type":"article-journal","volume":"8"},"uris":["http://www.mendeley.com/documents/?uuid=f8ce90f9-03fa-4d1a-8128-7c1204282348"]},{"id":"ITEM-4","itemData":{"author":[{"dropping-particle":"","family":"Lepak","given":"D. P.","non-dropping-particle":"","parse-names":false,"suffix":""},{"dropping-particle":"","family":"Snell","given":"S A","non-dropping-particle":"","parse-names":false,"suffix":""}],"container-title":"Academy of Management Review","id":"ITEM-4","issue":"N 1","issued":{"date-parts":[["1999"]]},"page":"31-48","title":"The human resource architecture: toward a theory of human capital allocation and development","type":"article-journal","volume":"24"},"uris":["http://www.mendeley.com/documents/?uuid=2cd98e9b-3801-4b10-88b2-54fe5b4cd48b"]}],"mendeley":{"formattedCitation":"(Boxall, 1998; Lepak &amp; Snell, 1999; P M Wright et al., 2001; Patrick M Wright et al., 1994)","manualFormatting":"(Boxall, 1998; Lepak &amp; Snell, 1999; Wright et al., 2001)","plainTextFormattedCitation":"(Boxall, 1998; Lepak &amp; Snell, 1999; P M Wright et al., 2001; Patrick M Wright et al., 1994)","previouslyFormattedCitation":"(Boxall, 1998; Lepak &amp; Snell, 1999; P M Wright et al., 2001; Patrick M Wright et al., 1994)"},"properties":{"noteIndex":0},"schema":"https://github.com/citation-style-language/schema/raw/master/csl-citation.json"}</w:instrText>
      </w:r>
      <w:r w:rsidR="007857F6" w:rsidRPr="00657EE4">
        <w:rPr>
          <w:szCs w:val="24"/>
        </w:rPr>
        <w:fldChar w:fldCharType="separate"/>
      </w:r>
      <w:r w:rsidR="007857F6" w:rsidRPr="00C274B7">
        <w:rPr>
          <w:noProof/>
          <w:szCs w:val="24"/>
        </w:rPr>
        <w:t xml:space="preserve">(Boxall, 1998; Lepak &amp; Snell, 1999; Wright </w:t>
      </w:r>
      <w:r w:rsidR="007857F6" w:rsidRPr="00C274B7">
        <w:rPr>
          <w:i/>
          <w:noProof/>
          <w:szCs w:val="24"/>
        </w:rPr>
        <w:t>et al</w:t>
      </w:r>
      <w:r w:rsidR="007857F6" w:rsidRPr="00C274B7">
        <w:rPr>
          <w:noProof/>
          <w:szCs w:val="24"/>
        </w:rPr>
        <w:t>., 2001)</w:t>
      </w:r>
      <w:r w:rsidR="007857F6" w:rsidRPr="00657EE4">
        <w:rPr>
          <w:szCs w:val="24"/>
        </w:rPr>
        <w:fldChar w:fldCharType="end"/>
      </w:r>
      <w:r w:rsidR="007857F6" w:rsidRPr="00C274B7">
        <w:rPr>
          <w:szCs w:val="24"/>
        </w:rPr>
        <w:t>.</w:t>
      </w:r>
    </w:p>
    <w:p w14:paraId="5F21BB27" w14:textId="32BE00E1" w:rsidR="00AB712A" w:rsidRDefault="003E13D8" w:rsidP="001C30BE">
      <w:pPr>
        <w:pStyle w:val="Corpodetexto"/>
        <w:spacing w:after="0" w:line="240" w:lineRule="auto"/>
        <w:ind w:firstLine="709"/>
        <w:rPr>
          <w:szCs w:val="24"/>
        </w:rPr>
      </w:pPr>
      <w:r w:rsidRPr="00657EE4">
        <w:rPr>
          <w:szCs w:val="24"/>
        </w:rPr>
        <w:t>Percebe-se que, no grupo entrevistado, o capital humano como fonte de vantagem competitiva está presente no discurso. Isso já era esperado, pois há muito essa fala é lugar</w:t>
      </w:r>
      <w:r w:rsidR="00EA12FF" w:rsidRPr="00657EE4">
        <w:rPr>
          <w:szCs w:val="24"/>
        </w:rPr>
        <w:t>-</w:t>
      </w:r>
      <w:r w:rsidRPr="00657EE4">
        <w:rPr>
          <w:szCs w:val="24"/>
        </w:rPr>
        <w:t xml:space="preserve">comum. Porém, a contribuição </w:t>
      </w:r>
      <w:r w:rsidR="00EA12FF" w:rsidRPr="00657EE4">
        <w:rPr>
          <w:szCs w:val="24"/>
        </w:rPr>
        <w:t xml:space="preserve">desse </w:t>
      </w:r>
      <w:r w:rsidRPr="00657EE4">
        <w:rPr>
          <w:szCs w:val="24"/>
        </w:rPr>
        <w:t xml:space="preserve">trabalho encontra-se no reconhecimento </w:t>
      </w:r>
      <w:r w:rsidR="00E05666" w:rsidRPr="00657EE4">
        <w:rPr>
          <w:szCs w:val="24"/>
        </w:rPr>
        <w:t xml:space="preserve">de </w:t>
      </w:r>
      <w:r w:rsidRPr="00657EE4">
        <w:rPr>
          <w:szCs w:val="24"/>
        </w:rPr>
        <w:t xml:space="preserve">que, ao menos </w:t>
      </w:r>
      <w:r w:rsidR="00EA12FF" w:rsidRPr="00657EE4">
        <w:rPr>
          <w:szCs w:val="24"/>
        </w:rPr>
        <w:t xml:space="preserve">nesse </w:t>
      </w:r>
      <w:r w:rsidRPr="00657EE4">
        <w:rPr>
          <w:szCs w:val="24"/>
        </w:rPr>
        <w:t xml:space="preserve">grupo, identificado na pesquisa do modelo de Gente e Gestão da Visagio como de alta maturidade nas práticas de RH, o discurso vem acompanhado de exemplos de como </w:t>
      </w:r>
      <w:r w:rsidR="00EA12FF" w:rsidRPr="00657EE4">
        <w:rPr>
          <w:szCs w:val="24"/>
        </w:rPr>
        <w:t xml:space="preserve">esses </w:t>
      </w:r>
      <w:r w:rsidRPr="00657EE4">
        <w:rPr>
          <w:szCs w:val="24"/>
        </w:rPr>
        <w:t xml:space="preserve">CEOs </w:t>
      </w:r>
      <w:r w:rsidR="00EA12FF" w:rsidRPr="00657EE4">
        <w:rPr>
          <w:szCs w:val="24"/>
        </w:rPr>
        <w:t xml:space="preserve">têm </w:t>
      </w:r>
      <w:r w:rsidRPr="00657EE4">
        <w:rPr>
          <w:szCs w:val="24"/>
        </w:rPr>
        <w:t xml:space="preserve">trabalhado com o capital humano para implantar a estratégia </w:t>
      </w:r>
      <w:r w:rsidR="00AB712A" w:rsidRPr="00657EE4">
        <w:rPr>
          <w:szCs w:val="24"/>
        </w:rPr>
        <w:t>em</w:t>
      </w:r>
      <w:r w:rsidRPr="00657EE4">
        <w:rPr>
          <w:szCs w:val="24"/>
        </w:rPr>
        <w:t xml:space="preserve"> suas organizações</w:t>
      </w:r>
      <w:r w:rsidR="00AB712A" w:rsidRPr="00657EE4">
        <w:rPr>
          <w:szCs w:val="24"/>
        </w:rPr>
        <w:t xml:space="preserve"> e como </w:t>
      </w:r>
      <w:r w:rsidR="00EA12FF" w:rsidRPr="00657EE4">
        <w:rPr>
          <w:szCs w:val="24"/>
        </w:rPr>
        <w:t xml:space="preserve">isso </w:t>
      </w:r>
      <w:r w:rsidR="00AB712A" w:rsidRPr="00657EE4">
        <w:rPr>
          <w:szCs w:val="24"/>
        </w:rPr>
        <w:t xml:space="preserve">muitas vezes é encarado dentro das salas de reunião com o conselho de administração, bem como na agenda </w:t>
      </w:r>
      <w:r w:rsidR="00EA12FF" w:rsidRPr="00657EE4">
        <w:rPr>
          <w:szCs w:val="24"/>
        </w:rPr>
        <w:t xml:space="preserve">desses </w:t>
      </w:r>
      <w:r w:rsidR="00E05666" w:rsidRPr="00657EE4">
        <w:rPr>
          <w:szCs w:val="24"/>
        </w:rPr>
        <w:t>presidentes</w:t>
      </w:r>
      <w:r w:rsidRPr="00657EE4">
        <w:rPr>
          <w:szCs w:val="24"/>
        </w:rPr>
        <w:t xml:space="preserve">. Analisando o conteúdo presente </w:t>
      </w:r>
      <w:r w:rsidR="00EA12FF" w:rsidRPr="00657EE4">
        <w:rPr>
          <w:szCs w:val="24"/>
        </w:rPr>
        <w:t xml:space="preserve">nesses </w:t>
      </w:r>
      <w:r w:rsidRPr="00657EE4">
        <w:rPr>
          <w:szCs w:val="24"/>
        </w:rPr>
        <w:t>discursos, foi possível identificar práticas comuns, e que, portanto, formam um conjunto de maior relevância dentre as formas como o RH contribui para a estratégia das firmas, a saber, com</w:t>
      </w:r>
      <w:r w:rsidR="00AB712A" w:rsidRPr="00657EE4">
        <w:rPr>
          <w:szCs w:val="24"/>
        </w:rPr>
        <w:t xml:space="preserve"> o</w:t>
      </w:r>
      <w:r w:rsidRPr="00657EE4">
        <w:rPr>
          <w:szCs w:val="24"/>
        </w:rPr>
        <w:t xml:space="preserve"> capital humano, organizacional e social. </w:t>
      </w:r>
      <w:r w:rsidR="007B1B99" w:rsidRPr="00657EE4">
        <w:rPr>
          <w:szCs w:val="24"/>
        </w:rPr>
        <w:t>A análise das entrevistas indicou que t</w:t>
      </w:r>
      <w:r w:rsidR="00AB712A" w:rsidRPr="00657EE4">
        <w:rPr>
          <w:szCs w:val="24"/>
        </w:rPr>
        <w:t xml:space="preserve">er as melhores pessoas e times, diferenciar-se por meio de uma cultura organizacional que gere produtos e serviços valorizados pelos clientes, utilizar práticas e rotinas de RH que alavanquem o potencial dos empregados, ter pessoas engajadas com a organização e promover a gestão do conhecimento são as maiores preocupações dos CEOs, no que tange </w:t>
      </w:r>
      <w:r w:rsidR="00EA12FF" w:rsidRPr="00657EE4">
        <w:rPr>
          <w:szCs w:val="24"/>
        </w:rPr>
        <w:t xml:space="preserve">ao </w:t>
      </w:r>
      <w:r w:rsidR="00AB712A" w:rsidRPr="00657EE4">
        <w:rPr>
          <w:szCs w:val="24"/>
        </w:rPr>
        <w:t>RH, e fazem parte da estratégia das organizações que lideram.</w:t>
      </w:r>
    </w:p>
    <w:p w14:paraId="61596BB6" w14:textId="0FD41107" w:rsidR="003D244A" w:rsidRPr="00657EE4" w:rsidRDefault="00FA1BCC" w:rsidP="001C30BE">
      <w:pPr>
        <w:pStyle w:val="Corpodetexto"/>
        <w:spacing w:after="0" w:line="240" w:lineRule="auto"/>
        <w:ind w:firstLine="709"/>
        <w:rPr>
          <w:szCs w:val="24"/>
        </w:rPr>
      </w:pPr>
      <w:r>
        <w:rPr>
          <w:szCs w:val="24"/>
        </w:rPr>
        <w:t xml:space="preserve">Deve-se destacar que, </w:t>
      </w:r>
      <w:r w:rsidR="003D244A">
        <w:rPr>
          <w:szCs w:val="24"/>
        </w:rPr>
        <w:t>a</w:t>
      </w:r>
      <w:r w:rsidR="003D244A" w:rsidRPr="00657EE4">
        <w:rPr>
          <w:szCs w:val="24"/>
        </w:rPr>
        <w:t>pesar de presente no discurso d</w:t>
      </w:r>
      <w:r w:rsidR="003D244A">
        <w:rPr>
          <w:szCs w:val="24"/>
        </w:rPr>
        <w:t>e alguns</w:t>
      </w:r>
      <w:r w:rsidR="003D244A" w:rsidRPr="00657EE4">
        <w:rPr>
          <w:szCs w:val="24"/>
        </w:rPr>
        <w:t xml:space="preserve"> CEOs, o subgrupo gestão do conhecimento</w:t>
      </w:r>
      <w:r w:rsidR="003D244A">
        <w:rPr>
          <w:szCs w:val="24"/>
        </w:rPr>
        <w:t xml:space="preserve"> não foi plenamente citado ou exaustivamente destacado.  </w:t>
      </w:r>
      <w:r w:rsidR="003D244A" w:rsidRPr="00657EE4">
        <w:rPr>
          <w:szCs w:val="24"/>
        </w:rPr>
        <w:t xml:space="preserve">Essa </w:t>
      </w:r>
      <w:r w:rsidR="00384C70">
        <w:rPr>
          <w:szCs w:val="24"/>
        </w:rPr>
        <w:t>menor</w:t>
      </w:r>
      <w:r w:rsidR="003D244A" w:rsidRPr="00657EE4">
        <w:rPr>
          <w:szCs w:val="24"/>
        </w:rPr>
        <w:t xml:space="preserve"> referência </w:t>
      </w:r>
      <w:r>
        <w:rPr>
          <w:szCs w:val="24"/>
        </w:rPr>
        <w:t xml:space="preserve">remete à conclusão de que </w:t>
      </w:r>
      <w:r w:rsidR="003D244A" w:rsidRPr="00657EE4">
        <w:rPr>
          <w:szCs w:val="24"/>
        </w:rPr>
        <w:t>a gestão do conhecimento nas empresas entrevistadas pode ainda ser pouco explorada</w:t>
      </w:r>
      <w:r>
        <w:rPr>
          <w:szCs w:val="24"/>
        </w:rPr>
        <w:t>.</w:t>
      </w:r>
      <w:r w:rsidR="003D244A" w:rsidRPr="00657EE4">
        <w:rPr>
          <w:szCs w:val="24"/>
        </w:rPr>
        <w:t xml:space="preserve"> Esse fator é relevante e preocupante sob o ponto de vista de que a competição</w:t>
      </w:r>
      <w:r>
        <w:rPr>
          <w:szCs w:val="24"/>
        </w:rPr>
        <w:t>,</w:t>
      </w:r>
      <w:r w:rsidR="003D244A" w:rsidRPr="00657EE4">
        <w:rPr>
          <w:szCs w:val="24"/>
        </w:rPr>
        <w:t xml:space="preserve"> nestes últimos tempos</w:t>
      </w:r>
      <w:r>
        <w:rPr>
          <w:szCs w:val="24"/>
        </w:rPr>
        <w:t xml:space="preserve">, </w:t>
      </w:r>
      <w:r w:rsidR="0078118A">
        <w:rPr>
          <w:szCs w:val="24"/>
        </w:rPr>
        <w:t>apoiou-se</w:t>
      </w:r>
      <w:r w:rsidR="003D244A" w:rsidRPr="00657EE4">
        <w:rPr>
          <w:szCs w:val="24"/>
        </w:rPr>
        <w:t xml:space="preserve"> no território da inovação, que acontece cada vez com mais velocidade e que tem derrubado empresas e negócios centenários, a partir </w:t>
      </w:r>
      <w:r w:rsidR="003D244A" w:rsidRPr="00657EE4">
        <w:rPr>
          <w:szCs w:val="24"/>
        </w:rPr>
        <w:lastRenderedPageBreak/>
        <w:t xml:space="preserve">da criação de novos serviços para os consumidores, bem como de novas formas de fazer negócio. </w:t>
      </w:r>
    </w:p>
    <w:p w14:paraId="1432D3CE" w14:textId="435DF97C" w:rsidR="00455A66" w:rsidRPr="00657EE4" w:rsidRDefault="003E13D8" w:rsidP="001C30BE">
      <w:pPr>
        <w:pStyle w:val="Corpodetexto"/>
        <w:spacing w:after="0" w:line="240" w:lineRule="auto"/>
        <w:ind w:firstLine="709"/>
        <w:rPr>
          <w:szCs w:val="24"/>
        </w:rPr>
      </w:pPr>
      <w:r w:rsidRPr="00657EE4">
        <w:rPr>
          <w:szCs w:val="24"/>
        </w:rPr>
        <w:t xml:space="preserve">Não é possível generalizar esse resultado, mas é possível verificar que empresas que </w:t>
      </w:r>
      <w:r w:rsidR="00D60A2F" w:rsidRPr="00657EE4">
        <w:rPr>
          <w:szCs w:val="24"/>
        </w:rPr>
        <w:t>apresentam</w:t>
      </w:r>
      <w:r w:rsidRPr="00657EE4">
        <w:rPr>
          <w:szCs w:val="24"/>
        </w:rPr>
        <w:t xml:space="preserve"> maior grau de maturidade no modelo de </w:t>
      </w:r>
      <w:r w:rsidR="00EA12FF" w:rsidRPr="00657EE4">
        <w:rPr>
          <w:szCs w:val="24"/>
        </w:rPr>
        <w:t xml:space="preserve">Gente </w:t>
      </w:r>
      <w:r w:rsidRPr="00657EE4">
        <w:rPr>
          <w:szCs w:val="24"/>
        </w:rPr>
        <w:t xml:space="preserve">e </w:t>
      </w:r>
      <w:r w:rsidR="00EA12FF" w:rsidRPr="00657EE4">
        <w:rPr>
          <w:szCs w:val="24"/>
        </w:rPr>
        <w:t xml:space="preserve">Gestão </w:t>
      </w:r>
      <w:r w:rsidR="0078118A">
        <w:rPr>
          <w:szCs w:val="24"/>
        </w:rPr>
        <w:t xml:space="preserve">trabalharão, provavelmente, </w:t>
      </w:r>
      <w:r w:rsidRPr="00657EE4">
        <w:rPr>
          <w:szCs w:val="24"/>
        </w:rPr>
        <w:t xml:space="preserve">suas políticas de gestão de pessoas </w:t>
      </w:r>
      <w:r w:rsidR="00D60A2F" w:rsidRPr="00657EE4">
        <w:rPr>
          <w:szCs w:val="24"/>
        </w:rPr>
        <w:t xml:space="preserve">com foco </w:t>
      </w:r>
      <w:r w:rsidR="00EA12FF" w:rsidRPr="00657EE4">
        <w:rPr>
          <w:szCs w:val="24"/>
        </w:rPr>
        <w:t xml:space="preserve">nessas </w:t>
      </w:r>
      <w:r w:rsidR="00D60A2F" w:rsidRPr="00657EE4">
        <w:rPr>
          <w:szCs w:val="24"/>
        </w:rPr>
        <w:t>categorias aqui observadas.</w:t>
      </w:r>
      <w:r w:rsidR="00AB712A" w:rsidRPr="00657EE4">
        <w:rPr>
          <w:szCs w:val="24"/>
        </w:rPr>
        <w:t xml:space="preserve"> </w:t>
      </w:r>
    </w:p>
    <w:p w14:paraId="7EB6A201" w14:textId="0738DA39" w:rsidR="006607DD" w:rsidRDefault="006607DD" w:rsidP="001C30BE">
      <w:pPr>
        <w:pStyle w:val="Corpodetexto"/>
        <w:spacing w:after="0" w:line="240" w:lineRule="auto"/>
        <w:ind w:firstLine="709"/>
      </w:pPr>
      <w:r>
        <w:t>Pesquisar como os CEOs tomam suas decisões, suportam as áreas de RH e os líderes de suas organizações</w:t>
      </w:r>
      <w:r w:rsidR="0078118A">
        <w:t>, e lidam</w:t>
      </w:r>
      <w:r>
        <w:t xml:space="preserve"> com o conselho de administração é de total relevância para qualquer gestor, bem como compreender qual a visão </w:t>
      </w:r>
      <w:r w:rsidR="004A6E3D">
        <w:t xml:space="preserve">desses </w:t>
      </w:r>
      <w:r>
        <w:t xml:space="preserve">líderes sobre essas atividades.  </w:t>
      </w:r>
    </w:p>
    <w:p w14:paraId="698C78B8" w14:textId="484A296C" w:rsidR="0078118A" w:rsidRDefault="006607DD" w:rsidP="001C30BE">
      <w:pPr>
        <w:pStyle w:val="Corpodetexto"/>
        <w:spacing w:after="0" w:line="240" w:lineRule="auto"/>
        <w:ind w:firstLine="709"/>
      </w:pPr>
      <w:r>
        <w:t xml:space="preserve">Como </w:t>
      </w:r>
      <w:r w:rsidR="004A6E3D">
        <w:t xml:space="preserve">essa </w:t>
      </w:r>
      <w:r>
        <w:t>pesquisa envolveu os CEOs foi possível perceber que</w:t>
      </w:r>
      <w:r w:rsidR="00250E1E">
        <w:t>,</w:t>
      </w:r>
      <w:r>
        <w:t xml:space="preserve"> ao </w:t>
      </w:r>
      <w:r w:rsidR="009F7FAF">
        <w:t>responder</w:t>
      </w:r>
      <w:r w:rsidR="00250E1E">
        <w:t>em</w:t>
      </w:r>
      <w:r w:rsidR="009F7FAF">
        <w:t xml:space="preserve"> </w:t>
      </w:r>
      <w:r w:rsidR="004A6E3D">
        <w:t xml:space="preserve">às </w:t>
      </w:r>
      <w:r w:rsidR="009F7FAF">
        <w:t xml:space="preserve">perguntas, os próprios entrevistados passavam por um momento de reflexão sobre suas práticas e aquilo que valorizam.  Desta forma, a pesquisa contribuirá </w:t>
      </w:r>
      <w:r w:rsidR="0078118A">
        <w:t>para os que que precisarem conhecer mais sobre o tema, na perspectiva dos CEOs</w:t>
      </w:r>
      <w:r w:rsidR="009F7FAF">
        <w:t xml:space="preserve">, </w:t>
      </w:r>
      <w:r w:rsidR="0078118A">
        <w:t>além de ter contribuído para a reflexão dos</w:t>
      </w:r>
      <w:r w:rsidR="009F7FAF">
        <w:t xml:space="preserve"> próprios entrevistados </w:t>
      </w:r>
      <w:r w:rsidR="0078118A">
        <w:t>para</w:t>
      </w:r>
      <w:r w:rsidR="009F7FAF">
        <w:t xml:space="preserve"> gerar novos olhares e práticas. </w:t>
      </w:r>
    </w:p>
    <w:p w14:paraId="71ED4C36" w14:textId="2D4274ED" w:rsidR="006607DD" w:rsidRDefault="009F7FAF" w:rsidP="001C30BE">
      <w:pPr>
        <w:pStyle w:val="Corpodetexto"/>
        <w:spacing w:after="0" w:line="240" w:lineRule="auto"/>
        <w:ind w:firstLine="709"/>
      </w:pPr>
      <w:r>
        <w:t>Espera-se que a pesquisa contribua com a avaliação das práticas atualmente adotadas na gestão do capital humano e na formulação de novas políticas de RH para as organizações.</w:t>
      </w:r>
    </w:p>
    <w:p w14:paraId="146EF4D9" w14:textId="496AFD53" w:rsidR="009F7FAF" w:rsidRDefault="003D244A" w:rsidP="001C30BE">
      <w:pPr>
        <w:pStyle w:val="Corpodetexto"/>
        <w:spacing w:after="0" w:line="240" w:lineRule="auto"/>
        <w:ind w:firstLine="709"/>
      </w:pPr>
      <w:r w:rsidRPr="00657EE4">
        <w:rPr>
          <w:szCs w:val="24"/>
        </w:rPr>
        <w:t>Esse trabalho não se encerra aqui e outros aspectos não aprofundados</w:t>
      </w:r>
      <w:r w:rsidR="000E3D40">
        <w:rPr>
          <w:szCs w:val="24"/>
        </w:rPr>
        <w:t>, como a qualidade da aplicação das práticas de RH ou a</w:t>
      </w:r>
      <w:r w:rsidR="00E03D0D">
        <w:rPr>
          <w:szCs w:val="24"/>
        </w:rPr>
        <w:t xml:space="preserve"> presença de uma cultura que seja de fato vantagem competitiva,</w:t>
      </w:r>
      <w:r w:rsidRPr="00657EE4">
        <w:rPr>
          <w:szCs w:val="24"/>
        </w:rPr>
        <w:t xml:space="preserve"> carecem de observação e, portanto, sugerem que novos estudos sejam feitos, ampliando a quantidade de entrevistados, diversificando os setores ou ainda estabelecendo</w:t>
      </w:r>
      <w:r w:rsidR="00E03D0D">
        <w:rPr>
          <w:szCs w:val="24"/>
        </w:rPr>
        <w:t xml:space="preserve"> diferentes </w:t>
      </w:r>
      <w:r w:rsidRPr="00657EE4">
        <w:rPr>
          <w:szCs w:val="24"/>
        </w:rPr>
        <w:t>recortes para essa pesquisa.</w:t>
      </w:r>
      <w:r>
        <w:rPr>
          <w:szCs w:val="24"/>
        </w:rPr>
        <w:t xml:space="preserve"> </w:t>
      </w:r>
      <w:r w:rsidR="009F7FAF">
        <w:t xml:space="preserve">Espera-se também que </w:t>
      </w:r>
      <w:r w:rsidR="004A6E3D">
        <w:t xml:space="preserve">esse </w:t>
      </w:r>
      <w:r w:rsidR="009F7FAF">
        <w:t xml:space="preserve">estudo seja conjugado com </w:t>
      </w:r>
      <w:r w:rsidR="00E03D0D">
        <w:t xml:space="preserve">outras </w:t>
      </w:r>
      <w:r w:rsidR="009F7FAF">
        <w:t xml:space="preserve">pesquisas </w:t>
      </w:r>
      <w:r w:rsidR="0078118A">
        <w:t xml:space="preserve">em áreas distintas, tais como </w:t>
      </w:r>
      <w:r w:rsidR="009F7FAF">
        <w:t>inovação, economia, sociologia, comportamento organizacional e outras, que poderão contribuir tanto para a formulação de teoria na área de RH</w:t>
      </w:r>
      <w:r w:rsidR="0078118A">
        <w:t>,</w:t>
      </w:r>
      <w:r w:rsidR="009F7FAF">
        <w:t xml:space="preserve"> quanto para o avanço científico em ciências sociais.</w:t>
      </w:r>
    </w:p>
    <w:p w14:paraId="48EA6D24" w14:textId="6469E5DA" w:rsidR="009F7FAF" w:rsidRDefault="009F7FAF" w:rsidP="001C30BE">
      <w:pPr>
        <w:pStyle w:val="Corpodetexto"/>
        <w:spacing w:line="240" w:lineRule="auto"/>
        <w:ind w:firstLine="709"/>
      </w:pPr>
    </w:p>
    <w:p w14:paraId="38817D2B" w14:textId="478F44FD" w:rsidR="00F651EE" w:rsidRPr="00B96989" w:rsidRDefault="00DE4BAA" w:rsidP="009847D7">
      <w:pPr>
        <w:rPr>
          <w:b/>
          <w:bCs/>
          <w:lang w:val="pt-BR"/>
        </w:rPr>
      </w:pPr>
      <w:bookmarkStart w:id="19" w:name="_Toc7426746"/>
      <w:bookmarkEnd w:id="9"/>
      <w:r w:rsidRPr="00B96989">
        <w:rPr>
          <w:b/>
          <w:bCs/>
          <w:lang w:val="pt-BR"/>
        </w:rPr>
        <w:t xml:space="preserve">Referências bibliográficas </w:t>
      </w:r>
      <w:bookmarkEnd w:id="10"/>
      <w:bookmarkEnd w:id="19"/>
    </w:p>
    <w:p w14:paraId="354DD48F" w14:textId="3FFC99F1" w:rsidR="00384C70" w:rsidRPr="00C274B7" w:rsidRDefault="00384C70" w:rsidP="00384C70">
      <w:pPr>
        <w:jc w:val="both"/>
      </w:pPr>
      <w:r w:rsidRPr="00384C70">
        <w:rPr>
          <w:lang w:val="pt-BR"/>
        </w:rPr>
        <w:t xml:space="preserve">BALLALAI, R. (1989). Uma contribuição à leitura do discurso da Administração. </w:t>
      </w:r>
      <w:r w:rsidRPr="00C274B7">
        <w:t>Fórum Educacional - FGV, 13, 56–80.</w:t>
      </w:r>
    </w:p>
    <w:p w14:paraId="05E04114" w14:textId="742D30BB" w:rsidR="00384C70" w:rsidRPr="00C274B7" w:rsidRDefault="00384C70" w:rsidP="00384C70">
      <w:pPr>
        <w:jc w:val="both"/>
      </w:pPr>
      <w:r w:rsidRPr="00C274B7">
        <w:t>BARDIN, L. Análise de conteúdo. 1977</w:t>
      </w:r>
    </w:p>
    <w:p w14:paraId="072D488D" w14:textId="0E239ACE" w:rsidR="00384C70" w:rsidRPr="00384C70" w:rsidRDefault="00384C70" w:rsidP="00384C70">
      <w:pPr>
        <w:jc w:val="both"/>
      </w:pPr>
      <w:r w:rsidRPr="0059391C">
        <w:t xml:space="preserve">BARNEY, J. </w:t>
      </w:r>
      <w:r w:rsidRPr="00384C70">
        <w:t>Firm Resources and Sustained Competitive Advantage. Journal of Management, 17(1), 99–120.</w:t>
      </w:r>
      <w:r w:rsidR="0059391C">
        <w:t>1991</w:t>
      </w:r>
    </w:p>
    <w:p w14:paraId="6F450A1C" w14:textId="7C09D17C" w:rsidR="00384C70" w:rsidRPr="00384C70" w:rsidRDefault="00384C70" w:rsidP="00384C70">
      <w:pPr>
        <w:jc w:val="both"/>
      </w:pPr>
      <w:r w:rsidRPr="00384C70">
        <w:t xml:space="preserve">BARNEY, J. B. Organizational </w:t>
      </w:r>
      <w:r w:rsidR="00F17CAA" w:rsidRPr="00384C70">
        <w:t>Culture:</w:t>
      </w:r>
      <w:r w:rsidRPr="00384C70">
        <w:t xml:space="preserve"> Can It Be a Source of Sustained Competitive </w:t>
      </w:r>
      <w:r w:rsidR="00F17CAA" w:rsidRPr="00384C70">
        <w:t>Advantage?</w:t>
      </w:r>
      <w:r w:rsidRPr="00384C70">
        <w:t xml:space="preserve"> 11(3), 656–665.</w:t>
      </w:r>
      <w:r w:rsidR="0059391C">
        <w:t xml:space="preserve"> 1986</w:t>
      </w:r>
    </w:p>
    <w:p w14:paraId="46A1B98D" w14:textId="0E555E28" w:rsidR="00384C70" w:rsidRPr="00384C70" w:rsidRDefault="00384C70" w:rsidP="00384C70">
      <w:pPr>
        <w:jc w:val="both"/>
      </w:pPr>
      <w:r w:rsidRPr="00384C70">
        <w:t>BECKER, B. E., &amp; GERHART, B.</w:t>
      </w:r>
      <w:r w:rsidR="00F17CAA">
        <w:t xml:space="preserve"> </w:t>
      </w:r>
      <w:r>
        <w:t>T</w:t>
      </w:r>
      <w:r w:rsidRPr="00384C70">
        <w:t xml:space="preserve">he impact of human resource management on organizational </w:t>
      </w:r>
      <w:r w:rsidR="00F17CAA" w:rsidRPr="00384C70">
        <w:t>performance:</w:t>
      </w:r>
      <w:r w:rsidRPr="00384C70">
        <w:t xml:space="preserve"> progress and prospects. The Academy of Management Journal, 39(4), 779–801.</w:t>
      </w:r>
      <w:r w:rsidR="0059391C">
        <w:t xml:space="preserve"> 1996</w:t>
      </w:r>
    </w:p>
    <w:p w14:paraId="455826EC" w14:textId="6F806774" w:rsidR="00384C70" w:rsidRPr="00384C70" w:rsidRDefault="0059391C" w:rsidP="00384C70">
      <w:pPr>
        <w:jc w:val="both"/>
      </w:pPr>
      <w:r w:rsidRPr="00384C70">
        <w:t>BECKER, B. E., &amp; HUSELID, M. A</w:t>
      </w:r>
      <w:r w:rsidR="00384C70" w:rsidRPr="00384C70">
        <w:t xml:space="preserve">. Strategic human resources management: Where do we go from here? Journal of Management. </w:t>
      </w:r>
      <w:r>
        <w:t>2006</w:t>
      </w:r>
    </w:p>
    <w:p w14:paraId="61D9F743" w14:textId="2C4153C5" w:rsidR="00384C70" w:rsidRPr="00384C70" w:rsidRDefault="0059391C" w:rsidP="00384C70">
      <w:pPr>
        <w:jc w:val="both"/>
      </w:pPr>
      <w:r w:rsidRPr="00384C70">
        <w:t>BENDICKSON, J., &amp; TAYLOR, E</w:t>
      </w:r>
      <w:r w:rsidR="00384C70" w:rsidRPr="00384C70">
        <w:t xml:space="preserve">. How Star Performers Mitigate Employee Turnover and the Effects on Organizational Performance. Academy of Management Proceedings, </w:t>
      </w:r>
      <w:r>
        <w:t xml:space="preserve">January </w:t>
      </w:r>
      <w:r w:rsidR="00384C70" w:rsidRPr="00384C70">
        <w:t>(1), 14251.</w:t>
      </w:r>
      <w:r>
        <w:t xml:space="preserve"> 2017</w:t>
      </w:r>
    </w:p>
    <w:p w14:paraId="01EFA2C8" w14:textId="5BE46DE9" w:rsidR="00384C70" w:rsidRPr="00384C70" w:rsidRDefault="0059391C" w:rsidP="00384C70">
      <w:pPr>
        <w:jc w:val="both"/>
      </w:pPr>
      <w:r w:rsidRPr="00384C70">
        <w:t xml:space="preserve">BOXALL, P. </w:t>
      </w:r>
      <w:r>
        <w:t>A</w:t>
      </w:r>
      <w:r w:rsidRPr="00384C70">
        <w:t>chieving competitive advantage through human resource strategy : towards a theory of industry</w:t>
      </w:r>
      <w:r w:rsidR="00384C70" w:rsidRPr="00384C70">
        <w:t>, 8(3), 265–288.</w:t>
      </w:r>
      <w:r>
        <w:t xml:space="preserve"> 1998</w:t>
      </w:r>
    </w:p>
    <w:p w14:paraId="6144732C" w14:textId="40E32468" w:rsidR="00384C70" w:rsidRPr="00384C70" w:rsidRDefault="0059391C" w:rsidP="00384C70">
      <w:pPr>
        <w:jc w:val="both"/>
      </w:pPr>
      <w:r w:rsidRPr="00384C70">
        <w:t xml:space="preserve">BRITO, R., &amp; OLIVEIRA, </w:t>
      </w:r>
      <w:r>
        <w:t>L</w:t>
      </w:r>
      <w:r w:rsidR="00384C70" w:rsidRPr="00384C70">
        <w:t xml:space="preserve">. The Relationship Between Human Resource Management and Organizational Performance. Brazilian Business Review, 13(3), 90–110. </w:t>
      </w:r>
      <w:r>
        <w:t>2016</w:t>
      </w:r>
    </w:p>
    <w:p w14:paraId="1A0358BF" w14:textId="506CD5E6" w:rsidR="00384C70" w:rsidRPr="0059391C" w:rsidRDefault="0059391C" w:rsidP="00384C70">
      <w:pPr>
        <w:jc w:val="both"/>
      </w:pPr>
      <w:r w:rsidRPr="00384C70">
        <w:t>COLBERT, B. A</w:t>
      </w:r>
      <w:r w:rsidR="00384C70" w:rsidRPr="00384C70">
        <w:t xml:space="preserve">. The complex resource-based view: Implications for theory and practice in strategic human resource management. </w:t>
      </w:r>
      <w:r w:rsidR="00384C70" w:rsidRPr="0059391C">
        <w:t>The Academy of Management Review, 29(3), 341–358.</w:t>
      </w:r>
      <w:r w:rsidRPr="0059391C">
        <w:t xml:space="preserve"> 2004</w:t>
      </w:r>
    </w:p>
    <w:p w14:paraId="0D70683D" w14:textId="38B859D7" w:rsidR="00384C70" w:rsidRPr="00C274B7" w:rsidRDefault="0059391C" w:rsidP="00384C70">
      <w:pPr>
        <w:jc w:val="both"/>
      </w:pPr>
      <w:r w:rsidRPr="00384C70">
        <w:rPr>
          <w:lang w:val="pt-BR"/>
        </w:rPr>
        <w:t>CRESWELL, J. W</w:t>
      </w:r>
      <w:r w:rsidR="00384C70" w:rsidRPr="00384C70">
        <w:rPr>
          <w:lang w:val="pt-BR"/>
        </w:rPr>
        <w:t xml:space="preserve">. Projeto de pesquisa: métodos qualitativo, quantitativo e misto (3 edição). </w:t>
      </w:r>
      <w:r w:rsidR="00384C70" w:rsidRPr="00C274B7">
        <w:t>Porto Alegre: Artmed.</w:t>
      </w:r>
      <w:r w:rsidRPr="00C274B7">
        <w:t xml:space="preserve"> 2010</w:t>
      </w:r>
    </w:p>
    <w:p w14:paraId="2C5B9F43" w14:textId="3B3493FE" w:rsidR="00384C70" w:rsidRPr="00384C70" w:rsidRDefault="0059391C" w:rsidP="00384C70">
      <w:pPr>
        <w:jc w:val="both"/>
      </w:pPr>
      <w:r w:rsidRPr="00384C70">
        <w:lastRenderedPageBreak/>
        <w:t xml:space="preserve">DELERY, J. E., &amp; DOTY, D. H. </w:t>
      </w:r>
      <w:r w:rsidR="00384C70" w:rsidRPr="00384C70">
        <w:t xml:space="preserve"> </w:t>
      </w:r>
      <w:r w:rsidRPr="00384C70">
        <w:t>Modes of theorizing in strategic human resource management: tests of universalistic, contingency, and configurational performance predictions</w:t>
      </w:r>
      <w:r w:rsidR="00384C70" w:rsidRPr="00384C70">
        <w:t xml:space="preserve">. Academy of Management Review, 39(4), 802–835. </w:t>
      </w:r>
      <w:r>
        <w:t>1996</w:t>
      </w:r>
    </w:p>
    <w:p w14:paraId="51F9A288" w14:textId="210FF237" w:rsidR="00384C70" w:rsidRPr="00384C70" w:rsidRDefault="0059391C" w:rsidP="00384C70">
      <w:pPr>
        <w:jc w:val="both"/>
      </w:pPr>
      <w:r w:rsidRPr="00384C70">
        <w:t>DELERY, J. E., &amp; ROUMPI, D</w:t>
      </w:r>
      <w:r w:rsidR="00384C70" w:rsidRPr="00384C70">
        <w:t xml:space="preserve">. Strategic human resource management, human capital and competitive advantage: is the field going in circles? Human Resource Management Journal, 27(1), 1–21. </w:t>
      </w:r>
      <w:r>
        <w:t>2017</w:t>
      </w:r>
    </w:p>
    <w:p w14:paraId="70DD2966" w14:textId="6DF981E9" w:rsidR="00384C70" w:rsidRPr="00384C70" w:rsidRDefault="0059391C" w:rsidP="00384C70">
      <w:pPr>
        <w:jc w:val="both"/>
        <w:rPr>
          <w:lang w:val="pt-BR"/>
        </w:rPr>
      </w:pPr>
      <w:r w:rsidRPr="00384C70">
        <w:t>DIERICKX, I., &amp; COOL, K</w:t>
      </w:r>
      <w:r w:rsidR="00384C70" w:rsidRPr="00384C70">
        <w:t xml:space="preserve">. Asset Stock Accumulation and the Sustainability of Competitive Advantage: Reply. </w:t>
      </w:r>
      <w:r w:rsidR="00384C70" w:rsidRPr="00384C70">
        <w:rPr>
          <w:lang w:val="pt-BR"/>
        </w:rPr>
        <w:t xml:space="preserve">Management Science, 35(12), 1514–1514. </w:t>
      </w:r>
      <w:r>
        <w:rPr>
          <w:lang w:val="pt-BR"/>
        </w:rPr>
        <w:t>1989</w:t>
      </w:r>
    </w:p>
    <w:p w14:paraId="6F8A20C4" w14:textId="6F5DE492" w:rsidR="00384C70" w:rsidRPr="0059391C" w:rsidRDefault="0059391C" w:rsidP="00384C70">
      <w:pPr>
        <w:jc w:val="both"/>
      </w:pPr>
      <w:r w:rsidRPr="00384C70">
        <w:rPr>
          <w:lang w:val="pt-BR"/>
        </w:rPr>
        <w:t xml:space="preserve">GODOY, A. S. </w:t>
      </w:r>
      <w:r w:rsidR="00384C70" w:rsidRPr="00384C70">
        <w:rPr>
          <w:lang w:val="pt-BR"/>
        </w:rPr>
        <w:t xml:space="preserve">Introdução à pesquisa qualitativa e suas possibilidades: Uma revisão histórica dos principais autores e obras que refletem esta metodologia de pesquisa em Ciências Sociais. Revista de Administração de Empresas, 57–63. </w:t>
      </w:r>
      <w:r w:rsidRPr="0059391C">
        <w:t>1</w:t>
      </w:r>
      <w:r>
        <w:t>995</w:t>
      </w:r>
    </w:p>
    <w:p w14:paraId="21180301" w14:textId="3798A408" w:rsidR="00384C70" w:rsidRPr="00384C70" w:rsidRDefault="0059391C" w:rsidP="00384C70">
      <w:pPr>
        <w:jc w:val="both"/>
      </w:pPr>
      <w:r w:rsidRPr="0059391C">
        <w:t>GUTHRIE, J. P., FLOOD, P. C. ., LIU, W., &amp; MACCURTAIN, S</w:t>
      </w:r>
      <w:r w:rsidR="00384C70" w:rsidRPr="0059391C">
        <w:t xml:space="preserve">. </w:t>
      </w:r>
      <w:r w:rsidR="00384C70" w:rsidRPr="00384C70">
        <w:t xml:space="preserve">High performance work systems in Ireland: Human resource and organizational outcomes. International Journal of Human Resource Management, 20(1), 112–125. </w:t>
      </w:r>
      <w:r>
        <w:t>2009</w:t>
      </w:r>
    </w:p>
    <w:p w14:paraId="31380452" w14:textId="2D2F378F" w:rsidR="00384C70" w:rsidRPr="00384C70" w:rsidRDefault="0059391C" w:rsidP="00384C70">
      <w:pPr>
        <w:jc w:val="both"/>
      </w:pPr>
      <w:r w:rsidRPr="00384C70">
        <w:t>KAUFMAN, B. E</w:t>
      </w:r>
      <w:r w:rsidR="00384C70" w:rsidRPr="00384C70">
        <w:t xml:space="preserve">. Market competition, HRM, and firm performance: The conventional paradigm critiqued and reformulated. Human Resource Management Review, 25(1), 107–125. </w:t>
      </w:r>
      <w:r>
        <w:t>2015</w:t>
      </w:r>
    </w:p>
    <w:p w14:paraId="4D0A9827" w14:textId="3923AF1F" w:rsidR="00384C70" w:rsidRPr="00384C70" w:rsidRDefault="0059391C" w:rsidP="00384C70">
      <w:pPr>
        <w:jc w:val="both"/>
      </w:pPr>
      <w:r w:rsidRPr="00384C70">
        <w:t>LADO, A. A., &amp; WILSON, M. C</w:t>
      </w:r>
      <w:r w:rsidR="00384C70" w:rsidRPr="00384C70">
        <w:t xml:space="preserve">. Human resource systems and sustained competitive </w:t>
      </w:r>
      <w:r w:rsidR="00F17CAA" w:rsidRPr="00384C70">
        <w:t>advantage:</w:t>
      </w:r>
      <w:r w:rsidR="00384C70" w:rsidRPr="00384C70">
        <w:t xml:space="preserve"> A competency-base ... Academy of Management Review, 19, 699–727.</w:t>
      </w:r>
      <w:r>
        <w:t xml:space="preserve"> 1994</w:t>
      </w:r>
    </w:p>
    <w:p w14:paraId="2A7BEC42" w14:textId="1984BA6E" w:rsidR="00384C70" w:rsidRPr="00384C70" w:rsidRDefault="0059391C" w:rsidP="00384C70">
      <w:pPr>
        <w:jc w:val="both"/>
      </w:pPr>
      <w:r w:rsidRPr="00384C70">
        <w:t>LEPAK, D. P., &amp; SNELL, S. A.</w:t>
      </w:r>
      <w:r>
        <w:t xml:space="preserve"> </w:t>
      </w:r>
      <w:r w:rsidR="00384C70" w:rsidRPr="00384C70">
        <w:t>The human resource architecture: toward a theory of human capital allocation and development. Academy of Management Review, 24(N 1), 31–48.</w:t>
      </w:r>
      <w:r>
        <w:t xml:space="preserve"> 1999</w:t>
      </w:r>
    </w:p>
    <w:p w14:paraId="6F235C84" w14:textId="5B2248D2" w:rsidR="00384C70" w:rsidRPr="00384C70" w:rsidRDefault="0059391C" w:rsidP="00384C70">
      <w:pPr>
        <w:jc w:val="both"/>
      </w:pPr>
      <w:r w:rsidRPr="00384C70">
        <w:t>MACMILAN, I., &amp; SCHULER, S</w:t>
      </w:r>
      <w:r w:rsidR="00384C70" w:rsidRPr="00384C70">
        <w:t>. Gaining Competitive Advantage through Human Resource Management Practices. Human Resource Management, 23(3), 241–255.</w:t>
      </w:r>
      <w:r>
        <w:t xml:space="preserve"> 1984</w:t>
      </w:r>
    </w:p>
    <w:p w14:paraId="3AA12B2A" w14:textId="7D665D49" w:rsidR="00384C70" w:rsidRPr="00C274B7" w:rsidRDefault="0059391C" w:rsidP="00384C70">
      <w:pPr>
        <w:jc w:val="both"/>
        <w:rPr>
          <w:lang w:val="pt-BR"/>
        </w:rPr>
      </w:pPr>
      <w:r w:rsidRPr="00384C70">
        <w:t xml:space="preserve">MEYER-DOYLE, MAWDSLEY, J., &amp; CHATAIN, O. </w:t>
      </w:r>
      <w:r w:rsidR="00384C70" w:rsidRPr="00384C70">
        <w:t xml:space="preserve">(2017). </w:t>
      </w:r>
      <w:r w:rsidRPr="00384C70">
        <w:t>Demand-side attributes and resource reconfiguration in human-asset-intensive firms.</w:t>
      </w:r>
      <w:r w:rsidR="00384C70" w:rsidRPr="00384C70">
        <w:t xml:space="preserve"> </w:t>
      </w:r>
      <w:r w:rsidR="00384C70" w:rsidRPr="00C274B7">
        <w:rPr>
          <w:lang w:val="pt-BR"/>
        </w:rPr>
        <w:t>HEC Paris Research Paper, (SPE 2017-1216), 1–39.</w:t>
      </w:r>
      <w:r w:rsidRPr="00C274B7">
        <w:rPr>
          <w:lang w:val="pt-BR"/>
        </w:rPr>
        <w:t xml:space="preserve"> 2017</w:t>
      </w:r>
    </w:p>
    <w:p w14:paraId="5401C3CC" w14:textId="3F6711C1" w:rsidR="00384C70" w:rsidRPr="00C274B7" w:rsidRDefault="0059391C" w:rsidP="00384C70">
      <w:pPr>
        <w:jc w:val="both"/>
        <w:rPr>
          <w:lang w:val="pt-BR"/>
        </w:rPr>
      </w:pPr>
      <w:r w:rsidRPr="00531ADE">
        <w:rPr>
          <w:lang w:val="pt-BR"/>
        </w:rPr>
        <w:t xml:space="preserve">MOZZATO, A. R., &amp; GRZYBOVSKI, D. </w:t>
      </w:r>
      <w:r w:rsidR="00384C70" w:rsidRPr="00384C70">
        <w:rPr>
          <w:lang w:val="pt-BR"/>
        </w:rPr>
        <w:t xml:space="preserve">Análise de Conteúdo como Técnica de Análise de Dados Qualitativos no Campo da Administração: Potencial e Desafios. Revista de Administração Contemporânea, Curitiba, 15(4), 731–747. </w:t>
      </w:r>
      <w:r w:rsidRPr="00C274B7">
        <w:rPr>
          <w:lang w:val="pt-BR"/>
        </w:rPr>
        <w:t>2011</w:t>
      </w:r>
    </w:p>
    <w:p w14:paraId="68F0BB96" w14:textId="048735E3" w:rsidR="00531ADE" w:rsidRDefault="00531ADE" w:rsidP="00384C70">
      <w:pPr>
        <w:jc w:val="both"/>
      </w:pPr>
      <w:r w:rsidRPr="00C274B7">
        <w:rPr>
          <w:lang w:val="pt-BR"/>
        </w:rPr>
        <w:t xml:space="preserve">NELSON, R. R., &amp; WINTER, S. G. </w:t>
      </w:r>
      <w:r w:rsidR="00384C70" w:rsidRPr="00C274B7">
        <w:rPr>
          <w:lang w:val="pt-BR"/>
        </w:rPr>
        <w:t>An evolutionary theory of economic change. Cambridge MA Belknap.</w:t>
      </w:r>
      <w:r w:rsidRPr="00C274B7">
        <w:rPr>
          <w:lang w:val="pt-BR"/>
        </w:rPr>
        <w:t xml:space="preserve"> </w:t>
      </w:r>
      <w:r>
        <w:t>1982</w:t>
      </w:r>
    </w:p>
    <w:p w14:paraId="2B8B51F1" w14:textId="77617C16" w:rsidR="00384C70" w:rsidRPr="00384C70" w:rsidRDefault="00531ADE" w:rsidP="00384C70">
      <w:pPr>
        <w:jc w:val="both"/>
      </w:pPr>
      <w:r w:rsidRPr="00384C70">
        <w:t>NONAKA, I</w:t>
      </w:r>
      <w:r w:rsidR="00384C70" w:rsidRPr="00384C70">
        <w:t xml:space="preserve">. </w:t>
      </w:r>
      <w:r>
        <w:t>H</w:t>
      </w:r>
      <w:r w:rsidR="00384C70" w:rsidRPr="00384C70">
        <w:t xml:space="preserve">arvard Business Review, (Nov-Dec), 96–104. </w:t>
      </w:r>
      <w:r>
        <w:t>1991</w:t>
      </w:r>
    </w:p>
    <w:p w14:paraId="01E817BC" w14:textId="3FE32EC9" w:rsidR="00531ADE" w:rsidRPr="00384C70" w:rsidRDefault="00531ADE" w:rsidP="00384C70">
      <w:pPr>
        <w:jc w:val="both"/>
      </w:pPr>
      <w:r w:rsidRPr="00384C70">
        <w:t xml:space="preserve">PENROSE, E. </w:t>
      </w:r>
      <w:r w:rsidR="00384C70" w:rsidRPr="00384C70">
        <w:t>(1959). Theory of the growth of the firm.</w:t>
      </w:r>
      <w:r>
        <w:t xml:space="preserve"> 1959</w:t>
      </w:r>
    </w:p>
    <w:p w14:paraId="6F65D085" w14:textId="345FD551" w:rsidR="00384C70" w:rsidRPr="00384C70" w:rsidRDefault="00531ADE" w:rsidP="00384C70">
      <w:pPr>
        <w:jc w:val="both"/>
      </w:pPr>
      <w:r w:rsidRPr="00384C70">
        <w:t>PITELIS, C.</w:t>
      </w:r>
      <w:r w:rsidR="00384C70" w:rsidRPr="00384C70">
        <w:t xml:space="preserve"> Edith Penrose’s ‘The Theory of the Growth of the Firm’ Fifty Years Later. MPRA Paper, 2380(post 10). </w:t>
      </w:r>
      <w:r>
        <w:t>2009</w:t>
      </w:r>
    </w:p>
    <w:p w14:paraId="2FFD7E12" w14:textId="4DC2B6E4" w:rsidR="00384C70" w:rsidRPr="00384C70" w:rsidRDefault="00531ADE" w:rsidP="00384C70">
      <w:pPr>
        <w:jc w:val="both"/>
      </w:pPr>
      <w:r w:rsidRPr="00384C70">
        <w:t xml:space="preserve">PORTER, M. </w:t>
      </w:r>
      <w:r w:rsidR="00384C70" w:rsidRPr="00384C70">
        <w:t xml:space="preserve">How Competitive Forces Shape Strategy. Harvard Business Review, 57(2), 137–145. </w:t>
      </w:r>
      <w:r>
        <w:t>1979</w:t>
      </w:r>
    </w:p>
    <w:p w14:paraId="2ADA46D7" w14:textId="768555E4" w:rsidR="00384C70" w:rsidRPr="00384C70" w:rsidRDefault="00531ADE" w:rsidP="00384C70">
      <w:pPr>
        <w:jc w:val="both"/>
      </w:pPr>
      <w:r w:rsidRPr="00384C70">
        <w:t>PRAHALAD, C. K., &amp; HAMEL, G</w:t>
      </w:r>
      <w:r w:rsidR="00384C70" w:rsidRPr="00384C70">
        <w:t xml:space="preserve">. The Core Competence of the Corporation. Harvard Business Review, 79–91. </w:t>
      </w:r>
      <w:r>
        <w:t>1990</w:t>
      </w:r>
    </w:p>
    <w:p w14:paraId="12DC78D4" w14:textId="4AA3F85A" w:rsidR="00384C70" w:rsidRPr="00384C70" w:rsidRDefault="00531ADE" w:rsidP="00384C70">
      <w:pPr>
        <w:jc w:val="both"/>
      </w:pPr>
      <w:r w:rsidRPr="00384C70">
        <w:t>RUMELT, R. P</w:t>
      </w:r>
      <w:r>
        <w:t>.</w:t>
      </w:r>
      <w:r w:rsidR="00384C70" w:rsidRPr="00384C70">
        <w:t xml:space="preserve"> Towards a Strategic Theory of the Firm. In E. Richard B. Lamb (Ed.), Competitive Strategic Management.</w:t>
      </w:r>
      <w:r>
        <w:t xml:space="preserve"> 1984</w:t>
      </w:r>
    </w:p>
    <w:p w14:paraId="2F1424E0" w14:textId="21507BD1" w:rsidR="00384C70" w:rsidRPr="00384C70" w:rsidRDefault="00531ADE" w:rsidP="00384C70">
      <w:pPr>
        <w:jc w:val="both"/>
      </w:pPr>
      <w:r w:rsidRPr="00384C70">
        <w:t>SCHUMPETER, J. A.</w:t>
      </w:r>
      <w:r w:rsidR="00384C70" w:rsidRPr="00384C70">
        <w:t xml:space="preserve"> The process of creative destruction. Capitalism Socialism and Democracy. </w:t>
      </w:r>
      <w:r>
        <w:t>1942</w:t>
      </w:r>
    </w:p>
    <w:p w14:paraId="32D76045" w14:textId="657B9C7A" w:rsidR="00384C70" w:rsidRPr="00384C70" w:rsidRDefault="00531ADE" w:rsidP="00384C70">
      <w:pPr>
        <w:jc w:val="both"/>
      </w:pPr>
      <w:r w:rsidRPr="00384C70">
        <w:t>SHAPIRO, C.</w:t>
      </w:r>
      <w:r w:rsidR="00384C70" w:rsidRPr="00384C70">
        <w:t xml:space="preserve"> The theory of business strategy. The RAND Journal of Economy, 20(no 1), 125–137.</w:t>
      </w:r>
      <w:r>
        <w:t xml:space="preserve"> 1989</w:t>
      </w:r>
    </w:p>
    <w:p w14:paraId="0B950811" w14:textId="33C4325B" w:rsidR="00384C70" w:rsidRPr="00384C70" w:rsidRDefault="00531ADE" w:rsidP="00384C70">
      <w:pPr>
        <w:jc w:val="both"/>
      </w:pPr>
      <w:r w:rsidRPr="00384C70">
        <w:t xml:space="preserve">SIRMON, D. G., HITT, M. A., &amp; IRELAND, R. D. Managing firm resources in dynamic environments to create value: looking inside the black box. </w:t>
      </w:r>
      <w:r w:rsidR="00384C70" w:rsidRPr="00384C70">
        <w:t>Academy of Management Review, 32.</w:t>
      </w:r>
      <w:r>
        <w:t xml:space="preserve"> 2007</w:t>
      </w:r>
    </w:p>
    <w:p w14:paraId="6F633536" w14:textId="4BEB2A3E" w:rsidR="00384C70" w:rsidRPr="00384C70" w:rsidRDefault="00531ADE" w:rsidP="00384C70">
      <w:pPr>
        <w:jc w:val="both"/>
      </w:pPr>
      <w:r w:rsidRPr="00384C70">
        <w:t xml:space="preserve">SNELL, </w:t>
      </w:r>
      <w:r>
        <w:t>S.</w:t>
      </w:r>
      <w:r w:rsidRPr="00384C70">
        <w:t xml:space="preserve"> A; SHADUR, M. A., &amp; WRIGHT, P. M.</w:t>
      </w:r>
      <w:r w:rsidR="00384C70" w:rsidRPr="00384C70">
        <w:t xml:space="preserve"> Human Resources </w:t>
      </w:r>
      <w:r w:rsidR="00F17CAA" w:rsidRPr="00384C70">
        <w:t>Strategy:</w:t>
      </w:r>
      <w:r w:rsidR="00384C70" w:rsidRPr="00384C70">
        <w:t xml:space="preserve"> The Era of Our Ways. CAHRS Working Papers.</w:t>
      </w:r>
      <w:r>
        <w:t xml:space="preserve"> 2000</w:t>
      </w:r>
    </w:p>
    <w:p w14:paraId="4BFD4BEE" w14:textId="2937D777" w:rsidR="00384C70" w:rsidRPr="00C274B7" w:rsidRDefault="00531ADE" w:rsidP="00384C70">
      <w:pPr>
        <w:jc w:val="both"/>
        <w:rPr>
          <w:lang w:val="pt-BR"/>
        </w:rPr>
      </w:pPr>
      <w:r w:rsidRPr="00531ADE">
        <w:lastRenderedPageBreak/>
        <w:t>TEECE, D. J., PISANO, G., &amp; SHUEN, A.</w:t>
      </w:r>
      <w:r w:rsidR="00384C70" w:rsidRPr="00531ADE">
        <w:t xml:space="preserve"> </w:t>
      </w:r>
      <w:r w:rsidRPr="00384C70">
        <w:t xml:space="preserve">Dynamic capabilities and strategic management. </w:t>
      </w:r>
      <w:r w:rsidR="00384C70" w:rsidRPr="00C274B7">
        <w:rPr>
          <w:lang w:val="pt-BR"/>
        </w:rPr>
        <w:t>Strategic Management Journal, 187, 509–533.</w:t>
      </w:r>
      <w:r w:rsidRPr="00C274B7">
        <w:rPr>
          <w:lang w:val="pt-BR"/>
        </w:rPr>
        <w:t xml:space="preserve"> 1997</w:t>
      </w:r>
    </w:p>
    <w:p w14:paraId="4F56D847" w14:textId="49AB39D2" w:rsidR="00384C70" w:rsidRPr="00C274B7" w:rsidRDefault="00531ADE" w:rsidP="00384C70">
      <w:pPr>
        <w:jc w:val="both"/>
      </w:pPr>
      <w:r w:rsidRPr="00531ADE">
        <w:rPr>
          <w:lang w:val="pt-BR"/>
        </w:rPr>
        <w:t>VERGARA, S. C.</w:t>
      </w:r>
      <w:r w:rsidR="00384C70" w:rsidRPr="00531ADE">
        <w:rPr>
          <w:lang w:val="pt-BR"/>
        </w:rPr>
        <w:t xml:space="preserve"> </w:t>
      </w:r>
      <w:r w:rsidR="00384C70" w:rsidRPr="00384C70">
        <w:rPr>
          <w:lang w:val="pt-BR"/>
        </w:rPr>
        <w:t xml:space="preserve">Projetos e relatórios de pesquisa em administração. </w:t>
      </w:r>
      <w:r w:rsidR="00384C70" w:rsidRPr="00C274B7">
        <w:t>(Atlas, Ed.).</w:t>
      </w:r>
      <w:r w:rsidRPr="00C274B7">
        <w:t xml:space="preserve"> 2003</w:t>
      </w:r>
    </w:p>
    <w:p w14:paraId="51B40E6F" w14:textId="222706EF" w:rsidR="00384C70" w:rsidRPr="00C274B7" w:rsidRDefault="00531ADE" w:rsidP="00384C70">
      <w:pPr>
        <w:jc w:val="both"/>
        <w:rPr>
          <w:lang w:val="pt-BR"/>
        </w:rPr>
      </w:pPr>
      <w:r w:rsidRPr="00384C70">
        <w:t>WERNERFELT, B.</w:t>
      </w:r>
      <w:r w:rsidR="00384C70" w:rsidRPr="00384C70">
        <w:t xml:space="preserve"> A Resource based view of the firm. </w:t>
      </w:r>
      <w:r w:rsidR="00384C70" w:rsidRPr="00C274B7">
        <w:rPr>
          <w:lang w:val="pt-BR"/>
        </w:rPr>
        <w:t xml:space="preserve">Strategic Management Journal, 5(2), 171–180. </w:t>
      </w:r>
      <w:r w:rsidRPr="00C274B7">
        <w:rPr>
          <w:lang w:val="pt-BR"/>
        </w:rPr>
        <w:t>1984</w:t>
      </w:r>
    </w:p>
    <w:p w14:paraId="5B61ECE1" w14:textId="17773BAC" w:rsidR="00384C70" w:rsidRPr="00D16FB6" w:rsidRDefault="00531ADE" w:rsidP="00531ADE">
      <w:pPr>
        <w:jc w:val="both"/>
      </w:pPr>
      <w:r w:rsidRPr="00D16FB6">
        <w:rPr>
          <w:lang w:val="pt-BR"/>
        </w:rPr>
        <w:t>WILSON, D. C., &amp; JARZABKOWSKI, P</w:t>
      </w:r>
      <w:r w:rsidR="00384C70" w:rsidRPr="00D16FB6">
        <w:rPr>
          <w:lang w:val="pt-BR"/>
        </w:rPr>
        <w:t xml:space="preserve">. </w:t>
      </w:r>
      <w:r w:rsidR="00384C70" w:rsidRPr="00384C70">
        <w:rPr>
          <w:lang w:val="pt-BR"/>
        </w:rPr>
        <w:t xml:space="preserve">Pensando </w:t>
      </w:r>
      <w:r>
        <w:rPr>
          <w:lang w:val="pt-BR"/>
        </w:rPr>
        <w:t>e a</w:t>
      </w:r>
      <w:r w:rsidR="00384C70" w:rsidRPr="00384C70">
        <w:rPr>
          <w:lang w:val="pt-BR"/>
        </w:rPr>
        <w:t xml:space="preserve">gindo </w:t>
      </w:r>
      <w:r>
        <w:rPr>
          <w:lang w:val="pt-BR"/>
        </w:rPr>
        <w:t>e</w:t>
      </w:r>
      <w:r w:rsidR="00384C70" w:rsidRPr="00384C70">
        <w:rPr>
          <w:lang w:val="pt-BR"/>
        </w:rPr>
        <w:t>strategicamente</w:t>
      </w:r>
      <w:r w:rsidR="00D16FB6">
        <w:rPr>
          <w:lang w:val="pt-BR"/>
        </w:rPr>
        <w:t xml:space="preserve">: </w:t>
      </w:r>
      <w:r w:rsidR="00D16FB6" w:rsidRPr="00531ADE">
        <w:rPr>
          <w:lang w:val="pt-BR"/>
        </w:rPr>
        <w:t>novos desafios para a análise estratégica</w:t>
      </w:r>
      <w:r w:rsidR="00D16FB6">
        <w:rPr>
          <w:lang w:val="pt-BR"/>
        </w:rPr>
        <w:t xml:space="preserve">. </w:t>
      </w:r>
      <w:r w:rsidR="00D16FB6" w:rsidRPr="00D16FB6">
        <w:t>RAE</w:t>
      </w:r>
      <w:r w:rsidRPr="00D16FB6">
        <w:t xml:space="preserve"> vol. 44, 4</w:t>
      </w:r>
      <w:r w:rsidR="00D16FB6" w:rsidRPr="00D16FB6">
        <w:t>.</w:t>
      </w:r>
      <w:r w:rsidRPr="00D16FB6">
        <w:t xml:space="preserve"> 2004</w:t>
      </w:r>
    </w:p>
    <w:p w14:paraId="56C94AE1" w14:textId="0146856E" w:rsidR="00384C70" w:rsidRPr="00384C70" w:rsidRDefault="00D16FB6" w:rsidP="00384C70">
      <w:pPr>
        <w:jc w:val="both"/>
      </w:pPr>
      <w:r w:rsidRPr="00D16FB6">
        <w:t xml:space="preserve">WRIGHT, P.M., &amp; MCMAHAN, G. C. </w:t>
      </w:r>
      <w:r w:rsidR="00384C70" w:rsidRPr="00384C70">
        <w:t>Theoretical Perspectives for Strategic Human Resource Management. Journal of Applied Psychology, 18(2), 295–320.</w:t>
      </w:r>
      <w:r>
        <w:t xml:space="preserve"> 1992</w:t>
      </w:r>
    </w:p>
    <w:p w14:paraId="034A7D19" w14:textId="4FA32F43" w:rsidR="00384C70" w:rsidRPr="00384C70" w:rsidRDefault="00D16FB6" w:rsidP="00384C70">
      <w:pPr>
        <w:jc w:val="both"/>
      </w:pPr>
      <w:r w:rsidRPr="00384C70">
        <w:t>WRIGHT, P M, DUNFORD, B. B., &amp; SNELL, S. A</w:t>
      </w:r>
      <w:r w:rsidR="00384C70" w:rsidRPr="00384C70">
        <w:t xml:space="preserve">. Human resources and the </w:t>
      </w:r>
      <w:r w:rsidRPr="00384C70">
        <w:t>resource-based</w:t>
      </w:r>
      <w:r w:rsidR="00384C70" w:rsidRPr="00384C70">
        <w:t xml:space="preserve"> view of the firm. Journal of Management, 27(6), 701–721. </w:t>
      </w:r>
      <w:r>
        <w:t>2001</w:t>
      </w:r>
    </w:p>
    <w:p w14:paraId="051ECD7B" w14:textId="0682802A" w:rsidR="00384C70" w:rsidRPr="00D16FB6" w:rsidRDefault="00D16FB6" w:rsidP="00D16FB6">
      <w:pPr>
        <w:jc w:val="both"/>
      </w:pPr>
      <w:r w:rsidRPr="00384C70">
        <w:t xml:space="preserve">WRIGHT, </w:t>
      </w:r>
      <w:r>
        <w:t xml:space="preserve">P. </w:t>
      </w:r>
      <w:r w:rsidRPr="00384C70">
        <w:t xml:space="preserve">M, MCMAHAN, G. C., &amp; MCWILLIAMS, A. </w:t>
      </w:r>
      <w:r w:rsidR="00384C70" w:rsidRPr="00384C70">
        <w:t xml:space="preserve">Human resources and sustained competitive </w:t>
      </w:r>
      <w:r w:rsidRPr="00384C70">
        <w:t>advantage:</w:t>
      </w:r>
      <w:r w:rsidR="00384C70" w:rsidRPr="00384C70">
        <w:t xml:space="preserve"> A resource-based perspective</w:t>
      </w:r>
      <w:r>
        <w:t>.</w:t>
      </w:r>
      <w:r w:rsidR="00384C70" w:rsidRPr="00384C70">
        <w:t xml:space="preserve"> Center for Effective. </w:t>
      </w:r>
      <w:r w:rsidR="00384C70" w:rsidRPr="00D16FB6">
        <w:t xml:space="preserve">International Journal of Human Resource Management, 5, 301–326. </w:t>
      </w:r>
      <w:r>
        <w:t>1994</w:t>
      </w:r>
    </w:p>
    <w:sectPr w:rsidR="00384C70" w:rsidRPr="00D16FB6" w:rsidSect="008C7A8A">
      <w:footerReference w:type="default" r:id="rId10"/>
      <w:pgSz w:w="11910" w:h="16840"/>
      <w:pgMar w:top="1701" w:right="1134" w:bottom="1134" w:left="1701" w:header="306" w:footer="249"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448571" w14:textId="77777777" w:rsidR="00A90D23" w:rsidRDefault="00A90D23">
      <w:r>
        <w:separator/>
      </w:r>
    </w:p>
    <w:p w14:paraId="7AC01F82" w14:textId="77777777" w:rsidR="00A90D23" w:rsidRDefault="00A90D23"/>
    <w:p w14:paraId="3785A7CD" w14:textId="77777777" w:rsidR="00A90D23" w:rsidRDefault="00A90D23"/>
  </w:endnote>
  <w:endnote w:type="continuationSeparator" w:id="0">
    <w:p w14:paraId="4E723C22" w14:textId="77777777" w:rsidR="00A90D23" w:rsidRDefault="00A90D23">
      <w:r>
        <w:continuationSeparator/>
      </w:r>
    </w:p>
    <w:p w14:paraId="0F79B068" w14:textId="77777777" w:rsidR="00A90D23" w:rsidRDefault="00A90D23"/>
    <w:p w14:paraId="4A714745" w14:textId="77777777" w:rsidR="00A90D23" w:rsidRDefault="00A90D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68118459"/>
      <w:docPartObj>
        <w:docPartGallery w:val="Page Numbers (Bottom of Page)"/>
        <w:docPartUnique/>
      </w:docPartObj>
    </w:sdtPr>
    <w:sdtEndPr/>
    <w:sdtContent>
      <w:p w14:paraId="2CB763D7" w14:textId="08499C2B" w:rsidR="0059391C" w:rsidRDefault="0059391C">
        <w:pPr>
          <w:pStyle w:val="Rodap"/>
          <w:jc w:val="right"/>
        </w:pPr>
        <w:r>
          <w:fldChar w:fldCharType="begin"/>
        </w:r>
        <w:r>
          <w:instrText>PAGE   \* MERGEFORMAT</w:instrText>
        </w:r>
        <w:r>
          <w:fldChar w:fldCharType="separate"/>
        </w:r>
        <w:r>
          <w:rPr>
            <w:lang w:val="pt-BR"/>
          </w:rPr>
          <w:t>2</w:t>
        </w:r>
        <w:r>
          <w:fldChar w:fldCharType="end"/>
        </w:r>
      </w:p>
    </w:sdtContent>
  </w:sdt>
  <w:p w14:paraId="2F1193B1" w14:textId="77777777" w:rsidR="0059391C" w:rsidRDefault="0059391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B21787" w14:textId="77777777" w:rsidR="00A90D23" w:rsidRDefault="00A90D23">
      <w:r>
        <w:separator/>
      </w:r>
    </w:p>
    <w:p w14:paraId="0D3D61CD" w14:textId="77777777" w:rsidR="00A90D23" w:rsidRDefault="00A90D23"/>
    <w:p w14:paraId="06DD9B17" w14:textId="77777777" w:rsidR="00A90D23" w:rsidRDefault="00A90D23"/>
  </w:footnote>
  <w:footnote w:type="continuationSeparator" w:id="0">
    <w:p w14:paraId="7B0414E4" w14:textId="77777777" w:rsidR="00A90D23" w:rsidRDefault="00A90D23">
      <w:r>
        <w:continuationSeparator/>
      </w:r>
    </w:p>
    <w:p w14:paraId="66A26AD5" w14:textId="77777777" w:rsidR="00A90D23" w:rsidRDefault="00A90D23"/>
    <w:p w14:paraId="7FE95EE4" w14:textId="77777777" w:rsidR="00A90D23" w:rsidRDefault="00A90D2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7A9C2112"/>
    <w:lvl w:ilvl="0">
      <w:start w:val="1"/>
      <w:numFmt w:val="decimal"/>
      <w:pStyle w:val="Numerada"/>
      <w:lvlText w:val="%1."/>
      <w:lvlJc w:val="left"/>
      <w:pPr>
        <w:tabs>
          <w:tab w:val="num" w:pos="360"/>
        </w:tabs>
        <w:ind w:left="360" w:hanging="360"/>
      </w:pPr>
    </w:lvl>
  </w:abstractNum>
  <w:abstractNum w:abstractNumId="1" w15:restartNumberingAfterBreak="0">
    <w:nsid w:val="08927171"/>
    <w:multiLevelType w:val="hybridMultilevel"/>
    <w:tmpl w:val="0E669BB0"/>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0D45A4"/>
    <w:multiLevelType w:val="hybridMultilevel"/>
    <w:tmpl w:val="D4AA2B84"/>
    <w:lvl w:ilvl="0" w:tplc="C8866812">
      <w:start w:val="1"/>
      <w:numFmt w:val="bullet"/>
      <w:pStyle w:val="Bulleted"/>
      <w:lvlText w:val=""/>
      <w:lvlJc w:val="left"/>
      <w:pPr>
        <w:ind w:left="36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2B06B21"/>
    <w:multiLevelType w:val="hybridMultilevel"/>
    <w:tmpl w:val="69123368"/>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D23059"/>
    <w:multiLevelType w:val="multilevel"/>
    <w:tmpl w:val="43405E3A"/>
    <w:lvl w:ilvl="0">
      <w:start w:val="1"/>
      <w:numFmt w:val="decimal"/>
      <w:lvlText w:val="%1."/>
      <w:lvlJc w:val="left"/>
      <w:pPr>
        <w:ind w:left="709" w:hanging="709"/>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9851F20"/>
    <w:multiLevelType w:val="hybridMultilevel"/>
    <w:tmpl w:val="FA3ED294"/>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B40470"/>
    <w:multiLevelType w:val="multilevel"/>
    <w:tmpl w:val="E7206A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E283A32"/>
    <w:multiLevelType w:val="hybridMultilevel"/>
    <w:tmpl w:val="1174CF34"/>
    <w:lvl w:ilvl="0" w:tplc="8E3652F0">
      <w:start w:val="1"/>
      <w:numFmt w:val="decimal"/>
      <w:lvlText w:val="%1."/>
      <w:lvlJc w:val="left"/>
      <w:pPr>
        <w:ind w:left="1494" w:hanging="360"/>
      </w:pPr>
    </w:lvl>
    <w:lvl w:ilvl="1" w:tplc="04160019">
      <w:start w:val="1"/>
      <w:numFmt w:val="lowerLetter"/>
      <w:lvlText w:val="%2."/>
      <w:lvlJc w:val="left"/>
      <w:pPr>
        <w:ind w:left="2214" w:hanging="360"/>
      </w:pPr>
    </w:lvl>
    <w:lvl w:ilvl="2" w:tplc="0416001B">
      <w:start w:val="1"/>
      <w:numFmt w:val="lowerRoman"/>
      <w:lvlText w:val="%3."/>
      <w:lvlJc w:val="right"/>
      <w:pPr>
        <w:ind w:left="2934" w:hanging="180"/>
      </w:pPr>
    </w:lvl>
    <w:lvl w:ilvl="3" w:tplc="0416000F">
      <w:start w:val="1"/>
      <w:numFmt w:val="decimal"/>
      <w:lvlText w:val="%4."/>
      <w:lvlJc w:val="left"/>
      <w:pPr>
        <w:ind w:left="3654" w:hanging="360"/>
      </w:pPr>
    </w:lvl>
    <w:lvl w:ilvl="4" w:tplc="04160019">
      <w:start w:val="1"/>
      <w:numFmt w:val="lowerLetter"/>
      <w:lvlText w:val="%5."/>
      <w:lvlJc w:val="left"/>
      <w:pPr>
        <w:ind w:left="4374" w:hanging="360"/>
      </w:pPr>
    </w:lvl>
    <w:lvl w:ilvl="5" w:tplc="0416001B">
      <w:start w:val="1"/>
      <w:numFmt w:val="lowerRoman"/>
      <w:lvlText w:val="%6."/>
      <w:lvlJc w:val="right"/>
      <w:pPr>
        <w:ind w:left="5094" w:hanging="180"/>
      </w:pPr>
    </w:lvl>
    <w:lvl w:ilvl="6" w:tplc="0416000F">
      <w:start w:val="1"/>
      <w:numFmt w:val="decimal"/>
      <w:lvlText w:val="%7."/>
      <w:lvlJc w:val="left"/>
      <w:pPr>
        <w:ind w:left="5814" w:hanging="360"/>
      </w:pPr>
    </w:lvl>
    <w:lvl w:ilvl="7" w:tplc="04160019">
      <w:start w:val="1"/>
      <w:numFmt w:val="lowerLetter"/>
      <w:lvlText w:val="%8."/>
      <w:lvlJc w:val="left"/>
      <w:pPr>
        <w:ind w:left="6534" w:hanging="360"/>
      </w:pPr>
    </w:lvl>
    <w:lvl w:ilvl="8" w:tplc="0416001B">
      <w:start w:val="1"/>
      <w:numFmt w:val="lowerRoman"/>
      <w:lvlText w:val="%9."/>
      <w:lvlJc w:val="right"/>
      <w:pPr>
        <w:ind w:left="7254" w:hanging="180"/>
      </w:pPr>
    </w:lvl>
  </w:abstractNum>
  <w:abstractNum w:abstractNumId="8" w15:restartNumberingAfterBreak="0">
    <w:nsid w:val="5F824CE4"/>
    <w:multiLevelType w:val="hybridMultilevel"/>
    <w:tmpl w:val="4C3AB1AA"/>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062B3F"/>
    <w:multiLevelType w:val="hybridMultilevel"/>
    <w:tmpl w:val="0C7428A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8345AF"/>
    <w:multiLevelType w:val="hybridMultilevel"/>
    <w:tmpl w:val="B3B48482"/>
    <w:lvl w:ilvl="0" w:tplc="DEC2533C">
      <w:start w:val="1"/>
      <w:numFmt w:val="decimal"/>
      <w:lvlText w:val="%1."/>
      <w:lvlJc w:val="left"/>
      <w:pPr>
        <w:ind w:left="709" w:hanging="349"/>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9C4154"/>
    <w:multiLevelType w:val="hybridMultilevel"/>
    <w:tmpl w:val="1DC201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AAD237F"/>
    <w:multiLevelType w:val="multilevel"/>
    <w:tmpl w:val="657EFA42"/>
    <w:lvl w:ilvl="0">
      <w:start w:val="1"/>
      <w:numFmt w:val="decimal"/>
      <w:pStyle w:val="Ttulo1"/>
      <w:lvlText w:val="%1."/>
      <w:lvlJc w:val="left"/>
      <w:pPr>
        <w:ind w:left="3479" w:hanging="360"/>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pStyle w:val="Ttulo6"/>
      <w:lvlText w:val="%1.%2.%3.%4.%5.%6"/>
      <w:lvlJc w:val="left"/>
      <w:pPr>
        <w:tabs>
          <w:tab w:val="num" w:pos="1152"/>
        </w:tabs>
        <w:ind w:left="1152" w:hanging="1152"/>
      </w:pPr>
    </w:lvl>
    <w:lvl w:ilvl="6">
      <w:start w:val="1"/>
      <w:numFmt w:val="decimal"/>
      <w:pStyle w:val="Ttulo7"/>
      <w:lvlText w:val="%1.%2.%3.%4.%5.%6.%7"/>
      <w:lvlJc w:val="left"/>
      <w:pPr>
        <w:tabs>
          <w:tab w:val="num" w:pos="1296"/>
        </w:tabs>
        <w:ind w:left="1296" w:hanging="1296"/>
      </w:pPr>
    </w:lvl>
    <w:lvl w:ilvl="7">
      <w:start w:val="1"/>
      <w:numFmt w:val="decimal"/>
      <w:pStyle w:val="Ttulo8"/>
      <w:lvlText w:val="%1.%2.%3.%4.%5.%6.%7.%8"/>
      <w:lvlJc w:val="left"/>
      <w:pPr>
        <w:tabs>
          <w:tab w:val="num" w:pos="1440"/>
        </w:tabs>
        <w:ind w:left="1440" w:hanging="1440"/>
      </w:pPr>
    </w:lvl>
    <w:lvl w:ilvl="8">
      <w:start w:val="1"/>
      <w:numFmt w:val="decimal"/>
      <w:pStyle w:val="Ttulo9"/>
      <w:lvlText w:val="%1.%2.%3.%4.%5.%6.%7.%8.%9"/>
      <w:lvlJc w:val="left"/>
      <w:pPr>
        <w:tabs>
          <w:tab w:val="num" w:pos="1584"/>
        </w:tabs>
        <w:ind w:left="1584" w:hanging="1584"/>
      </w:pPr>
    </w:lvl>
  </w:abstractNum>
  <w:num w:numId="1">
    <w:abstractNumId w:val="12"/>
  </w:num>
  <w:num w:numId="2">
    <w:abstractNumId w:val="2"/>
  </w:num>
  <w:num w:numId="3">
    <w:abstractNumId w:val="0"/>
  </w:num>
  <w:num w:numId="4">
    <w:abstractNumId w:val="6"/>
  </w:num>
  <w:num w:numId="5">
    <w:abstractNumId w:val="12"/>
  </w:num>
  <w:num w:numId="6">
    <w:abstractNumId w:val="12"/>
  </w:num>
  <w:num w:numId="7">
    <w:abstractNumId w:val="8"/>
  </w:num>
  <w:num w:numId="8">
    <w:abstractNumId w:val="5"/>
  </w:num>
  <w:num w:numId="9">
    <w:abstractNumId w:val="1"/>
  </w:num>
  <w:num w:numId="10">
    <w:abstractNumId w:val="3"/>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num>
  <w:num w:numId="13">
    <w:abstractNumId w:val="9"/>
  </w:num>
  <w:num w:numId="14">
    <w:abstractNumId w:val="10"/>
  </w:num>
  <w:num w:numId="15">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hyphenationZone w:val="425"/>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7D81"/>
    <w:rsid w:val="000002D6"/>
    <w:rsid w:val="00003B0E"/>
    <w:rsid w:val="00003F37"/>
    <w:rsid w:val="000047A7"/>
    <w:rsid w:val="00005E09"/>
    <w:rsid w:val="00006814"/>
    <w:rsid w:val="00007C4C"/>
    <w:rsid w:val="00010F6A"/>
    <w:rsid w:val="0001165B"/>
    <w:rsid w:val="00011DEC"/>
    <w:rsid w:val="00011FCF"/>
    <w:rsid w:val="000133AD"/>
    <w:rsid w:val="000138A8"/>
    <w:rsid w:val="0001511D"/>
    <w:rsid w:val="00015977"/>
    <w:rsid w:val="00016225"/>
    <w:rsid w:val="00016F11"/>
    <w:rsid w:val="00020040"/>
    <w:rsid w:val="0002022B"/>
    <w:rsid w:val="00020267"/>
    <w:rsid w:val="00022F9C"/>
    <w:rsid w:val="0002382B"/>
    <w:rsid w:val="00025339"/>
    <w:rsid w:val="00025A07"/>
    <w:rsid w:val="00027AA3"/>
    <w:rsid w:val="00027E83"/>
    <w:rsid w:val="00030280"/>
    <w:rsid w:val="000304DD"/>
    <w:rsid w:val="00030DA1"/>
    <w:rsid w:val="000310D5"/>
    <w:rsid w:val="000310EB"/>
    <w:rsid w:val="000312AF"/>
    <w:rsid w:val="00031B15"/>
    <w:rsid w:val="00032A2B"/>
    <w:rsid w:val="00032AA2"/>
    <w:rsid w:val="00032DC5"/>
    <w:rsid w:val="0003325E"/>
    <w:rsid w:val="000334E0"/>
    <w:rsid w:val="0003378A"/>
    <w:rsid w:val="000337A5"/>
    <w:rsid w:val="00033BB6"/>
    <w:rsid w:val="00033D69"/>
    <w:rsid w:val="00033E75"/>
    <w:rsid w:val="00034E34"/>
    <w:rsid w:val="00035E77"/>
    <w:rsid w:val="00035FA6"/>
    <w:rsid w:val="000372A0"/>
    <w:rsid w:val="0003769B"/>
    <w:rsid w:val="000379F6"/>
    <w:rsid w:val="00037A03"/>
    <w:rsid w:val="00037CDC"/>
    <w:rsid w:val="00041049"/>
    <w:rsid w:val="00041053"/>
    <w:rsid w:val="000410EA"/>
    <w:rsid w:val="00043548"/>
    <w:rsid w:val="000446A5"/>
    <w:rsid w:val="000446B3"/>
    <w:rsid w:val="00044D50"/>
    <w:rsid w:val="00044D5D"/>
    <w:rsid w:val="0004542A"/>
    <w:rsid w:val="00047A36"/>
    <w:rsid w:val="00047B09"/>
    <w:rsid w:val="00047CE6"/>
    <w:rsid w:val="00047D1E"/>
    <w:rsid w:val="00050C2F"/>
    <w:rsid w:val="00050F75"/>
    <w:rsid w:val="0005228A"/>
    <w:rsid w:val="000527C7"/>
    <w:rsid w:val="000528C3"/>
    <w:rsid w:val="0005328C"/>
    <w:rsid w:val="0005546F"/>
    <w:rsid w:val="000560D4"/>
    <w:rsid w:val="0005648D"/>
    <w:rsid w:val="0005668C"/>
    <w:rsid w:val="00056D0C"/>
    <w:rsid w:val="0005735B"/>
    <w:rsid w:val="00057B08"/>
    <w:rsid w:val="00057CDA"/>
    <w:rsid w:val="00062127"/>
    <w:rsid w:val="0006219D"/>
    <w:rsid w:val="00062404"/>
    <w:rsid w:val="00062A18"/>
    <w:rsid w:val="00063FEB"/>
    <w:rsid w:val="000652A5"/>
    <w:rsid w:val="00065400"/>
    <w:rsid w:val="00066402"/>
    <w:rsid w:val="000668D0"/>
    <w:rsid w:val="000668D8"/>
    <w:rsid w:val="00066EF8"/>
    <w:rsid w:val="00067FFC"/>
    <w:rsid w:val="00070C94"/>
    <w:rsid w:val="000714AB"/>
    <w:rsid w:val="00072AB6"/>
    <w:rsid w:val="00072D2C"/>
    <w:rsid w:val="00072EF4"/>
    <w:rsid w:val="00073664"/>
    <w:rsid w:val="00073ADC"/>
    <w:rsid w:val="00075489"/>
    <w:rsid w:val="00075D4D"/>
    <w:rsid w:val="00077B65"/>
    <w:rsid w:val="000802A9"/>
    <w:rsid w:val="000805F9"/>
    <w:rsid w:val="00080FFA"/>
    <w:rsid w:val="00082627"/>
    <w:rsid w:val="00082C78"/>
    <w:rsid w:val="00083C08"/>
    <w:rsid w:val="000862EA"/>
    <w:rsid w:val="00086891"/>
    <w:rsid w:val="00086D19"/>
    <w:rsid w:val="00090133"/>
    <w:rsid w:val="000903C2"/>
    <w:rsid w:val="00091037"/>
    <w:rsid w:val="00092825"/>
    <w:rsid w:val="0009299D"/>
    <w:rsid w:val="00092D9E"/>
    <w:rsid w:val="00092E8E"/>
    <w:rsid w:val="000933FC"/>
    <w:rsid w:val="00093487"/>
    <w:rsid w:val="000938C1"/>
    <w:rsid w:val="000938C5"/>
    <w:rsid w:val="000A0942"/>
    <w:rsid w:val="000A0A0B"/>
    <w:rsid w:val="000A0D31"/>
    <w:rsid w:val="000A1559"/>
    <w:rsid w:val="000A254D"/>
    <w:rsid w:val="000A334D"/>
    <w:rsid w:val="000A3990"/>
    <w:rsid w:val="000A4370"/>
    <w:rsid w:val="000A4993"/>
    <w:rsid w:val="000A4A25"/>
    <w:rsid w:val="000A6505"/>
    <w:rsid w:val="000A7396"/>
    <w:rsid w:val="000A73AC"/>
    <w:rsid w:val="000B03DC"/>
    <w:rsid w:val="000B0ADB"/>
    <w:rsid w:val="000B155B"/>
    <w:rsid w:val="000B32F5"/>
    <w:rsid w:val="000B38E6"/>
    <w:rsid w:val="000B4368"/>
    <w:rsid w:val="000B599E"/>
    <w:rsid w:val="000B5E49"/>
    <w:rsid w:val="000B5FB1"/>
    <w:rsid w:val="000B6A17"/>
    <w:rsid w:val="000B7B67"/>
    <w:rsid w:val="000C0574"/>
    <w:rsid w:val="000C0BB8"/>
    <w:rsid w:val="000C0D81"/>
    <w:rsid w:val="000C0ECE"/>
    <w:rsid w:val="000C1CD1"/>
    <w:rsid w:val="000C1F86"/>
    <w:rsid w:val="000C2197"/>
    <w:rsid w:val="000C24A2"/>
    <w:rsid w:val="000C387B"/>
    <w:rsid w:val="000C42DC"/>
    <w:rsid w:val="000C5B28"/>
    <w:rsid w:val="000C7385"/>
    <w:rsid w:val="000C774B"/>
    <w:rsid w:val="000C7EA9"/>
    <w:rsid w:val="000D02CE"/>
    <w:rsid w:val="000D1A00"/>
    <w:rsid w:val="000D1B1B"/>
    <w:rsid w:val="000D2CB9"/>
    <w:rsid w:val="000D2D19"/>
    <w:rsid w:val="000D2D2D"/>
    <w:rsid w:val="000D3A59"/>
    <w:rsid w:val="000D40E1"/>
    <w:rsid w:val="000D4966"/>
    <w:rsid w:val="000D4A05"/>
    <w:rsid w:val="000D511B"/>
    <w:rsid w:val="000D5514"/>
    <w:rsid w:val="000D55CE"/>
    <w:rsid w:val="000D58A2"/>
    <w:rsid w:val="000D6FB0"/>
    <w:rsid w:val="000D705B"/>
    <w:rsid w:val="000D71BE"/>
    <w:rsid w:val="000D758C"/>
    <w:rsid w:val="000E03B2"/>
    <w:rsid w:val="000E2322"/>
    <w:rsid w:val="000E25BE"/>
    <w:rsid w:val="000E2E3F"/>
    <w:rsid w:val="000E2EFB"/>
    <w:rsid w:val="000E3D40"/>
    <w:rsid w:val="000E57D4"/>
    <w:rsid w:val="000E58C5"/>
    <w:rsid w:val="000E66A4"/>
    <w:rsid w:val="000E6B96"/>
    <w:rsid w:val="000E6F6A"/>
    <w:rsid w:val="000E7D01"/>
    <w:rsid w:val="000E7E19"/>
    <w:rsid w:val="000F0465"/>
    <w:rsid w:val="000F24DF"/>
    <w:rsid w:val="000F34EA"/>
    <w:rsid w:val="000F34F4"/>
    <w:rsid w:val="000F4589"/>
    <w:rsid w:val="000F51A5"/>
    <w:rsid w:val="000F5E52"/>
    <w:rsid w:val="000F66FD"/>
    <w:rsid w:val="000F6ABF"/>
    <w:rsid w:val="000F7178"/>
    <w:rsid w:val="000F7C2C"/>
    <w:rsid w:val="001010D6"/>
    <w:rsid w:val="00101FE4"/>
    <w:rsid w:val="00102262"/>
    <w:rsid w:val="001022A1"/>
    <w:rsid w:val="00102460"/>
    <w:rsid w:val="00103F46"/>
    <w:rsid w:val="00104857"/>
    <w:rsid w:val="00104B3F"/>
    <w:rsid w:val="00104EFC"/>
    <w:rsid w:val="00104F55"/>
    <w:rsid w:val="00106004"/>
    <w:rsid w:val="00106FDC"/>
    <w:rsid w:val="00107308"/>
    <w:rsid w:val="00107AA9"/>
    <w:rsid w:val="0011022B"/>
    <w:rsid w:val="00110856"/>
    <w:rsid w:val="00110F06"/>
    <w:rsid w:val="00112103"/>
    <w:rsid w:val="001121C1"/>
    <w:rsid w:val="001126BB"/>
    <w:rsid w:val="00112788"/>
    <w:rsid w:val="001127E5"/>
    <w:rsid w:val="001129C0"/>
    <w:rsid w:val="00113D99"/>
    <w:rsid w:val="00115119"/>
    <w:rsid w:val="001152BC"/>
    <w:rsid w:val="00116655"/>
    <w:rsid w:val="0011690E"/>
    <w:rsid w:val="001210CB"/>
    <w:rsid w:val="0012155C"/>
    <w:rsid w:val="00121A39"/>
    <w:rsid w:val="00121ECB"/>
    <w:rsid w:val="00122DC4"/>
    <w:rsid w:val="00123748"/>
    <w:rsid w:val="0012388B"/>
    <w:rsid w:val="00123A87"/>
    <w:rsid w:val="00124F0E"/>
    <w:rsid w:val="00125131"/>
    <w:rsid w:val="001252D6"/>
    <w:rsid w:val="001305F6"/>
    <w:rsid w:val="001308EE"/>
    <w:rsid w:val="0013148A"/>
    <w:rsid w:val="001317F5"/>
    <w:rsid w:val="00131CDB"/>
    <w:rsid w:val="00132175"/>
    <w:rsid w:val="001340FC"/>
    <w:rsid w:val="00136121"/>
    <w:rsid w:val="00136544"/>
    <w:rsid w:val="00136CEA"/>
    <w:rsid w:val="00136E41"/>
    <w:rsid w:val="00140519"/>
    <w:rsid w:val="00141C01"/>
    <w:rsid w:val="00141D14"/>
    <w:rsid w:val="00142AA8"/>
    <w:rsid w:val="00142DF8"/>
    <w:rsid w:val="001430D5"/>
    <w:rsid w:val="00143F4D"/>
    <w:rsid w:val="00144916"/>
    <w:rsid w:val="00144A6D"/>
    <w:rsid w:val="00144DBD"/>
    <w:rsid w:val="001455C9"/>
    <w:rsid w:val="00145EEB"/>
    <w:rsid w:val="0014603E"/>
    <w:rsid w:val="001475CB"/>
    <w:rsid w:val="0014769E"/>
    <w:rsid w:val="0015137F"/>
    <w:rsid w:val="00151A17"/>
    <w:rsid w:val="00151E8B"/>
    <w:rsid w:val="001525A7"/>
    <w:rsid w:val="00153092"/>
    <w:rsid w:val="00153441"/>
    <w:rsid w:val="00153597"/>
    <w:rsid w:val="00153E7D"/>
    <w:rsid w:val="00154675"/>
    <w:rsid w:val="00155436"/>
    <w:rsid w:val="0015576C"/>
    <w:rsid w:val="0015667A"/>
    <w:rsid w:val="0015685F"/>
    <w:rsid w:val="00160049"/>
    <w:rsid w:val="00160277"/>
    <w:rsid w:val="00162983"/>
    <w:rsid w:val="00164E41"/>
    <w:rsid w:val="00164FC5"/>
    <w:rsid w:val="001653BB"/>
    <w:rsid w:val="0016724E"/>
    <w:rsid w:val="00167639"/>
    <w:rsid w:val="001706B8"/>
    <w:rsid w:val="00171913"/>
    <w:rsid w:val="00171D69"/>
    <w:rsid w:val="001723E2"/>
    <w:rsid w:val="00172745"/>
    <w:rsid w:val="00172D3A"/>
    <w:rsid w:val="0017370A"/>
    <w:rsid w:val="00173E74"/>
    <w:rsid w:val="001756F6"/>
    <w:rsid w:val="00176EDC"/>
    <w:rsid w:val="00177C87"/>
    <w:rsid w:val="00180A49"/>
    <w:rsid w:val="001812FA"/>
    <w:rsid w:val="00181954"/>
    <w:rsid w:val="00181C9E"/>
    <w:rsid w:val="00182E09"/>
    <w:rsid w:val="001833F9"/>
    <w:rsid w:val="00183524"/>
    <w:rsid w:val="00183A0E"/>
    <w:rsid w:val="00183DDB"/>
    <w:rsid w:val="00183FC6"/>
    <w:rsid w:val="001843A5"/>
    <w:rsid w:val="00184C1D"/>
    <w:rsid w:val="00184C64"/>
    <w:rsid w:val="0018540E"/>
    <w:rsid w:val="00185A4D"/>
    <w:rsid w:val="00185CFB"/>
    <w:rsid w:val="0018669D"/>
    <w:rsid w:val="001873E9"/>
    <w:rsid w:val="00187A24"/>
    <w:rsid w:val="00191595"/>
    <w:rsid w:val="00191BBF"/>
    <w:rsid w:val="00193069"/>
    <w:rsid w:val="00193082"/>
    <w:rsid w:val="00193DA2"/>
    <w:rsid w:val="00194201"/>
    <w:rsid w:val="00194FFA"/>
    <w:rsid w:val="0019540C"/>
    <w:rsid w:val="0019547C"/>
    <w:rsid w:val="00195909"/>
    <w:rsid w:val="001965A1"/>
    <w:rsid w:val="001979C5"/>
    <w:rsid w:val="00197B27"/>
    <w:rsid w:val="00197FE1"/>
    <w:rsid w:val="001A18E7"/>
    <w:rsid w:val="001A1DB4"/>
    <w:rsid w:val="001A27FB"/>
    <w:rsid w:val="001A289F"/>
    <w:rsid w:val="001A2EC3"/>
    <w:rsid w:val="001A5E1E"/>
    <w:rsid w:val="001A6755"/>
    <w:rsid w:val="001A6C12"/>
    <w:rsid w:val="001B04AF"/>
    <w:rsid w:val="001B0759"/>
    <w:rsid w:val="001B149C"/>
    <w:rsid w:val="001B1C26"/>
    <w:rsid w:val="001B23C0"/>
    <w:rsid w:val="001B2E26"/>
    <w:rsid w:val="001B38C6"/>
    <w:rsid w:val="001B4D22"/>
    <w:rsid w:val="001B66D2"/>
    <w:rsid w:val="001B6E23"/>
    <w:rsid w:val="001B75C3"/>
    <w:rsid w:val="001B7D49"/>
    <w:rsid w:val="001C279D"/>
    <w:rsid w:val="001C2A4A"/>
    <w:rsid w:val="001C30BE"/>
    <w:rsid w:val="001C34C3"/>
    <w:rsid w:val="001C3D64"/>
    <w:rsid w:val="001C4696"/>
    <w:rsid w:val="001C498B"/>
    <w:rsid w:val="001C55DF"/>
    <w:rsid w:val="001C5739"/>
    <w:rsid w:val="001C578D"/>
    <w:rsid w:val="001C649A"/>
    <w:rsid w:val="001C6544"/>
    <w:rsid w:val="001C6EF5"/>
    <w:rsid w:val="001C73B7"/>
    <w:rsid w:val="001D086D"/>
    <w:rsid w:val="001D09CF"/>
    <w:rsid w:val="001D1034"/>
    <w:rsid w:val="001D2219"/>
    <w:rsid w:val="001D4172"/>
    <w:rsid w:val="001D4258"/>
    <w:rsid w:val="001D469B"/>
    <w:rsid w:val="001D5228"/>
    <w:rsid w:val="001D577F"/>
    <w:rsid w:val="001D5C6B"/>
    <w:rsid w:val="001D642A"/>
    <w:rsid w:val="001D6C42"/>
    <w:rsid w:val="001D6FE9"/>
    <w:rsid w:val="001D7AA8"/>
    <w:rsid w:val="001E1548"/>
    <w:rsid w:val="001E1E1C"/>
    <w:rsid w:val="001E2208"/>
    <w:rsid w:val="001E2651"/>
    <w:rsid w:val="001E3629"/>
    <w:rsid w:val="001E4F4B"/>
    <w:rsid w:val="001E6312"/>
    <w:rsid w:val="001E6AFA"/>
    <w:rsid w:val="001F058C"/>
    <w:rsid w:val="001F08C1"/>
    <w:rsid w:val="001F2ECA"/>
    <w:rsid w:val="001F314D"/>
    <w:rsid w:val="001F58FA"/>
    <w:rsid w:val="001F7CD2"/>
    <w:rsid w:val="00201D56"/>
    <w:rsid w:val="00202AE5"/>
    <w:rsid w:val="00203188"/>
    <w:rsid w:val="002034CB"/>
    <w:rsid w:val="002034E8"/>
    <w:rsid w:val="002038F9"/>
    <w:rsid w:val="00203B5F"/>
    <w:rsid w:val="00203C40"/>
    <w:rsid w:val="00204548"/>
    <w:rsid w:val="00206B1F"/>
    <w:rsid w:val="00206CA5"/>
    <w:rsid w:val="0020750C"/>
    <w:rsid w:val="00207812"/>
    <w:rsid w:val="00207FE0"/>
    <w:rsid w:val="0021040D"/>
    <w:rsid w:val="00212B30"/>
    <w:rsid w:val="00212BC7"/>
    <w:rsid w:val="0021526B"/>
    <w:rsid w:val="00215AE2"/>
    <w:rsid w:val="00216399"/>
    <w:rsid w:val="0021653F"/>
    <w:rsid w:val="00216C10"/>
    <w:rsid w:val="00217253"/>
    <w:rsid w:val="00217649"/>
    <w:rsid w:val="00217FDE"/>
    <w:rsid w:val="00220D5F"/>
    <w:rsid w:val="0022152B"/>
    <w:rsid w:val="00222168"/>
    <w:rsid w:val="002225E1"/>
    <w:rsid w:val="0022372C"/>
    <w:rsid w:val="00225056"/>
    <w:rsid w:val="00227A99"/>
    <w:rsid w:val="002301AB"/>
    <w:rsid w:val="00232450"/>
    <w:rsid w:val="00233325"/>
    <w:rsid w:val="0023381A"/>
    <w:rsid w:val="00233E8A"/>
    <w:rsid w:val="00234229"/>
    <w:rsid w:val="00234372"/>
    <w:rsid w:val="002343E2"/>
    <w:rsid w:val="0023520A"/>
    <w:rsid w:val="00235945"/>
    <w:rsid w:val="0023594B"/>
    <w:rsid w:val="00235E85"/>
    <w:rsid w:val="00237736"/>
    <w:rsid w:val="002404F4"/>
    <w:rsid w:val="002417C5"/>
    <w:rsid w:val="00241D78"/>
    <w:rsid w:val="002424D8"/>
    <w:rsid w:val="00242A87"/>
    <w:rsid w:val="00244D0E"/>
    <w:rsid w:val="00245875"/>
    <w:rsid w:val="00245CB1"/>
    <w:rsid w:val="0024699C"/>
    <w:rsid w:val="00246E99"/>
    <w:rsid w:val="002470B4"/>
    <w:rsid w:val="002476B7"/>
    <w:rsid w:val="00247B25"/>
    <w:rsid w:val="00250E1E"/>
    <w:rsid w:val="00251601"/>
    <w:rsid w:val="00251D30"/>
    <w:rsid w:val="00251D4F"/>
    <w:rsid w:val="00252069"/>
    <w:rsid w:val="0025272C"/>
    <w:rsid w:val="00254B10"/>
    <w:rsid w:val="002553DA"/>
    <w:rsid w:val="00255486"/>
    <w:rsid w:val="00257265"/>
    <w:rsid w:val="0025726A"/>
    <w:rsid w:val="00261329"/>
    <w:rsid w:val="002615FE"/>
    <w:rsid w:val="002619EF"/>
    <w:rsid w:val="002623ED"/>
    <w:rsid w:val="0026344D"/>
    <w:rsid w:val="00263C32"/>
    <w:rsid w:val="002654B0"/>
    <w:rsid w:val="002655D5"/>
    <w:rsid w:val="002655E4"/>
    <w:rsid w:val="002657B4"/>
    <w:rsid w:val="00266A30"/>
    <w:rsid w:val="00266FEF"/>
    <w:rsid w:val="002704B7"/>
    <w:rsid w:val="002713A0"/>
    <w:rsid w:val="00272846"/>
    <w:rsid w:val="00273676"/>
    <w:rsid w:val="002738DF"/>
    <w:rsid w:val="00274B5A"/>
    <w:rsid w:val="00274DED"/>
    <w:rsid w:val="00276F97"/>
    <w:rsid w:val="0028003D"/>
    <w:rsid w:val="00281197"/>
    <w:rsid w:val="002828D2"/>
    <w:rsid w:val="00283158"/>
    <w:rsid w:val="002851B6"/>
    <w:rsid w:val="00285365"/>
    <w:rsid w:val="0028571B"/>
    <w:rsid w:val="00285B9F"/>
    <w:rsid w:val="002861D0"/>
    <w:rsid w:val="00287D81"/>
    <w:rsid w:val="0029036E"/>
    <w:rsid w:val="00290AD7"/>
    <w:rsid w:val="0029437C"/>
    <w:rsid w:val="00295C27"/>
    <w:rsid w:val="00297582"/>
    <w:rsid w:val="002A0509"/>
    <w:rsid w:val="002A0915"/>
    <w:rsid w:val="002A1001"/>
    <w:rsid w:val="002A12A3"/>
    <w:rsid w:val="002A15FC"/>
    <w:rsid w:val="002A2D89"/>
    <w:rsid w:val="002A3287"/>
    <w:rsid w:val="002A335A"/>
    <w:rsid w:val="002A520D"/>
    <w:rsid w:val="002A598E"/>
    <w:rsid w:val="002A76B1"/>
    <w:rsid w:val="002A7783"/>
    <w:rsid w:val="002A7FE8"/>
    <w:rsid w:val="002B04C3"/>
    <w:rsid w:val="002B20DB"/>
    <w:rsid w:val="002B2918"/>
    <w:rsid w:val="002B2DBA"/>
    <w:rsid w:val="002B3E7B"/>
    <w:rsid w:val="002B41F6"/>
    <w:rsid w:val="002B5149"/>
    <w:rsid w:val="002B5509"/>
    <w:rsid w:val="002B5DD3"/>
    <w:rsid w:val="002B69DB"/>
    <w:rsid w:val="002B6ACD"/>
    <w:rsid w:val="002B7A36"/>
    <w:rsid w:val="002B7D0C"/>
    <w:rsid w:val="002B7D51"/>
    <w:rsid w:val="002C0F57"/>
    <w:rsid w:val="002C0F80"/>
    <w:rsid w:val="002C1793"/>
    <w:rsid w:val="002C19D6"/>
    <w:rsid w:val="002C2818"/>
    <w:rsid w:val="002C28C7"/>
    <w:rsid w:val="002C2E55"/>
    <w:rsid w:val="002C2FDE"/>
    <w:rsid w:val="002C319C"/>
    <w:rsid w:val="002C4B56"/>
    <w:rsid w:val="002C6FD0"/>
    <w:rsid w:val="002D04F5"/>
    <w:rsid w:val="002D07EE"/>
    <w:rsid w:val="002D17B1"/>
    <w:rsid w:val="002D31E6"/>
    <w:rsid w:val="002D49B1"/>
    <w:rsid w:val="002D5DCF"/>
    <w:rsid w:val="002D60FC"/>
    <w:rsid w:val="002D7A62"/>
    <w:rsid w:val="002E07DA"/>
    <w:rsid w:val="002E0E65"/>
    <w:rsid w:val="002E111E"/>
    <w:rsid w:val="002E25B8"/>
    <w:rsid w:val="002E34B2"/>
    <w:rsid w:val="002E3EE3"/>
    <w:rsid w:val="002E3F21"/>
    <w:rsid w:val="002E4BA8"/>
    <w:rsid w:val="002E57F4"/>
    <w:rsid w:val="002E5F8A"/>
    <w:rsid w:val="002E60ED"/>
    <w:rsid w:val="002F0749"/>
    <w:rsid w:val="002F3451"/>
    <w:rsid w:val="002F3562"/>
    <w:rsid w:val="002F3A9E"/>
    <w:rsid w:val="002F3C09"/>
    <w:rsid w:val="002F4B7C"/>
    <w:rsid w:val="002F4E85"/>
    <w:rsid w:val="002F716B"/>
    <w:rsid w:val="002F7D25"/>
    <w:rsid w:val="003002A8"/>
    <w:rsid w:val="003003E0"/>
    <w:rsid w:val="00303B01"/>
    <w:rsid w:val="00304C7B"/>
    <w:rsid w:val="003069F3"/>
    <w:rsid w:val="00306A9E"/>
    <w:rsid w:val="00306D76"/>
    <w:rsid w:val="00307EDE"/>
    <w:rsid w:val="0031047B"/>
    <w:rsid w:val="00310DBB"/>
    <w:rsid w:val="0031111E"/>
    <w:rsid w:val="00311605"/>
    <w:rsid w:val="0031341B"/>
    <w:rsid w:val="00313ADD"/>
    <w:rsid w:val="003140B3"/>
    <w:rsid w:val="003140FE"/>
    <w:rsid w:val="00315ECB"/>
    <w:rsid w:val="003167DF"/>
    <w:rsid w:val="003174F1"/>
    <w:rsid w:val="00320199"/>
    <w:rsid w:val="00320D0E"/>
    <w:rsid w:val="00321F66"/>
    <w:rsid w:val="00322AAC"/>
    <w:rsid w:val="00322E0B"/>
    <w:rsid w:val="0032404E"/>
    <w:rsid w:val="0032519C"/>
    <w:rsid w:val="00326DA3"/>
    <w:rsid w:val="00327034"/>
    <w:rsid w:val="00327A7C"/>
    <w:rsid w:val="00330111"/>
    <w:rsid w:val="003322EA"/>
    <w:rsid w:val="00332866"/>
    <w:rsid w:val="00333788"/>
    <w:rsid w:val="00333A2B"/>
    <w:rsid w:val="00333C7B"/>
    <w:rsid w:val="00334403"/>
    <w:rsid w:val="00335527"/>
    <w:rsid w:val="00335C30"/>
    <w:rsid w:val="00335D37"/>
    <w:rsid w:val="003372C2"/>
    <w:rsid w:val="00337654"/>
    <w:rsid w:val="00337F20"/>
    <w:rsid w:val="003402D3"/>
    <w:rsid w:val="0034060D"/>
    <w:rsid w:val="00341287"/>
    <w:rsid w:val="003416C1"/>
    <w:rsid w:val="0034239B"/>
    <w:rsid w:val="00344031"/>
    <w:rsid w:val="0034417C"/>
    <w:rsid w:val="0034435E"/>
    <w:rsid w:val="00344E71"/>
    <w:rsid w:val="003457CA"/>
    <w:rsid w:val="0034631E"/>
    <w:rsid w:val="0034644F"/>
    <w:rsid w:val="00346D10"/>
    <w:rsid w:val="00347460"/>
    <w:rsid w:val="00347CA9"/>
    <w:rsid w:val="00350447"/>
    <w:rsid w:val="00351EBC"/>
    <w:rsid w:val="003526BE"/>
    <w:rsid w:val="003526EC"/>
    <w:rsid w:val="00352A34"/>
    <w:rsid w:val="003530E2"/>
    <w:rsid w:val="00354304"/>
    <w:rsid w:val="00355C14"/>
    <w:rsid w:val="00356BE4"/>
    <w:rsid w:val="00356E9E"/>
    <w:rsid w:val="00357EE3"/>
    <w:rsid w:val="0036017C"/>
    <w:rsid w:val="00360D87"/>
    <w:rsid w:val="00363172"/>
    <w:rsid w:val="003632D8"/>
    <w:rsid w:val="00363A8B"/>
    <w:rsid w:val="0036470A"/>
    <w:rsid w:val="00366E34"/>
    <w:rsid w:val="00366FE8"/>
    <w:rsid w:val="0036726F"/>
    <w:rsid w:val="00367278"/>
    <w:rsid w:val="00367707"/>
    <w:rsid w:val="00367C62"/>
    <w:rsid w:val="00367DC6"/>
    <w:rsid w:val="00370E00"/>
    <w:rsid w:val="0037125E"/>
    <w:rsid w:val="003719DE"/>
    <w:rsid w:val="00373087"/>
    <w:rsid w:val="003734A7"/>
    <w:rsid w:val="00374B7E"/>
    <w:rsid w:val="003756BF"/>
    <w:rsid w:val="003758C2"/>
    <w:rsid w:val="00376472"/>
    <w:rsid w:val="003767D7"/>
    <w:rsid w:val="003807D8"/>
    <w:rsid w:val="003823C4"/>
    <w:rsid w:val="00383482"/>
    <w:rsid w:val="00384735"/>
    <w:rsid w:val="00384C70"/>
    <w:rsid w:val="00385792"/>
    <w:rsid w:val="003870CC"/>
    <w:rsid w:val="00387BA3"/>
    <w:rsid w:val="00390214"/>
    <w:rsid w:val="003926E1"/>
    <w:rsid w:val="00392F61"/>
    <w:rsid w:val="0039378F"/>
    <w:rsid w:val="003946AD"/>
    <w:rsid w:val="003963FF"/>
    <w:rsid w:val="00397929"/>
    <w:rsid w:val="003A0484"/>
    <w:rsid w:val="003A0A25"/>
    <w:rsid w:val="003A0FAE"/>
    <w:rsid w:val="003A1A6F"/>
    <w:rsid w:val="003A1CDA"/>
    <w:rsid w:val="003A2A84"/>
    <w:rsid w:val="003A2DC0"/>
    <w:rsid w:val="003A3CB9"/>
    <w:rsid w:val="003A3EA5"/>
    <w:rsid w:val="003A47C3"/>
    <w:rsid w:val="003A555C"/>
    <w:rsid w:val="003A5FBE"/>
    <w:rsid w:val="003A65BA"/>
    <w:rsid w:val="003A6F9F"/>
    <w:rsid w:val="003B0C96"/>
    <w:rsid w:val="003B1197"/>
    <w:rsid w:val="003B142E"/>
    <w:rsid w:val="003B16EE"/>
    <w:rsid w:val="003B26D1"/>
    <w:rsid w:val="003B3A6C"/>
    <w:rsid w:val="003B4ED6"/>
    <w:rsid w:val="003B4EE4"/>
    <w:rsid w:val="003B54AE"/>
    <w:rsid w:val="003B5645"/>
    <w:rsid w:val="003B595F"/>
    <w:rsid w:val="003B5F25"/>
    <w:rsid w:val="003B62E8"/>
    <w:rsid w:val="003B65F1"/>
    <w:rsid w:val="003B70A4"/>
    <w:rsid w:val="003B7758"/>
    <w:rsid w:val="003C18E4"/>
    <w:rsid w:val="003C22AB"/>
    <w:rsid w:val="003C3485"/>
    <w:rsid w:val="003C3578"/>
    <w:rsid w:val="003C3F35"/>
    <w:rsid w:val="003C3FEF"/>
    <w:rsid w:val="003C469F"/>
    <w:rsid w:val="003C4B93"/>
    <w:rsid w:val="003C4D1B"/>
    <w:rsid w:val="003C51FB"/>
    <w:rsid w:val="003C59A7"/>
    <w:rsid w:val="003C5C72"/>
    <w:rsid w:val="003C628D"/>
    <w:rsid w:val="003C6538"/>
    <w:rsid w:val="003C75EE"/>
    <w:rsid w:val="003D1764"/>
    <w:rsid w:val="003D1EC5"/>
    <w:rsid w:val="003D244A"/>
    <w:rsid w:val="003D2908"/>
    <w:rsid w:val="003D30FC"/>
    <w:rsid w:val="003D3E6B"/>
    <w:rsid w:val="003D3FC3"/>
    <w:rsid w:val="003D40B3"/>
    <w:rsid w:val="003D4425"/>
    <w:rsid w:val="003D52BF"/>
    <w:rsid w:val="003D55D4"/>
    <w:rsid w:val="003D658B"/>
    <w:rsid w:val="003D6C13"/>
    <w:rsid w:val="003D6F99"/>
    <w:rsid w:val="003D71BC"/>
    <w:rsid w:val="003D735B"/>
    <w:rsid w:val="003D779E"/>
    <w:rsid w:val="003E0615"/>
    <w:rsid w:val="003E0B11"/>
    <w:rsid w:val="003E0E3F"/>
    <w:rsid w:val="003E13D8"/>
    <w:rsid w:val="003E14C9"/>
    <w:rsid w:val="003E3BD4"/>
    <w:rsid w:val="003E3CE2"/>
    <w:rsid w:val="003E3DF8"/>
    <w:rsid w:val="003E5452"/>
    <w:rsid w:val="003E634A"/>
    <w:rsid w:val="003E6CBA"/>
    <w:rsid w:val="003F0361"/>
    <w:rsid w:val="003F0ED6"/>
    <w:rsid w:val="003F16FD"/>
    <w:rsid w:val="003F1C9F"/>
    <w:rsid w:val="003F355C"/>
    <w:rsid w:val="003F3D6C"/>
    <w:rsid w:val="003F3F21"/>
    <w:rsid w:val="003F4253"/>
    <w:rsid w:val="003F4B67"/>
    <w:rsid w:val="00400115"/>
    <w:rsid w:val="0040011C"/>
    <w:rsid w:val="00400BB1"/>
    <w:rsid w:val="00400F05"/>
    <w:rsid w:val="00401287"/>
    <w:rsid w:val="004015FE"/>
    <w:rsid w:val="00402E01"/>
    <w:rsid w:val="00402EA3"/>
    <w:rsid w:val="00402F5B"/>
    <w:rsid w:val="0040331A"/>
    <w:rsid w:val="0040351A"/>
    <w:rsid w:val="0040430D"/>
    <w:rsid w:val="00404D32"/>
    <w:rsid w:val="00406A4F"/>
    <w:rsid w:val="00406CD3"/>
    <w:rsid w:val="00407A6C"/>
    <w:rsid w:val="0041019D"/>
    <w:rsid w:val="00410562"/>
    <w:rsid w:val="00410658"/>
    <w:rsid w:val="00410A58"/>
    <w:rsid w:val="00410D09"/>
    <w:rsid w:val="00411476"/>
    <w:rsid w:val="004116BE"/>
    <w:rsid w:val="0041204E"/>
    <w:rsid w:val="0041208D"/>
    <w:rsid w:val="0041254F"/>
    <w:rsid w:val="00412D6E"/>
    <w:rsid w:val="00416146"/>
    <w:rsid w:val="004162C6"/>
    <w:rsid w:val="004170AD"/>
    <w:rsid w:val="00417606"/>
    <w:rsid w:val="0042140D"/>
    <w:rsid w:val="004216A4"/>
    <w:rsid w:val="00421EF9"/>
    <w:rsid w:val="00422D54"/>
    <w:rsid w:val="00423F27"/>
    <w:rsid w:val="004241A7"/>
    <w:rsid w:val="004250A2"/>
    <w:rsid w:val="00425FED"/>
    <w:rsid w:val="004266DD"/>
    <w:rsid w:val="00426DF9"/>
    <w:rsid w:val="0042738E"/>
    <w:rsid w:val="00427ADC"/>
    <w:rsid w:val="00430423"/>
    <w:rsid w:val="00431181"/>
    <w:rsid w:val="004324BA"/>
    <w:rsid w:val="00434140"/>
    <w:rsid w:val="0043454E"/>
    <w:rsid w:val="00434C3B"/>
    <w:rsid w:val="00434D1C"/>
    <w:rsid w:val="00435AA2"/>
    <w:rsid w:val="00435BC0"/>
    <w:rsid w:val="004361AA"/>
    <w:rsid w:val="004361EF"/>
    <w:rsid w:val="00436D1B"/>
    <w:rsid w:val="004375BE"/>
    <w:rsid w:val="0044003D"/>
    <w:rsid w:val="00442A7A"/>
    <w:rsid w:val="00443806"/>
    <w:rsid w:val="00443F05"/>
    <w:rsid w:val="00445E65"/>
    <w:rsid w:val="004460AC"/>
    <w:rsid w:val="0044642A"/>
    <w:rsid w:val="0044792C"/>
    <w:rsid w:val="00452094"/>
    <w:rsid w:val="0045395F"/>
    <w:rsid w:val="00453C6E"/>
    <w:rsid w:val="004558F9"/>
    <w:rsid w:val="00455A66"/>
    <w:rsid w:val="00455FA6"/>
    <w:rsid w:val="0045674F"/>
    <w:rsid w:val="0045734C"/>
    <w:rsid w:val="0046051A"/>
    <w:rsid w:val="004617ED"/>
    <w:rsid w:val="004620B7"/>
    <w:rsid w:val="004622FE"/>
    <w:rsid w:val="0046268A"/>
    <w:rsid w:val="00462DA6"/>
    <w:rsid w:val="00462EB3"/>
    <w:rsid w:val="0046335C"/>
    <w:rsid w:val="004643EF"/>
    <w:rsid w:val="004644D0"/>
    <w:rsid w:val="00464849"/>
    <w:rsid w:val="00464E56"/>
    <w:rsid w:val="00464EB9"/>
    <w:rsid w:val="00465557"/>
    <w:rsid w:val="00467184"/>
    <w:rsid w:val="00470C4C"/>
    <w:rsid w:val="004710CB"/>
    <w:rsid w:val="004711C2"/>
    <w:rsid w:val="00471737"/>
    <w:rsid w:val="00471B78"/>
    <w:rsid w:val="00472071"/>
    <w:rsid w:val="00474ED5"/>
    <w:rsid w:val="004765C1"/>
    <w:rsid w:val="00476DC1"/>
    <w:rsid w:val="004775B8"/>
    <w:rsid w:val="00477C1A"/>
    <w:rsid w:val="00477C21"/>
    <w:rsid w:val="00480497"/>
    <w:rsid w:val="0048096D"/>
    <w:rsid w:val="00480BA7"/>
    <w:rsid w:val="00481898"/>
    <w:rsid w:val="00481A3F"/>
    <w:rsid w:val="00481D26"/>
    <w:rsid w:val="004822C7"/>
    <w:rsid w:val="00482532"/>
    <w:rsid w:val="004826DF"/>
    <w:rsid w:val="004827DC"/>
    <w:rsid w:val="00483251"/>
    <w:rsid w:val="00483399"/>
    <w:rsid w:val="004833F3"/>
    <w:rsid w:val="004841BB"/>
    <w:rsid w:val="004847A9"/>
    <w:rsid w:val="0048525C"/>
    <w:rsid w:val="004864C7"/>
    <w:rsid w:val="004867C6"/>
    <w:rsid w:val="00486B36"/>
    <w:rsid w:val="0048710B"/>
    <w:rsid w:val="00487342"/>
    <w:rsid w:val="00487A7C"/>
    <w:rsid w:val="00490CBD"/>
    <w:rsid w:val="00491122"/>
    <w:rsid w:val="00491385"/>
    <w:rsid w:val="004921F9"/>
    <w:rsid w:val="004925AE"/>
    <w:rsid w:val="0049284B"/>
    <w:rsid w:val="00492A4A"/>
    <w:rsid w:val="00493F19"/>
    <w:rsid w:val="00495760"/>
    <w:rsid w:val="00495BAF"/>
    <w:rsid w:val="00496231"/>
    <w:rsid w:val="004963D4"/>
    <w:rsid w:val="00496499"/>
    <w:rsid w:val="00496A11"/>
    <w:rsid w:val="004A05E9"/>
    <w:rsid w:val="004A1876"/>
    <w:rsid w:val="004A2A4F"/>
    <w:rsid w:val="004A3CED"/>
    <w:rsid w:val="004A4BC3"/>
    <w:rsid w:val="004A6124"/>
    <w:rsid w:val="004A6798"/>
    <w:rsid w:val="004A6E3D"/>
    <w:rsid w:val="004B0067"/>
    <w:rsid w:val="004B05AB"/>
    <w:rsid w:val="004B1877"/>
    <w:rsid w:val="004B298A"/>
    <w:rsid w:val="004B3301"/>
    <w:rsid w:val="004B3778"/>
    <w:rsid w:val="004B4392"/>
    <w:rsid w:val="004B4764"/>
    <w:rsid w:val="004B4BAC"/>
    <w:rsid w:val="004B52C0"/>
    <w:rsid w:val="004B5FED"/>
    <w:rsid w:val="004B69FE"/>
    <w:rsid w:val="004B6B2B"/>
    <w:rsid w:val="004B6F9A"/>
    <w:rsid w:val="004B7A9D"/>
    <w:rsid w:val="004B7EDF"/>
    <w:rsid w:val="004B7F14"/>
    <w:rsid w:val="004C0AFC"/>
    <w:rsid w:val="004C0DF0"/>
    <w:rsid w:val="004C1136"/>
    <w:rsid w:val="004C4085"/>
    <w:rsid w:val="004C5F32"/>
    <w:rsid w:val="004C6B1D"/>
    <w:rsid w:val="004C724A"/>
    <w:rsid w:val="004C73D2"/>
    <w:rsid w:val="004C76A4"/>
    <w:rsid w:val="004D02E7"/>
    <w:rsid w:val="004D12D2"/>
    <w:rsid w:val="004D211E"/>
    <w:rsid w:val="004D24D7"/>
    <w:rsid w:val="004D37D5"/>
    <w:rsid w:val="004D4572"/>
    <w:rsid w:val="004D6C91"/>
    <w:rsid w:val="004D7581"/>
    <w:rsid w:val="004D77A3"/>
    <w:rsid w:val="004D7D72"/>
    <w:rsid w:val="004E020A"/>
    <w:rsid w:val="004E0277"/>
    <w:rsid w:val="004E1483"/>
    <w:rsid w:val="004E226E"/>
    <w:rsid w:val="004E2E3C"/>
    <w:rsid w:val="004E2F02"/>
    <w:rsid w:val="004E5FED"/>
    <w:rsid w:val="004E63D6"/>
    <w:rsid w:val="004E740C"/>
    <w:rsid w:val="004E7C51"/>
    <w:rsid w:val="004F38DD"/>
    <w:rsid w:val="004F4432"/>
    <w:rsid w:val="004F51F2"/>
    <w:rsid w:val="004F5A69"/>
    <w:rsid w:val="004F7D7C"/>
    <w:rsid w:val="0050061F"/>
    <w:rsid w:val="00501E5F"/>
    <w:rsid w:val="00503259"/>
    <w:rsid w:val="005034D5"/>
    <w:rsid w:val="00504919"/>
    <w:rsid w:val="00504E9F"/>
    <w:rsid w:val="005051BB"/>
    <w:rsid w:val="005057B6"/>
    <w:rsid w:val="00505BCB"/>
    <w:rsid w:val="0050681F"/>
    <w:rsid w:val="0050691D"/>
    <w:rsid w:val="00506DEC"/>
    <w:rsid w:val="005074B9"/>
    <w:rsid w:val="005103B8"/>
    <w:rsid w:val="00510D35"/>
    <w:rsid w:val="00510E7A"/>
    <w:rsid w:val="00510FF7"/>
    <w:rsid w:val="00511D95"/>
    <w:rsid w:val="005128A4"/>
    <w:rsid w:val="00512F48"/>
    <w:rsid w:val="00513739"/>
    <w:rsid w:val="00514046"/>
    <w:rsid w:val="00514487"/>
    <w:rsid w:val="00516511"/>
    <w:rsid w:val="0051782A"/>
    <w:rsid w:val="00517CEB"/>
    <w:rsid w:val="00517DF2"/>
    <w:rsid w:val="0052021F"/>
    <w:rsid w:val="00520226"/>
    <w:rsid w:val="005202BD"/>
    <w:rsid w:val="005203A0"/>
    <w:rsid w:val="00521F5C"/>
    <w:rsid w:val="00522101"/>
    <w:rsid w:val="0052272C"/>
    <w:rsid w:val="00522C95"/>
    <w:rsid w:val="005239D6"/>
    <w:rsid w:val="0052461C"/>
    <w:rsid w:val="005248A5"/>
    <w:rsid w:val="005252A7"/>
    <w:rsid w:val="00525577"/>
    <w:rsid w:val="00525D43"/>
    <w:rsid w:val="005265A2"/>
    <w:rsid w:val="00530AC4"/>
    <w:rsid w:val="00531ADE"/>
    <w:rsid w:val="00532171"/>
    <w:rsid w:val="0053258B"/>
    <w:rsid w:val="00532C29"/>
    <w:rsid w:val="00532CCC"/>
    <w:rsid w:val="00533491"/>
    <w:rsid w:val="00533DA9"/>
    <w:rsid w:val="00535641"/>
    <w:rsid w:val="005361E6"/>
    <w:rsid w:val="005362C5"/>
    <w:rsid w:val="00536ACC"/>
    <w:rsid w:val="00536D6E"/>
    <w:rsid w:val="005370C3"/>
    <w:rsid w:val="00540CED"/>
    <w:rsid w:val="00541D48"/>
    <w:rsid w:val="0054299F"/>
    <w:rsid w:val="0054424C"/>
    <w:rsid w:val="00544D05"/>
    <w:rsid w:val="005457B2"/>
    <w:rsid w:val="00546029"/>
    <w:rsid w:val="0054612E"/>
    <w:rsid w:val="00546ADE"/>
    <w:rsid w:val="00546DD4"/>
    <w:rsid w:val="00547F47"/>
    <w:rsid w:val="0055083D"/>
    <w:rsid w:val="0055094C"/>
    <w:rsid w:val="00550EA2"/>
    <w:rsid w:val="005516C9"/>
    <w:rsid w:val="005525C6"/>
    <w:rsid w:val="00553417"/>
    <w:rsid w:val="0055499A"/>
    <w:rsid w:val="00554A93"/>
    <w:rsid w:val="0055594D"/>
    <w:rsid w:val="00555C71"/>
    <w:rsid w:val="00555FE1"/>
    <w:rsid w:val="00557F10"/>
    <w:rsid w:val="00560408"/>
    <w:rsid w:val="005605CF"/>
    <w:rsid w:val="0056140D"/>
    <w:rsid w:val="00562E55"/>
    <w:rsid w:val="005631C9"/>
    <w:rsid w:val="00563632"/>
    <w:rsid w:val="00563B2C"/>
    <w:rsid w:val="005646EF"/>
    <w:rsid w:val="005653B5"/>
    <w:rsid w:val="00565BD7"/>
    <w:rsid w:val="00566EA3"/>
    <w:rsid w:val="005677CF"/>
    <w:rsid w:val="005679EA"/>
    <w:rsid w:val="00570D44"/>
    <w:rsid w:val="00572079"/>
    <w:rsid w:val="0057244F"/>
    <w:rsid w:val="00572F9B"/>
    <w:rsid w:val="00573519"/>
    <w:rsid w:val="00573D04"/>
    <w:rsid w:val="00575484"/>
    <w:rsid w:val="00576077"/>
    <w:rsid w:val="00576A67"/>
    <w:rsid w:val="00576AE6"/>
    <w:rsid w:val="00577B2C"/>
    <w:rsid w:val="00580154"/>
    <w:rsid w:val="00580FFC"/>
    <w:rsid w:val="0058185F"/>
    <w:rsid w:val="00581A15"/>
    <w:rsid w:val="00581B01"/>
    <w:rsid w:val="00582128"/>
    <w:rsid w:val="005825B1"/>
    <w:rsid w:val="005841C1"/>
    <w:rsid w:val="00584C4C"/>
    <w:rsid w:val="00585C25"/>
    <w:rsid w:val="00585E53"/>
    <w:rsid w:val="00586954"/>
    <w:rsid w:val="00586BB3"/>
    <w:rsid w:val="00587166"/>
    <w:rsid w:val="0058721A"/>
    <w:rsid w:val="005873E8"/>
    <w:rsid w:val="00587494"/>
    <w:rsid w:val="00587BF3"/>
    <w:rsid w:val="00590E4C"/>
    <w:rsid w:val="00590FC4"/>
    <w:rsid w:val="0059288A"/>
    <w:rsid w:val="00592B37"/>
    <w:rsid w:val="0059391C"/>
    <w:rsid w:val="00593CC0"/>
    <w:rsid w:val="005947E8"/>
    <w:rsid w:val="00595251"/>
    <w:rsid w:val="0059680A"/>
    <w:rsid w:val="0059761B"/>
    <w:rsid w:val="00597942"/>
    <w:rsid w:val="00597975"/>
    <w:rsid w:val="005A121D"/>
    <w:rsid w:val="005A3098"/>
    <w:rsid w:val="005A3C59"/>
    <w:rsid w:val="005A40F2"/>
    <w:rsid w:val="005A45A6"/>
    <w:rsid w:val="005A574A"/>
    <w:rsid w:val="005A5E28"/>
    <w:rsid w:val="005A5F74"/>
    <w:rsid w:val="005B00B1"/>
    <w:rsid w:val="005B1647"/>
    <w:rsid w:val="005B184D"/>
    <w:rsid w:val="005B1B12"/>
    <w:rsid w:val="005B38C7"/>
    <w:rsid w:val="005B4389"/>
    <w:rsid w:val="005B5109"/>
    <w:rsid w:val="005B6389"/>
    <w:rsid w:val="005B6B24"/>
    <w:rsid w:val="005B6CC1"/>
    <w:rsid w:val="005C0B9D"/>
    <w:rsid w:val="005C32AD"/>
    <w:rsid w:val="005C3BC1"/>
    <w:rsid w:val="005C3E59"/>
    <w:rsid w:val="005C423D"/>
    <w:rsid w:val="005C526F"/>
    <w:rsid w:val="005C5AB5"/>
    <w:rsid w:val="005C60F7"/>
    <w:rsid w:val="005C6714"/>
    <w:rsid w:val="005C67BD"/>
    <w:rsid w:val="005C7561"/>
    <w:rsid w:val="005D0064"/>
    <w:rsid w:val="005D0FC1"/>
    <w:rsid w:val="005D1A8C"/>
    <w:rsid w:val="005D2688"/>
    <w:rsid w:val="005D2A4B"/>
    <w:rsid w:val="005D2F2B"/>
    <w:rsid w:val="005D535C"/>
    <w:rsid w:val="005D59FE"/>
    <w:rsid w:val="005D5E93"/>
    <w:rsid w:val="005D5FA1"/>
    <w:rsid w:val="005D6674"/>
    <w:rsid w:val="005D7243"/>
    <w:rsid w:val="005D72D2"/>
    <w:rsid w:val="005D734F"/>
    <w:rsid w:val="005D749B"/>
    <w:rsid w:val="005D7D74"/>
    <w:rsid w:val="005E058D"/>
    <w:rsid w:val="005E072F"/>
    <w:rsid w:val="005E0ADC"/>
    <w:rsid w:val="005E2126"/>
    <w:rsid w:val="005E2C7A"/>
    <w:rsid w:val="005E2ECC"/>
    <w:rsid w:val="005E3A6F"/>
    <w:rsid w:val="005E4019"/>
    <w:rsid w:val="005E4803"/>
    <w:rsid w:val="005E4B9F"/>
    <w:rsid w:val="005E4C3D"/>
    <w:rsid w:val="005E53A8"/>
    <w:rsid w:val="005E5CD9"/>
    <w:rsid w:val="005E6F2A"/>
    <w:rsid w:val="005F0472"/>
    <w:rsid w:val="005F056C"/>
    <w:rsid w:val="005F0C8C"/>
    <w:rsid w:val="005F1014"/>
    <w:rsid w:val="005F12C1"/>
    <w:rsid w:val="005F27E1"/>
    <w:rsid w:val="005F34F6"/>
    <w:rsid w:val="005F3A15"/>
    <w:rsid w:val="005F4490"/>
    <w:rsid w:val="005F526F"/>
    <w:rsid w:val="005F5ECB"/>
    <w:rsid w:val="005F610B"/>
    <w:rsid w:val="005F6BA7"/>
    <w:rsid w:val="005F6EB9"/>
    <w:rsid w:val="005F72E8"/>
    <w:rsid w:val="00601202"/>
    <w:rsid w:val="006016B2"/>
    <w:rsid w:val="00601755"/>
    <w:rsid w:val="006030A5"/>
    <w:rsid w:val="00603F57"/>
    <w:rsid w:val="00604D46"/>
    <w:rsid w:val="00604FE7"/>
    <w:rsid w:val="0060634B"/>
    <w:rsid w:val="0060661E"/>
    <w:rsid w:val="00606675"/>
    <w:rsid w:val="00606F3D"/>
    <w:rsid w:val="00607F98"/>
    <w:rsid w:val="00611D0E"/>
    <w:rsid w:val="00614044"/>
    <w:rsid w:val="00614C00"/>
    <w:rsid w:val="00614EA1"/>
    <w:rsid w:val="006168AE"/>
    <w:rsid w:val="00616C68"/>
    <w:rsid w:val="006178C8"/>
    <w:rsid w:val="006209D2"/>
    <w:rsid w:val="00621A5A"/>
    <w:rsid w:val="00621D61"/>
    <w:rsid w:val="0062213B"/>
    <w:rsid w:val="00622160"/>
    <w:rsid w:val="00622C8B"/>
    <w:rsid w:val="00622DA1"/>
    <w:rsid w:val="00623A2B"/>
    <w:rsid w:val="00623C26"/>
    <w:rsid w:val="00623DE8"/>
    <w:rsid w:val="00623FB6"/>
    <w:rsid w:val="006241B4"/>
    <w:rsid w:val="006245B0"/>
    <w:rsid w:val="00624CB8"/>
    <w:rsid w:val="00624E03"/>
    <w:rsid w:val="006262F8"/>
    <w:rsid w:val="00626C14"/>
    <w:rsid w:val="00627253"/>
    <w:rsid w:val="00627890"/>
    <w:rsid w:val="00631EFA"/>
    <w:rsid w:val="00632172"/>
    <w:rsid w:val="00633805"/>
    <w:rsid w:val="00633BB8"/>
    <w:rsid w:val="00634731"/>
    <w:rsid w:val="00634893"/>
    <w:rsid w:val="006355C4"/>
    <w:rsid w:val="00635BCF"/>
    <w:rsid w:val="00637308"/>
    <w:rsid w:val="00637D5A"/>
    <w:rsid w:val="00641DCD"/>
    <w:rsid w:val="006422C2"/>
    <w:rsid w:val="00643D29"/>
    <w:rsid w:val="0064415F"/>
    <w:rsid w:val="00645DE8"/>
    <w:rsid w:val="00646953"/>
    <w:rsid w:val="006478C7"/>
    <w:rsid w:val="00647DA6"/>
    <w:rsid w:val="006505A7"/>
    <w:rsid w:val="006506EC"/>
    <w:rsid w:val="0065074F"/>
    <w:rsid w:val="00650A62"/>
    <w:rsid w:val="00651909"/>
    <w:rsid w:val="00652A50"/>
    <w:rsid w:val="00652A5D"/>
    <w:rsid w:val="00653623"/>
    <w:rsid w:val="0065402B"/>
    <w:rsid w:val="0065491F"/>
    <w:rsid w:val="00655ABF"/>
    <w:rsid w:val="00655AC8"/>
    <w:rsid w:val="006565C8"/>
    <w:rsid w:val="0065684A"/>
    <w:rsid w:val="00657735"/>
    <w:rsid w:val="00657EE4"/>
    <w:rsid w:val="00657FA6"/>
    <w:rsid w:val="006606BF"/>
    <w:rsid w:val="006607DD"/>
    <w:rsid w:val="00660BB9"/>
    <w:rsid w:val="00661C6C"/>
    <w:rsid w:val="00661C88"/>
    <w:rsid w:val="00662013"/>
    <w:rsid w:val="0066311E"/>
    <w:rsid w:val="0066363A"/>
    <w:rsid w:val="00663DF2"/>
    <w:rsid w:val="00663F88"/>
    <w:rsid w:val="00665147"/>
    <w:rsid w:val="00667A25"/>
    <w:rsid w:val="00667E00"/>
    <w:rsid w:val="00670C49"/>
    <w:rsid w:val="00670D1D"/>
    <w:rsid w:val="00671CCC"/>
    <w:rsid w:val="00671F0B"/>
    <w:rsid w:val="006723A9"/>
    <w:rsid w:val="00673C69"/>
    <w:rsid w:val="00673CE8"/>
    <w:rsid w:val="00673F05"/>
    <w:rsid w:val="00674842"/>
    <w:rsid w:val="006750AE"/>
    <w:rsid w:val="006760A8"/>
    <w:rsid w:val="006763C5"/>
    <w:rsid w:val="00676660"/>
    <w:rsid w:val="00680241"/>
    <w:rsid w:val="006803C8"/>
    <w:rsid w:val="00680A8D"/>
    <w:rsid w:val="0068134B"/>
    <w:rsid w:val="00682424"/>
    <w:rsid w:val="006827E2"/>
    <w:rsid w:val="00682C6A"/>
    <w:rsid w:val="006847FF"/>
    <w:rsid w:val="00685C2A"/>
    <w:rsid w:val="00685DB3"/>
    <w:rsid w:val="00686ADA"/>
    <w:rsid w:val="006873A3"/>
    <w:rsid w:val="006874E0"/>
    <w:rsid w:val="00687562"/>
    <w:rsid w:val="006877B6"/>
    <w:rsid w:val="0068785C"/>
    <w:rsid w:val="00687CD7"/>
    <w:rsid w:val="006902C7"/>
    <w:rsid w:val="006905E7"/>
    <w:rsid w:val="006908F7"/>
    <w:rsid w:val="00692354"/>
    <w:rsid w:val="00692A0E"/>
    <w:rsid w:val="00692BC8"/>
    <w:rsid w:val="00692E6B"/>
    <w:rsid w:val="00693034"/>
    <w:rsid w:val="00693BBA"/>
    <w:rsid w:val="006941D3"/>
    <w:rsid w:val="0069427B"/>
    <w:rsid w:val="00694805"/>
    <w:rsid w:val="0069534F"/>
    <w:rsid w:val="00695B53"/>
    <w:rsid w:val="00697121"/>
    <w:rsid w:val="006979C1"/>
    <w:rsid w:val="00697A5D"/>
    <w:rsid w:val="006A0E7E"/>
    <w:rsid w:val="006A112D"/>
    <w:rsid w:val="006A2584"/>
    <w:rsid w:val="006A261A"/>
    <w:rsid w:val="006A3024"/>
    <w:rsid w:val="006A4DC5"/>
    <w:rsid w:val="006A5F34"/>
    <w:rsid w:val="006A6F36"/>
    <w:rsid w:val="006A7898"/>
    <w:rsid w:val="006A79A1"/>
    <w:rsid w:val="006A7A8D"/>
    <w:rsid w:val="006B09CA"/>
    <w:rsid w:val="006B0E38"/>
    <w:rsid w:val="006B15E4"/>
    <w:rsid w:val="006B1E99"/>
    <w:rsid w:val="006B24FF"/>
    <w:rsid w:val="006B2BCC"/>
    <w:rsid w:val="006B52FA"/>
    <w:rsid w:val="006B5ED1"/>
    <w:rsid w:val="006B5F02"/>
    <w:rsid w:val="006B725D"/>
    <w:rsid w:val="006B76D0"/>
    <w:rsid w:val="006B7734"/>
    <w:rsid w:val="006B775C"/>
    <w:rsid w:val="006B7A68"/>
    <w:rsid w:val="006B7EAC"/>
    <w:rsid w:val="006C00C3"/>
    <w:rsid w:val="006C016B"/>
    <w:rsid w:val="006C1BBE"/>
    <w:rsid w:val="006C1FBA"/>
    <w:rsid w:val="006C21AA"/>
    <w:rsid w:val="006C2C76"/>
    <w:rsid w:val="006C3E2C"/>
    <w:rsid w:val="006C5809"/>
    <w:rsid w:val="006C6C88"/>
    <w:rsid w:val="006C6D1B"/>
    <w:rsid w:val="006D0B6D"/>
    <w:rsid w:val="006D0FC1"/>
    <w:rsid w:val="006D10BC"/>
    <w:rsid w:val="006D11EA"/>
    <w:rsid w:val="006D15EE"/>
    <w:rsid w:val="006D2556"/>
    <w:rsid w:val="006D3593"/>
    <w:rsid w:val="006D35C8"/>
    <w:rsid w:val="006D4246"/>
    <w:rsid w:val="006D4985"/>
    <w:rsid w:val="006D543E"/>
    <w:rsid w:val="006D5733"/>
    <w:rsid w:val="006D57AA"/>
    <w:rsid w:val="006D5E0E"/>
    <w:rsid w:val="006D69FF"/>
    <w:rsid w:val="006D6D11"/>
    <w:rsid w:val="006D6E30"/>
    <w:rsid w:val="006D7506"/>
    <w:rsid w:val="006D7D07"/>
    <w:rsid w:val="006E1CEC"/>
    <w:rsid w:val="006E2825"/>
    <w:rsid w:val="006E2D47"/>
    <w:rsid w:val="006E3F86"/>
    <w:rsid w:val="006E413E"/>
    <w:rsid w:val="006E5CF1"/>
    <w:rsid w:val="006E7A28"/>
    <w:rsid w:val="006E7D20"/>
    <w:rsid w:val="006E7E89"/>
    <w:rsid w:val="006F052E"/>
    <w:rsid w:val="006F1620"/>
    <w:rsid w:val="006F32D4"/>
    <w:rsid w:val="006F3569"/>
    <w:rsid w:val="006F3B6D"/>
    <w:rsid w:val="006F45AE"/>
    <w:rsid w:val="006F45BA"/>
    <w:rsid w:val="006F6682"/>
    <w:rsid w:val="006F6A8D"/>
    <w:rsid w:val="006F70DB"/>
    <w:rsid w:val="006F7122"/>
    <w:rsid w:val="006F7D06"/>
    <w:rsid w:val="0070044E"/>
    <w:rsid w:val="00700AA3"/>
    <w:rsid w:val="00700B94"/>
    <w:rsid w:val="0070136C"/>
    <w:rsid w:val="007014A9"/>
    <w:rsid w:val="007016FD"/>
    <w:rsid w:val="007017EC"/>
    <w:rsid w:val="007020A6"/>
    <w:rsid w:val="0070302F"/>
    <w:rsid w:val="00703B4D"/>
    <w:rsid w:val="00705150"/>
    <w:rsid w:val="0070561F"/>
    <w:rsid w:val="0070681D"/>
    <w:rsid w:val="00706BB0"/>
    <w:rsid w:val="00706C90"/>
    <w:rsid w:val="00710A60"/>
    <w:rsid w:val="00711A2E"/>
    <w:rsid w:val="00712CDF"/>
    <w:rsid w:val="00712CF9"/>
    <w:rsid w:val="0071355D"/>
    <w:rsid w:val="00713948"/>
    <w:rsid w:val="00714CAC"/>
    <w:rsid w:val="00714F77"/>
    <w:rsid w:val="0071516B"/>
    <w:rsid w:val="00715822"/>
    <w:rsid w:val="00715B37"/>
    <w:rsid w:val="007163D1"/>
    <w:rsid w:val="00716739"/>
    <w:rsid w:val="00716AD2"/>
    <w:rsid w:val="00720DF7"/>
    <w:rsid w:val="00721EE4"/>
    <w:rsid w:val="00722CAC"/>
    <w:rsid w:val="00730BAD"/>
    <w:rsid w:val="007314F2"/>
    <w:rsid w:val="00731F57"/>
    <w:rsid w:val="007325B3"/>
    <w:rsid w:val="00732AC5"/>
    <w:rsid w:val="00732CA2"/>
    <w:rsid w:val="00733913"/>
    <w:rsid w:val="00733ADF"/>
    <w:rsid w:val="007351C1"/>
    <w:rsid w:val="00735FE6"/>
    <w:rsid w:val="007361AC"/>
    <w:rsid w:val="00736277"/>
    <w:rsid w:val="00737071"/>
    <w:rsid w:val="0073707D"/>
    <w:rsid w:val="00737DBC"/>
    <w:rsid w:val="0074013A"/>
    <w:rsid w:val="007412DA"/>
    <w:rsid w:val="00741327"/>
    <w:rsid w:val="007414D6"/>
    <w:rsid w:val="00741550"/>
    <w:rsid w:val="00741A98"/>
    <w:rsid w:val="00742041"/>
    <w:rsid w:val="0074260D"/>
    <w:rsid w:val="007428EA"/>
    <w:rsid w:val="007439C5"/>
    <w:rsid w:val="007440A2"/>
    <w:rsid w:val="007444A9"/>
    <w:rsid w:val="00746733"/>
    <w:rsid w:val="00747223"/>
    <w:rsid w:val="00747636"/>
    <w:rsid w:val="007506AA"/>
    <w:rsid w:val="00750988"/>
    <w:rsid w:val="00750CCB"/>
    <w:rsid w:val="00752BB2"/>
    <w:rsid w:val="007530B9"/>
    <w:rsid w:val="007541C7"/>
    <w:rsid w:val="007548DA"/>
    <w:rsid w:val="0075572C"/>
    <w:rsid w:val="00756167"/>
    <w:rsid w:val="00757289"/>
    <w:rsid w:val="0075742D"/>
    <w:rsid w:val="0075750E"/>
    <w:rsid w:val="00757655"/>
    <w:rsid w:val="00760AEC"/>
    <w:rsid w:val="0076130F"/>
    <w:rsid w:val="00761936"/>
    <w:rsid w:val="00762729"/>
    <w:rsid w:val="00763856"/>
    <w:rsid w:val="00764A01"/>
    <w:rsid w:val="0076555B"/>
    <w:rsid w:val="007659FF"/>
    <w:rsid w:val="007662EB"/>
    <w:rsid w:val="0076638B"/>
    <w:rsid w:val="0076693C"/>
    <w:rsid w:val="00766FF8"/>
    <w:rsid w:val="00767B09"/>
    <w:rsid w:val="00767F9F"/>
    <w:rsid w:val="00770AF7"/>
    <w:rsid w:val="00771B7D"/>
    <w:rsid w:val="00772905"/>
    <w:rsid w:val="007736DF"/>
    <w:rsid w:val="00774685"/>
    <w:rsid w:val="00774907"/>
    <w:rsid w:val="00775F48"/>
    <w:rsid w:val="00776220"/>
    <w:rsid w:val="007762A6"/>
    <w:rsid w:val="00776C43"/>
    <w:rsid w:val="00776CFC"/>
    <w:rsid w:val="0077710D"/>
    <w:rsid w:val="007778DF"/>
    <w:rsid w:val="007778F1"/>
    <w:rsid w:val="0077798D"/>
    <w:rsid w:val="00777D31"/>
    <w:rsid w:val="00780945"/>
    <w:rsid w:val="0078118A"/>
    <w:rsid w:val="00781552"/>
    <w:rsid w:val="00782033"/>
    <w:rsid w:val="00782CC5"/>
    <w:rsid w:val="00783590"/>
    <w:rsid w:val="0078555E"/>
    <w:rsid w:val="007857F6"/>
    <w:rsid w:val="00785A28"/>
    <w:rsid w:val="00785C21"/>
    <w:rsid w:val="00786F2E"/>
    <w:rsid w:val="0078722D"/>
    <w:rsid w:val="00790E16"/>
    <w:rsid w:val="00791C51"/>
    <w:rsid w:val="007924FD"/>
    <w:rsid w:val="007933D7"/>
    <w:rsid w:val="00793FCF"/>
    <w:rsid w:val="00794854"/>
    <w:rsid w:val="0079513D"/>
    <w:rsid w:val="007957C4"/>
    <w:rsid w:val="0079711F"/>
    <w:rsid w:val="007979EB"/>
    <w:rsid w:val="007A1685"/>
    <w:rsid w:val="007A298F"/>
    <w:rsid w:val="007A2C5C"/>
    <w:rsid w:val="007A2E59"/>
    <w:rsid w:val="007A34BE"/>
    <w:rsid w:val="007A3FDF"/>
    <w:rsid w:val="007A4CA9"/>
    <w:rsid w:val="007A4EC2"/>
    <w:rsid w:val="007A579B"/>
    <w:rsid w:val="007A596D"/>
    <w:rsid w:val="007A5E59"/>
    <w:rsid w:val="007A6880"/>
    <w:rsid w:val="007A6CEA"/>
    <w:rsid w:val="007A7253"/>
    <w:rsid w:val="007B080D"/>
    <w:rsid w:val="007B0AE1"/>
    <w:rsid w:val="007B0D8A"/>
    <w:rsid w:val="007B1714"/>
    <w:rsid w:val="007B1B99"/>
    <w:rsid w:val="007B1C34"/>
    <w:rsid w:val="007B2C03"/>
    <w:rsid w:val="007B3257"/>
    <w:rsid w:val="007B339C"/>
    <w:rsid w:val="007B37BC"/>
    <w:rsid w:val="007B3D6A"/>
    <w:rsid w:val="007B4054"/>
    <w:rsid w:val="007B4D5F"/>
    <w:rsid w:val="007B61ED"/>
    <w:rsid w:val="007B64D7"/>
    <w:rsid w:val="007B7810"/>
    <w:rsid w:val="007C02A2"/>
    <w:rsid w:val="007C07BA"/>
    <w:rsid w:val="007C0F6A"/>
    <w:rsid w:val="007C1334"/>
    <w:rsid w:val="007C13A0"/>
    <w:rsid w:val="007C13BB"/>
    <w:rsid w:val="007C21D0"/>
    <w:rsid w:val="007C2B83"/>
    <w:rsid w:val="007C397B"/>
    <w:rsid w:val="007C4E9A"/>
    <w:rsid w:val="007C55BC"/>
    <w:rsid w:val="007C57BC"/>
    <w:rsid w:val="007C5832"/>
    <w:rsid w:val="007C58DC"/>
    <w:rsid w:val="007C6287"/>
    <w:rsid w:val="007C6B32"/>
    <w:rsid w:val="007C6BBF"/>
    <w:rsid w:val="007C6EBF"/>
    <w:rsid w:val="007C6F0B"/>
    <w:rsid w:val="007C7636"/>
    <w:rsid w:val="007D01B3"/>
    <w:rsid w:val="007D0609"/>
    <w:rsid w:val="007D093A"/>
    <w:rsid w:val="007D1D22"/>
    <w:rsid w:val="007D2404"/>
    <w:rsid w:val="007D2753"/>
    <w:rsid w:val="007D35EA"/>
    <w:rsid w:val="007D3622"/>
    <w:rsid w:val="007D4200"/>
    <w:rsid w:val="007D4711"/>
    <w:rsid w:val="007D4B6C"/>
    <w:rsid w:val="007D5DE4"/>
    <w:rsid w:val="007D710F"/>
    <w:rsid w:val="007D72F1"/>
    <w:rsid w:val="007E006A"/>
    <w:rsid w:val="007E05F4"/>
    <w:rsid w:val="007E181F"/>
    <w:rsid w:val="007E207B"/>
    <w:rsid w:val="007E3B9F"/>
    <w:rsid w:val="007E437B"/>
    <w:rsid w:val="007E439F"/>
    <w:rsid w:val="007E508E"/>
    <w:rsid w:val="007E56E5"/>
    <w:rsid w:val="007E6636"/>
    <w:rsid w:val="007E6C01"/>
    <w:rsid w:val="007E76DB"/>
    <w:rsid w:val="007F00EB"/>
    <w:rsid w:val="007F1F70"/>
    <w:rsid w:val="007F202F"/>
    <w:rsid w:val="007F22DC"/>
    <w:rsid w:val="007F32B2"/>
    <w:rsid w:val="007F3E64"/>
    <w:rsid w:val="007F40E0"/>
    <w:rsid w:val="007F4491"/>
    <w:rsid w:val="007F6ACF"/>
    <w:rsid w:val="007F6D4C"/>
    <w:rsid w:val="007F73A1"/>
    <w:rsid w:val="007F7688"/>
    <w:rsid w:val="00800673"/>
    <w:rsid w:val="008015DA"/>
    <w:rsid w:val="008021C0"/>
    <w:rsid w:val="008024FC"/>
    <w:rsid w:val="00802B6B"/>
    <w:rsid w:val="00802C5C"/>
    <w:rsid w:val="00802FE7"/>
    <w:rsid w:val="008035A5"/>
    <w:rsid w:val="0080401F"/>
    <w:rsid w:val="00804025"/>
    <w:rsid w:val="00804856"/>
    <w:rsid w:val="008058EF"/>
    <w:rsid w:val="00805B2E"/>
    <w:rsid w:val="00806994"/>
    <w:rsid w:val="00806A47"/>
    <w:rsid w:val="00806E62"/>
    <w:rsid w:val="00806F89"/>
    <w:rsid w:val="0080796E"/>
    <w:rsid w:val="008106A8"/>
    <w:rsid w:val="00810A79"/>
    <w:rsid w:val="00810A8E"/>
    <w:rsid w:val="00810D09"/>
    <w:rsid w:val="008117F2"/>
    <w:rsid w:val="008122FC"/>
    <w:rsid w:val="00812530"/>
    <w:rsid w:val="00812E47"/>
    <w:rsid w:val="00813CAD"/>
    <w:rsid w:val="00815694"/>
    <w:rsid w:val="00816518"/>
    <w:rsid w:val="008165B7"/>
    <w:rsid w:val="00816915"/>
    <w:rsid w:val="00816B61"/>
    <w:rsid w:val="00816C62"/>
    <w:rsid w:val="00820325"/>
    <w:rsid w:val="0082039B"/>
    <w:rsid w:val="00821773"/>
    <w:rsid w:val="00823155"/>
    <w:rsid w:val="008249D6"/>
    <w:rsid w:val="00825922"/>
    <w:rsid w:val="0082690C"/>
    <w:rsid w:val="008315F6"/>
    <w:rsid w:val="008335EA"/>
    <w:rsid w:val="008344B1"/>
    <w:rsid w:val="00835456"/>
    <w:rsid w:val="00835FC9"/>
    <w:rsid w:val="0083621C"/>
    <w:rsid w:val="00836A11"/>
    <w:rsid w:val="00836C43"/>
    <w:rsid w:val="00836E68"/>
    <w:rsid w:val="00837E11"/>
    <w:rsid w:val="008400BB"/>
    <w:rsid w:val="008406CF"/>
    <w:rsid w:val="00841018"/>
    <w:rsid w:val="00841138"/>
    <w:rsid w:val="00841253"/>
    <w:rsid w:val="00841457"/>
    <w:rsid w:val="008425DE"/>
    <w:rsid w:val="00842E91"/>
    <w:rsid w:val="0084305C"/>
    <w:rsid w:val="008434E9"/>
    <w:rsid w:val="008444D7"/>
    <w:rsid w:val="00844B88"/>
    <w:rsid w:val="00844BC6"/>
    <w:rsid w:val="00844FB0"/>
    <w:rsid w:val="00845194"/>
    <w:rsid w:val="008457B5"/>
    <w:rsid w:val="0084664E"/>
    <w:rsid w:val="008473F7"/>
    <w:rsid w:val="008500F9"/>
    <w:rsid w:val="00850372"/>
    <w:rsid w:val="00850BDC"/>
    <w:rsid w:val="00851C84"/>
    <w:rsid w:val="00851E7B"/>
    <w:rsid w:val="0085238F"/>
    <w:rsid w:val="00852F12"/>
    <w:rsid w:val="008537AB"/>
    <w:rsid w:val="0085467D"/>
    <w:rsid w:val="00854751"/>
    <w:rsid w:val="00854A06"/>
    <w:rsid w:val="00854A6A"/>
    <w:rsid w:val="008557B2"/>
    <w:rsid w:val="00856478"/>
    <w:rsid w:val="008566A8"/>
    <w:rsid w:val="00857A58"/>
    <w:rsid w:val="00857CC4"/>
    <w:rsid w:val="00860C8C"/>
    <w:rsid w:val="008613FE"/>
    <w:rsid w:val="00861503"/>
    <w:rsid w:val="0086261D"/>
    <w:rsid w:val="0086277C"/>
    <w:rsid w:val="00862BA0"/>
    <w:rsid w:val="00864BDC"/>
    <w:rsid w:val="008653D2"/>
    <w:rsid w:val="008660AF"/>
    <w:rsid w:val="008660FD"/>
    <w:rsid w:val="00867CA8"/>
    <w:rsid w:val="00867E6C"/>
    <w:rsid w:val="008701E4"/>
    <w:rsid w:val="008702DF"/>
    <w:rsid w:val="00870936"/>
    <w:rsid w:val="00870AAE"/>
    <w:rsid w:val="00871DF2"/>
    <w:rsid w:val="00873207"/>
    <w:rsid w:val="00874277"/>
    <w:rsid w:val="008768B8"/>
    <w:rsid w:val="0087716F"/>
    <w:rsid w:val="0088025F"/>
    <w:rsid w:val="0088119F"/>
    <w:rsid w:val="008815B9"/>
    <w:rsid w:val="0088263E"/>
    <w:rsid w:val="00882962"/>
    <w:rsid w:val="00883197"/>
    <w:rsid w:val="00883611"/>
    <w:rsid w:val="00884AE8"/>
    <w:rsid w:val="008850F9"/>
    <w:rsid w:val="00885852"/>
    <w:rsid w:val="00885A32"/>
    <w:rsid w:val="00886B6D"/>
    <w:rsid w:val="00887560"/>
    <w:rsid w:val="00887564"/>
    <w:rsid w:val="008877E3"/>
    <w:rsid w:val="0088790C"/>
    <w:rsid w:val="00887A5A"/>
    <w:rsid w:val="008902AF"/>
    <w:rsid w:val="008904E2"/>
    <w:rsid w:val="00891247"/>
    <w:rsid w:val="00892042"/>
    <w:rsid w:val="00893832"/>
    <w:rsid w:val="008939C8"/>
    <w:rsid w:val="00893FB5"/>
    <w:rsid w:val="00894C27"/>
    <w:rsid w:val="00895FA4"/>
    <w:rsid w:val="00895FF8"/>
    <w:rsid w:val="00896923"/>
    <w:rsid w:val="00896B88"/>
    <w:rsid w:val="00897872"/>
    <w:rsid w:val="00897BCF"/>
    <w:rsid w:val="00897E19"/>
    <w:rsid w:val="008A0638"/>
    <w:rsid w:val="008A09C7"/>
    <w:rsid w:val="008A0CF1"/>
    <w:rsid w:val="008A0D6B"/>
    <w:rsid w:val="008A2CB3"/>
    <w:rsid w:val="008A339D"/>
    <w:rsid w:val="008A3749"/>
    <w:rsid w:val="008A464B"/>
    <w:rsid w:val="008A46AC"/>
    <w:rsid w:val="008A5300"/>
    <w:rsid w:val="008A5645"/>
    <w:rsid w:val="008A56FE"/>
    <w:rsid w:val="008B0167"/>
    <w:rsid w:val="008B01C3"/>
    <w:rsid w:val="008B09A7"/>
    <w:rsid w:val="008B15B0"/>
    <w:rsid w:val="008B1BBD"/>
    <w:rsid w:val="008B2E30"/>
    <w:rsid w:val="008B32A8"/>
    <w:rsid w:val="008B33FF"/>
    <w:rsid w:val="008B37B1"/>
    <w:rsid w:val="008B4930"/>
    <w:rsid w:val="008B507B"/>
    <w:rsid w:val="008B5381"/>
    <w:rsid w:val="008B65CE"/>
    <w:rsid w:val="008B75B2"/>
    <w:rsid w:val="008C092E"/>
    <w:rsid w:val="008C3F11"/>
    <w:rsid w:val="008C44DA"/>
    <w:rsid w:val="008C535B"/>
    <w:rsid w:val="008C5A49"/>
    <w:rsid w:val="008C5D8A"/>
    <w:rsid w:val="008C5D9B"/>
    <w:rsid w:val="008C691B"/>
    <w:rsid w:val="008C750C"/>
    <w:rsid w:val="008C7553"/>
    <w:rsid w:val="008C76E8"/>
    <w:rsid w:val="008C7A86"/>
    <w:rsid w:val="008C7A8A"/>
    <w:rsid w:val="008D0807"/>
    <w:rsid w:val="008D1414"/>
    <w:rsid w:val="008D15E5"/>
    <w:rsid w:val="008D1C99"/>
    <w:rsid w:val="008D2312"/>
    <w:rsid w:val="008D2D70"/>
    <w:rsid w:val="008D4280"/>
    <w:rsid w:val="008D4D0D"/>
    <w:rsid w:val="008D4EE5"/>
    <w:rsid w:val="008D4FA4"/>
    <w:rsid w:val="008D6892"/>
    <w:rsid w:val="008D7713"/>
    <w:rsid w:val="008E05DF"/>
    <w:rsid w:val="008E122E"/>
    <w:rsid w:val="008E3606"/>
    <w:rsid w:val="008E3EDF"/>
    <w:rsid w:val="008E3EEF"/>
    <w:rsid w:val="008E4A0A"/>
    <w:rsid w:val="008E4B43"/>
    <w:rsid w:val="008E5B2F"/>
    <w:rsid w:val="008E5B40"/>
    <w:rsid w:val="008E6609"/>
    <w:rsid w:val="008E6746"/>
    <w:rsid w:val="008E6A0E"/>
    <w:rsid w:val="008E7AC2"/>
    <w:rsid w:val="008E7D63"/>
    <w:rsid w:val="008F0608"/>
    <w:rsid w:val="008F096E"/>
    <w:rsid w:val="008F1CC1"/>
    <w:rsid w:val="008F2391"/>
    <w:rsid w:val="008F2546"/>
    <w:rsid w:val="008F421B"/>
    <w:rsid w:val="008F6849"/>
    <w:rsid w:val="008F7958"/>
    <w:rsid w:val="009009E7"/>
    <w:rsid w:val="009018A8"/>
    <w:rsid w:val="009025EF"/>
    <w:rsid w:val="00902F32"/>
    <w:rsid w:val="00904D06"/>
    <w:rsid w:val="00905420"/>
    <w:rsid w:val="00906058"/>
    <w:rsid w:val="00906336"/>
    <w:rsid w:val="00906B74"/>
    <w:rsid w:val="00907535"/>
    <w:rsid w:val="00907ABA"/>
    <w:rsid w:val="00910D94"/>
    <w:rsid w:val="009113FA"/>
    <w:rsid w:val="00912511"/>
    <w:rsid w:val="0091330A"/>
    <w:rsid w:val="00913C0E"/>
    <w:rsid w:val="00913D3F"/>
    <w:rsid w:val="0091443B"/>
    <w:rsid w:val="009148CC"/>
    <w:rsid w:val="009149F1"/>
    <w:rsid w:val="0091587C"/>
    <w:rsid w:val="009175FA"/>
    <w:rsid w:val="00917C8C"/>
    <w:rsid w:val="00917CFD"/>
    <w:rsid w:val="00921DD2"/>
    <w:rsid w:val="009223EC"/>
    <w:rsid w:val="009234FF"/>
    <w:rsid w:val="00924ED8"/>
    <w:rsid w:val="00925AB0"/>
    <w:rsid w:val="00925B57"/>
    <w:rsid w:val="00925DD3"/>
    <w:rsid w:val="0092619A"/>
    <w:rsid w:val="0092666B"/>
    <w:rsid w:val="009277C4"/>
    <w:rsid w:val="00927922"/>
    <w:rsid w:val="00927BB2"/>
    <w:rsid w:val="00930514"/>
    <w:rsid w:val="00932B58"/>
    <w:rsid w:val="00933D4E"/>
    <w:rsid w:val="0093475F"/>
    <w:rsid w:val="00934928"/>
    <w:rsid w:val="00936247"/>
    <w:rsid w:val="00940AE2"/>
    <w:rsid w:val="009411DE"/>
    <w:rsid w:val="00941721"/>
    <w:rsid w:val="00941A3E"/>
    <w:rsid w:val="00941C43"/>
    <w:rsid w:val="009423B8"/>
    <w:rsid w:val="0094246D"/>
    <w:rsid w:val="009438EA"/>
    <w:rsid w:val="00943CA3"/>
    <w:rsid w:val="00943D2F"/>
    <w:rsid w:val="00944307"/>
    <w:rsid w:val="00945911"/>
    <w:rsid w:val="009462A1"/>
    <w:rsid w:val="00950067"/>
    <w:rsid w:val="00951666"/>
    <w:rsid w:val="00951A98"/>
    <w:rsid w:val="00953297"/>
    <w:rsid w:val="00953D5F"/>
    <w:rsid w:val="0095404E"/>
    <w:rsid w:val="00954140"/>
    <w:rsid w:val="0095420A"/>
    <w:rsid w:val="009548A5"/>
    <w:rsid w:val="00956DEB"/>
    <w:rsid w:val="009576C6"/>
    <w:rsid w:val="00960829"/>
    <w:rsid w:val="00961B8B"/>
    <w:rsid w:val="00962873"/>
    <w:rsid w:val="00962B71"/>
    <w:rsid w:val="00964801"/>
    <w:rsid w:val="00964C90"/>
    <w:rsid w:val="00972005"/>
    <w:rsid w:val="0097240F"/>
    <w:rsid w:val="00972876"/>
    <w:rsid w:val="0097364A"/>
    <w:rsid w:val="00974144"/>
    <w:rsid w:val="00974A54"/>
    <w:rsid w:val="00975CD0"/>
    <w:rsid w:val="00975D10"/>
    <w:rsid w:val="0097785C"/>
    <w:rsid w:val="0098001A"/>
    <w:rsid w:val="00980499"/>
    <w:rsid w:val="009815E5"/>
    <w:rsid w:val="00981CC3"/>
    <w:rsid w:val="00982D28"/>
    <w:rsid w:val="00982F13"/>
    <w:rsid w:val="009835C6"/>
    <w:rsid w:val="00983ABB"/>
    <w:rsid w:val="00983EC2"/>
    <w:rsid w:val="009847D7"/>
    <w:rsid w:val="00984930"/>
    <w:rsid w:val="00984ECB"/>
    <w:rsid w:val="00985A0B"/>
    <w:rsid w:val="0099018B"/>
    <w:rsid w:val="00990334"/>
    <w:rsid w:val="0099048C"/>
    <w:rsid w:val="00990524"/>
    <w:rsid w:val="009919B0"/>
    <w:rsid w:val="00992591"/>
    <w:rsid w:val="00992801"/>
    <w:rsid w:val="00993C5E"/>
    <w:rsid w:val="00993D5D"/>
    <w:rsid w:val="00994954"/>
    <w:rsid w:val="00995542"/>
    <w:rsid w:val="00995F3C"/>
    <w:rsid w:val="00996A2B"/>
    <w:rsid w:val="00997BEF"/>
    <w:rsid w:val="00997DA2"/>
    <w:rsid w:val="009A0C6A"/>
    <w:rsid w:val="009A0C9D"/>
    <w:rsid w:val="009A0CE6"/>
    <w:rsid w:val="009A14FA"/>
    <w:rsid w:val="009A385F"/>
    <w:rsid w:val="009A4174"/>
    <w:rsid w:val="009A4BA6"/>
    <w:rsid w:val="009A4DD7"/>
    <w:rsid w:val="009A5107"/>
    <w:rsid w:val="009A52A3"/>
    <w:rsid w:val="009A599B"/>
    <w:rsid w:val="009A6789"/>
    <w:rsid w:val="009A6DFF"/>
    <w:rsid w:val="009A7BD8"/>
    <w:rsid w:val="009A7EA7"/>
    <w:rsid w:val="009B0BCD"/>
    <w:rsid w:val="009B10E6"/>
    <w:rsid w:val="009B137B"/>
    <w:rsid w:val="009B1771"/>
    <w:rsid w:val="009B1E00"/>
    <w:rsid w:val="009B1E72"/>
    <w:rsid w:val="009B2042"/>
    <w:rsid w:val="009B2C6D"/>
    <w:rsid w:val="009B37B6"/>
    <w:rsid w:val="009B3D1C"/>
    <w:rsid w:val="009B436C"/>
    <w:rsid w:val="009B44DF"/>
    <w:rsid w:val="009B4504"/>
    <w:rsid w:val="009B4514"/>
    <w:rsid w:val="009B4CC8"/>
    <w:rsid w:val="009B5AE1"/>
    <w:rsid w:val="009B604B"/>
    <w:rsid w:val="009B615A"/>
    <w:rsid w:val="009B680A"/>
    <w:rsid w:val="009B69D1"/>
    <w:rsid w:val="009B7392"/>
    <w:rsid w:val="009B76AD"/>
    <w:rsid w:val="009B7770"/>
    <w:rsid w:val="009B7E8E"/>
    <w:rsid w:val="009C0979"/>
    <w:rsid w:val="009C0F19"/>
    <w:rsid w:val="009C10C9"/>
    <w:rsid w:val="009C1B25"/>
    <w:rsid w:val="009C2400"/>
    <w:rsid w:val="009C3448"/>
    <w:rsid w:val="009C429A"/>
    <w:rsid w:val="009C458D"/>
    <w:rsid w:val="009C4F42"/>
    <w:rsid w:val="009C5622"/>
    <w:rsid w:val="009C5C9B"/>
    <w:rsid w:val="009C5FDB"/>
    <w:rsid w:val="009C78E2"/>
    <w:rsid w:val="009D0C03"/>
    <w:rsid w:val="009D1125"/>
    <w:rsid w:val="009D2143"/>
    <w:rsid w:val="009D21E0"/>
    <w:rsid w:val="009D23F6"/>
    <w:rsid w:val="009D262D"/>
    <w:rsid w:val="009D4629"/>
    <w:rsid w:val="009D4759"/>
    <w:rsid w:val="009D481E"/>
    <w:rsid w:val="009D497E"/>
    <w:rsid w:val="009D5BCE"/>
    <w:rsid w:val="009D679F"/>
    <w:rsid w:val="009D6A8A"/>
    <w:rsid w:val="009D6F00"/>
    <w:rsid w:val="009D71C5"/>
    <w:rsid w:val="009E0413"/>
    <w:rsid w:val="009E0737"/>
    <w:rsid w:val="009E0840"/>
    <w:rsid w:val="009E112D"/>
    <w:rsid w:val="009E136E"/>
    <w:rsid w:val="009E4042"/>
    <w:rsid w:val="009E5CB5"/>
    <w:rsid w:val="009E735E"/>
    <w:rsid w:val="009E7A2C"/>
    <w:rsid w:val="009F018E"/>
    <w:rsid w:val="009F0616"/>
    <w:rsid w:val="009F0F05"/>
    <w:rsid w:val="009F132F"/>
    <w:rsid w:val="009F1458"/>
    <w:rsid w:val="009F340F"/>
    <w:rsid w:val="009F36C2"/>
    <w:rsid w:val="009F3C10"/>
    <w:rsid w:val="009F4F23"/>
    <w:rsid w:val="009F5088"/>
    <w:rsid w:val="009F69B8"/>
    <w:rsid w:val="009F6BB9"/>
    <w:rsid w:val="009F716E"/>
    <w:rsid w:val="009F7FAF"/>
    <w:rsid w:val="00A00179"/>
    <w:rsid w:val="00A0065B"/>
    <w:rsid w:val="00A01643"/>
    <w:rsid w:val="00A01B73"/>
    <w:rsid w:val="00A02140"/>
    <w:rsid w:val="00A02264"/>
    <w:rsid w:val="00A02DF3"/>
    <w:rsid w:val="00A036E5"/>
    <w:rsid w:val="00A05A04"/>
    <w:rsid w:val="00A05DC6"/>
    <w:rsid w:val="00A06198"/>
    <w:rsid w:val="00A0646A"/>
    <w:rsid w:val="00A06954"/>
    <w:rsid w:val="00A074E7"/>
    <w:rsid w:val="00A07BFB"/>
    <w:rsid w:val="00A109F8"/>
    <w:rsid w:val="00A10AA3"/>
    <w:rsid w:val="00A10C7F"/>
    <w:rsid w:val="00A10CFB"/>
    <w:rsid w:val="00A119C7"/>
    <w:rsid w:val="00A11A31"/>
    <w:rsid w:val="00A11DE2"/>
    <w:rsid w:val="00A13CE5"/>
    <w:rsid w:val="00A13FBE"/>
    <w:rsid w:val="00A14E99"/>
    <w:rsid w:val="00A16527"/>
    <w:rsid w:val="00A16A9B"/>
    <w:rsid w:val="00A17174"/>
    <w:rsid w:val="00A1725F"/>
    <w:rsid w:val="00A172D8"/>
    <w:rsid w:val="00A21DB6"/>
    <w:rsid w:val="00A2301E"/>
    <w:rsid w:val="00A23359"/>
    <w:rsid w:val="00A23B10"/>
    <w:rsid w:val="00A23C11"/>
    <w:rsid w:val="00A23DA2"/>
    <w:rsid w:val="00A2416B"/>
    <w:rsid w:val="00A24980"/>
    <w:rsid w:val="00A25824"/>
    <w:rsid w:val="00A2704D"/>
    <w:rsid w:val="00A27EE4"/>
    <w:rsid w:val="00A300F6"/>
    <w:rsid w:val="00A302F6"/>
    <w:rsid w:val="00A30A79"/>
    <w:rsid w:val="00A31D99"/>
    <w:rsid w:val="00A32E23"/>
    <w:rsid w:val="00A33F2B"/>
    <w:rsid w:val="00A34C27"/>
    <w:rsid w:val="00A358C1"/>
    <w:rsid w:val="00A36E20"/>
    <w:rsid w:val="00A370ED"/>
    <w:rsid w:val="00A3787C"/>
    <w:rsid w:val="00A40131"/>
    <w:rsid w:val="00A402B4"/>
    <w:rsid w:val="00A4066E"/>
    <w:rsid w:val="00A40AF6"/>
    <w:rsid w:val="00A4162D"/>
    <w:rsid w:val="00A41D29"/>
    <w:rsid w:val="00A42217"/>
    <w:rsid w:val="00A427D3"/>
    <w:rsid w:val="00A43B1F"/>
    <w:rsid w:val="00A43BDF"/>
    <w:rsid w:val="00A443C0"/>
    <w:rsid w:val="00A45B4A"/>
    <w:rsid w:val="00A46A6C"/>
    <w:rsid w:val="00A4711A"/>
    <w:rsid w:val="00A47234"/>
    <w:rsid w:val="00A504C0"/>
    <w:rsid w:val="00A50A6E"/>
    <w:rsid w:val="00A51AB3"/>
    <w:rsid w:val="00A5328E"/>
    <w:rsid w:val="00A53867"/>
    <w:rsid w:val="00A53EEB"/>
    <w:rsid w:val="00A557A9"/>
    <w:rsid w:val="00A55FE5"/>
    <w:rsid w:val="00A563B9"/>
    <w:rsid w:val="00A577E4"/>
    <w:rsid w:val="00A6025F"/>
    <w:rsid w:val="00A603D1"/>
    <w:rsid w:val="00A60EA7"/>
    <w:rsid w:val="00A60EB5"/>
    <w:rsid w:val="00A6190F"/>
    <w:rsid w:val="00A620C3"/>
    <w:rsid w:val="00A625BD"/>
    <w:rsid w:val="00A63B91"/>
    <w:rsid w:val="00A64E78"/>
    <w:rsid w:val="00A65E23"/>
    <w:rsid w:val="00A65FFB"/>
    <w:rsid w:val="00A6630E"/>
    <w:rsid w:val="00A6652D"/>
    <w:rsid w:val="00A67562"/>
    <w:rsid w:val="00A70045"/>
    <w:rsid w:val="00A723F2"/>
    <w:rsid w:val="00A727E2"/>
    <w:rsid w:val="00A7357E"/>
    <w:rsid w:val="00A73FB7"/>
    <w:rsid w:val="00A742C8"/>
    <w:rsid w:val="00A758E9"/>
    <w:rsid w:val="00A76664"/>
    <w:rsid w:val="00A7778B"/>
    <w:rsid w:val="00A77A0D"/>
    <w:rsid w:val="00A80816"/>
    <w:rsid w:val="00A80C9B"/>
    <w:rsid w:val="00A80DD5"/>
    <w:rsid w:val="00A80EE6"/>
    <w:rsid w:val="00A8199E"/>
    <w:rsid w:val="00A81C41"/>
    <w:rsid w:val="00A8346F"/>
    <w:rsid w:val="00A84DB2"/>
    <w:rsid w:val="00A86375"/>
    <w:rsid w:val="00A86524"/>
    <w:rsid w:val="00A87B0B"/>
    <w:rsid w:val="00A90559"/>
    <w:rsid w:val="00A90B9B"/>
    <w:rsid w:val="00A90D23"/>
    <w:rsid w:val="00A911B1"/>
    <w:rsid w:val="00A91D0F"/>
    <w:rsid w:val="00A92DC7"/>
    <w:rsid w:val="00A934AE"/>
    <w:rsid w:val="00A94BD8"/>
    <w:rsid w:val="00A94FEE"/>
    <w:rsid w:val="00A95AE4"/>
    <w:rsid w:val="00A96236"/>
    <w:rsid w:val="00A96882"/>
    <w:rsid w:val="00A9689A"/>
    <w:rsid w:val="00A969B2"/>
    <w:rsid w:val="00A96B32"/>
    <w:rsid w:val="00A96F1C"/>
    <w:rsid w:val="00A96F8F"/>
    <w:rsid w:val="00AA182D"/>
    <w:rsid w:val="00AA1D03"/>
    <w:rsid w:val="00AA3E3C"/>
    <w:rsid w:val="00AA50BC"/>
    <w:rsid w:val="00AA5369"/>
    <w:rsid w:val="00AA6249"/>
    <w:rsid w:val="00AA66E6"/>
    <w:rsid w:val="00AA71D5"/>
    <w:rsid w:val="00AB2A36"/>
    <w:rsid w:val="00AB3078"/>
    <w:rsid w:val="00AB49CD"/>
    <w:rsid w:val="00AB5466"/>
    <w:rsid w:val="00AB5E5D"/>
    <w:rsid w:val="00AB712A"/>
    <w:rsid w:val="00AB7E9D"/>
    <w:rsid w:val="00AC029A"/>
    <w:rsid w:val="00AC02CA"/>
    <w:rsid w:val="00AC0814"/>
    <w:rsid w:val="00AC0F83"/>
    <w:rsid w:val="00AC106C"/>
    <w:rsid w:val="00AC11C4"/>
    <w:rsid w:val="00AC1499"/>
    <w:rsid w:val="00AC169A"/>
    <w:rsid w:val="00AC1C04"/>
    <w:rsid w:val="00AC1E25"/>
    <w:rsid w:val="00AC2F04"/>
    <w:rsid w:val="00AC3A41"/>
    <w:rsid w:val="00AC3E5A"/>
    <w:rsid w:val="00AC5A2B"/>
    <w:rsid w:val="00AC5CB9"/>
    <w:rsid w:val="00AC6420"/>
    <w:rsid w:val="00AC66E9"/>
    <w:rsid w:val="00AC6B9C"/>
    <w:rsid w:val="00AC7883"/>
    <w:rsid w:val="00AD01EC"/>
    <w:rsid w:val="00AD1279"/>
    <w:rsid w:val="00AD14F5"/>
    <w:rsid w:val="00AD29AE"/>
    <w:rsid w:val="00AD2FE2"/>
    <w:rsid w:val="00AD3880"/>
    <w:rsid w:val="00AD4BE7"/>
    <w:rsid w:val="00AD706A"/>
    <w:rsid w:val="00AE0525"/>
    <w:rsid w:val="00AE07AC"/>
    <w:rsid w:val="00AE10EE"/>
    <w:rsid w:val="00AE1CB5"/>
    <w:rsid w:val="00AE2206"/>
    <w:rsid w:val="00AE2435"/>
    <w:rsid w:val="00AE2DAC"/>
    <w:rsid w:val="00AE3276"/>
    <w:rsid w:val="00AE3827"/>
    <w:rsid w:val="00AE4162"/>
    <w:rsid w:val="00AE55AD"/>
    <w:rsid w:val="00AE5CB5"/>
    <w:rsid w:val="00AE60D1"/>
    <w:rsid w:val="00AE6D0C"/>
    <w:rsid w:val="00AF1193"/>
    <w:rsid w:val="00AF11A0"/>
    <w:rsid w:val="00AF1483"/>
    <w:rsid w:val="00AF1940"/>
    <w:rsid w:val="00AF1B4B"/>
    <w:rsid w:val="00AF23BA"/>
    <w:rsid w:val="00AF2965"/>
    <w:rsid w:val="00AF2AC1"/>
    <w:rsid w:val="00AF30AB"/>
    <w:rsid w:val="00AF3155"/>
    <w:rsid w:val="00AF6981"/>
    <w:rsid w:val="00AF7401"/>
    <w:rsid w:val="00AF7E5B"/>
    <w:rsid w:val="00B01C6E"/>
    <w:rsid w:val="00B01EB4"/>
    <w:rsid w:val="00B02CAD"/>
    <w:rsid w:val="00B045D6"/>
    <w:rsid w:val="00B04CF7"/>
    <w:rsid w:val="00B050F4"/>
    <w:rsid w:val="00B06E34"/>
    <w:rsid w:val="00B070BA"/>
    <w:rsid w:val="00B101A9"/>
    <w:rsid w:val="00B103F5"/>
    <w:rsid w:val="00B10542"/>
    <w:rsid w:val="00B11BD0"/>
    <w:rsid w:val="00B12DAF"/>
    <w:rsid w:val="00B137F2"/>
    <w:rsid w:val="00B14DF6"/>
    <w:rsid w:val="00B151B3"/>
    <w:rsid w:val="00B15664"/>
    <w:rsid w:val="00B1637F"/>
    <w:rsid w:val="00B1672E"/>
    <w:rsid w:val="00B167E0"/>
    <w:rsid w:val="00B16C8C"/>
    <w:rsid w:val="00B17276"/>
    <w:rsid w:val="00B20D9E"/>
    <w:rsid w:val="00B21038"/>
    <w:rsid w:val="00B223A6"/>
    <w:rsid w:val="00B23BC2"/>
    <w:rsid w:val="00B24059"/>
    <w:rsid w:val="00B249B3"/>
    <w:rsid w:val="00B26BFE"/>
    <w:rsid w:val="00B26E62"/>
    <w:rsid w:val="00B2797D"/>
    <w:rsid w:val="00B279ED"/>
    <w:rsid w:val="00B31E36"/>
    <w:rsid w:val="00B3280D"/>
    <w:rsid w:val="00B32A3E"/>
    <w:rsid w:val="00B32EC5"/>
    <w:rsid w:val="00B33137"/>
    <w:rsid w:val="00B34366"/>
    <w:rsid w:val="00B34A9D"/>
    <w:rsid w:val="00B34C7D"/>
    <w:rsid w:val="00B3536A"/>
    <w:rsid w:val="00B353BB"/>
    <w:rsid w:val="00B35FA2"/>
    <w:rsid w:val="00B36205"/>
    <w:rsid w:val="00B37638"/>
    <w:rsid w:val="00B37827"/>
    <w:rsid w:val="00B40DA8"/>
    <w:rsid w:val="00B42871"/>
    <w:rsid w:val="00B43C24"/>
    <w:rsid w:val="00B44562"/>
    <w:rsid w:val="00B45A49"/>
    <w:rsid w:val="00B45BFE"/>
    <w:rsid w:val="00B460BF"/>
    <w:rsid w:val="00B47A41"/>
    <w:rsid w:val="00B47BA0"/>
    <w:rsid w:val="00B5019E"/>
    <w:rsid w:val="00B50332"/>
    <w:rsid w:val="00B523D9"/>
    <w:rsid w:val="00B526FC"/>
    <w:rsid w:val="00B5270A"/>
    <w:rsid w:val="00B53453"/>
    <w:rsid w:val="00B53AC5"/>
    <w:rsid w:val="00B542F6"/>
    <w:rsid w:val="00B54898"/>
    <w:rsid w:val="00B548E4"/>
    <w:rsid w:val="00B54E41"/>
    <w:rsid w:val="00B55769"/>
    <w:rsid w:val="00B558A7"/>
    <w:rsid w:val="00B55F5F"/>
    <w:rsid w:val="00B55FE1"/>
    <w:rsid w:val="00B56AF8"/>
    <w:rsid w:val="00B572AB"/>
    <w:rsid w:val="00B578A3"/>
    <w:rsid w:val="00B60303"/>
    <w:rsid w:val="00B60673"/>
    <w:rsid w:val="00B609E9"/>
    <w:rsid w:val="00B60BE6"/>
    <w:rsid w:val="00B611A6"/>
    <w:rsid w:val="00B61EF5"/>
    <w:rsid w:val="00B62E1B"/>
    <w:rsid w:val="00B63B08"/>
    <w:rsid w:val="00B63DC4"/>
    <w:rsid w:val="00B6451F"/>
    <w:rsid w:val="00B646A6"/>
    <w:rsid w:val="00B648C6"/>
    <w:rsid w:val="00B64B9A"/>
    <w:rsid w:val="00B65BA3"/>
    <w:rsid w:val="00B66AF0"/>
    <w:rsid w:val="00B677AE"/>
    <w:rsid w:val="00B716B9"/>
    <w:rsid w:val="00B71E53"/>
    <w:rsid w:val="00B7290F"/>
    <w:rsid w:val="00B73800"/>
    <w:rsid w:val="00B73D89"/>
    <w:rsid w:val="00B73EC6"/>
    <w:rsid w:val="00B74B57"/>
    <w:rsid w:val="00B75077"/>
    <w:rsid w:val="00B76AF6"/>
    <w:rsid w:val="00B775A1"/>
    <w:rsid w:val="00B77A67"/>
    <w:rsid w:val="00B77ECA"/>
    <w:rsid w:val="00B80A1F"/>
    <w:rsid w:val="00B8172E"/>
    <w:rsid w:val="00B81778"/>
    <w:rsid w:val="00B824B1"/>
    <w:rsid w:val="00B82A3C"/>
    <w:rsid w:val="00B82BE3"/>
    <w:rsid w:val="00B83515"/>
    <w:rsid w:val="00B84C98"/>
    <w:rsid w:val="00B86DA1"/>
    <w:rsid w:val="00B874C5"/>
    <w:rsid w:val="00B90665"/>
    <w:rsid w:val="00B90A02"/>
    <w:rsid w:val="00B915C3"/>
    <w:rsid w:val="00B92248"/>
    <w:rsid w:val="00B92523"/>
    <w:rsid w:val="00B92EC7"/>
    <w:rsid w:val="00B94934"/>
    <w:rsid w:val="00B94B45"/>
    <w:rsid w:val="00B96989"/>
    <w:rsid w:val="00B970D7"/>
    <w:rsid w:val="00B978D2"/>
    <w:rsid w:val="00BA0B82"/>
    <w:rsid w:val="00BA3DC3"/>
    <w:rsid w:val="00BA44AF"/>
    <w:rsid w:val="00BA470C"/>
    <w:rsid w:val="00BA6C09"/>
    <w:rsid w:val="00BA6CF2"/>
    <w:rsid w:val="00BB0DF6"/>
    <w:rsid w:val="00BB1098"/>
    <w:rsid w:val="00BB142F"/>
    <w:rsid w:val="00BB18A5"/>
    <w:rsid w:val="00BB1B26"/>
    <w:rsid w:val="00BB1FEE"/>
    <w:rsid w:val="00BB23F8"/>
    <w:rsid w:val="00BB2609"/>
    <w:rsid w:val="00BB2C85"/>
    <w:rsid w:val="00BB40CF"/>
    <w:rsid w:val="00BB44EC"/>
    <w:rsid w:val="00BB607D"/>
    <w:rsid w:val="00BB70E3"/>
    <w:rsid w:val="00BB731C"/>
    <w:rsid w:val="00BB7F44"/>
    <w:rsid w:val="00BC1648"/>
    <w:rsid w:val="00BC19AC"/>
    <w:rsid w:val="00BC37E7"/>
    <w:rsid w:val="00BC41FA"/>
    <w:rsid w:val="00BC4600"/>
    <w:rsid w:val="00BC5895"/>
    <w:rsid w:val="00BC5D98"/>
    <w:rsid w:val="00BC6847"/>
    <w:rsid w:val="00BC7699"/>
    <w:rsid w:val="00BC7E6C"/>
    <w:rsid w:val="00BD0C75"/>
    <w:rsid w:val="00BD0FB3"/>
    <w:rsid w:val="00BD1CCD"/>
    <w:rsid w:val="00BD20D1"/>
    <w:rsid w:val="00BD3333"/>
    <w:rsid w:val="00BD3396"/>
    <w:rsid w:val="00BD490E"/>
    <w:rsid w:val="00BD4CA0"/>
    <w:rsid w:val="00BD6784"/>
    <w:rsid w:val="00BD6FEC"/>
    <w:rsid w:val="00BD7CC2"/>
    <w:rsid w:val="00BE1EEE"/>
    <w:rsid w:val="00BE1F68"/>
    <w:rsid w:val="00BE299B"/>
    <w:rsid w:val="00BE2BD3"/>
    <w:rsid w:val="00BE2D95"/>
    <w:rsid w:val="00BE32F5"/>
    <w:rsid w:val="00BE3534"/>
    <w:rsid w:val="00BE4938"/>
    <w:rsid w:val="00BE5829"/>
    <w:rsid w:val="00BE5BE5"/>
    <w:rsid w:val="00BE60D7"/>
    <w:rsid w:val="00BE72F8"/>
    <w:rsid w:val="00BE745E"/>
    <w:rsid w:val="00BE7FB1"/>
    <w:rsid w:val="00BF0FB0"/>
    <w:rsid w:val="00BF1608"/>
    <w:rsid w:val="00BF1C1E"/>
    <w:rsid w:val="00BF2596"/>
    <w:rsid w:val="00BF2688"/>
    <w:rsid w:val="00BF2A83"/>
    <w:rsid w:val="00BF3376"/>
    <w:rsid w:val="00BF376E"/>
    <w:rsid w:val="00BF3EAF"/>
    <w:rsid w:val="00BF5054"/>
    <w:rsid w:val="00BF52F0"/>
    <w:rsid w:val="00BF53B1"/>
    <w:rsid w:val="00BF55F3"/>
    <w:rsid w:val="00BF6755"/>
    <w:rsid w:val="00BF7BBB"/>
    <w:rsid w:val="00C01826"/>
    <w:rsid w:val="00C019D1"/>
    <w:rsid w:val="00C01C9D"/>
    <w:rsid w:val="00C0283C"/>
    <w:rsid w:val="00C029EC"/>
    <w:rsid w:val="00C0432B"/>
    <w:rsid w:val="00C04D9D"/>
    <w:rsid w:val="00C0504D"/>
    <w:rsid w:val="00C052A1"/>
    <w:rsid w:val="00C0645B"/>
    <w:rsid w:val="00C076F6"/>
    <w:rsid w:val="00C07720"/>
    <w:rsid w:val="00C101C7"/>
    <w:rsid w:val="00C1042D"/>
    <w:rsid w:val="00C10AF3"/>
    <w:rsid w:val="00C11A2B"/>
    <w:rsid w:val="00C13CC1"/>
    <w:rsid w:val="00C1473D"/>
    <w:rsid w:val="00C15E64"/>
    <w:rsid w:val="00C15E9C"/>
    <w:rsid w:val="00C167E5"/>
    <w:rsid w:val="00C1734E"/>
    <w:rsid w:val="00C173B2"/>
    <w:rsid w:val="00C17576"/>
    <w:rsid w:val="00C17F1C"/>
    <w:rsid w:val="00C206E7"/>
    <w:rsid w:val="00C2089E"/>
    <w:rsid w:val="00C22B20"/>
    <w:rsid w:val="00C24ECE"/>
    <w:rsid w:val="00C267CC"/>
    <w:rsid w:val="00C26AC8"/>
    <w:rsid w:val="00C274B7"/>
    <w:rsid w:val="00C27C0A"/>
    <w:rsid w:val="00C301A6"/>
    <w:rsid w:val="00C30358"/>
    <w:rsid w:val="00C30BFE"/>
    <w:rsid w:val="00C32BDC"/>
    <w:rsid w:val="00C33B13"/>
    <w:rsid w:val="00C343E5"/>
    <w:rsid w:val="00C34B3C"/>
    <w:rsid w:val="00C34B65"/>
    <w:rsid w:val="00C37571"/>
    <w:rsid w:val="00C37854"/>
    <w:rsid w:val="00C37921"/>
    <w:rsid w:val="00C37AFF"/>
    <w:rsid w:val="00C41071"/>
    <w:rsid w:val="00C415A9"/>
    <w:rsid w:val="00C41718"/>
    <w:rsid w:val="00C42E17"/>
    <w:rsid w:val="00C4487C"/>
    <w:rsid w:val="00C457B2"/>
    <w:rsid w:val="00C457E7"/>
    <w:rsid w:val="00C458EF"/>
    <w:rsid w:val="00C464B6"/>
    <w:rsid w:val="00C464EC"/>
    <w:rsid w:val="00C46855"/>
    <w:rsid w:val="00C46C33"/>
    <w:rsid w:val="00C47125"/>
    <w:rsid w:val="00C500D4"/>
    <w:rsid w:val="00C50DEB"/>
    <w:rsid w:val="00C518BC"/>
    <w:rsid w:val="00C51A0E"/>
    <w:rsid w:val="00C528A9"/>
    <w:rsid w:val="00C53228"/>
    <w:rsid w:val="00C53AF4"/>
    <w:rsid w:val="00C53B36"/>
    <w:rsid w:val="00C54014"/>
    <w:rsid w:val="00C5465C"/>
    <w:rsid w:val="00C54AE8"/>
    <w:rsid w:val="00C54EEE"/>
    <w:rsid w:val="00C55521"/>
    <w:rsid w:val="00C55CDF"/>
    <w:rsid w:val="00C5681C"/>
    <w:rsid w:val="00C57997"/>
    <w:rsid w:val="00C606BC"/>
    <w:rsid w:val="00C61EE5"/>
    <w:rsid w:val="00C64801"/>
    <w:rsid w:val="00C67E0D"/>
    <w:rsid w:val="00C706A0"/>
    <w:rsid w:val="00C70DA7"/>
    <w:rsid w:val="00C71A15"/>
    <w:rsid w:val="00C71C26"/>
    <w:rsid w:val="00C71D1E"/>
    <w:rsid w:val="00C71D33"/>
    <w:rsid w:val="00C72228"/>
    <w:rsid w:val="00C72424"/>
    <w:rsid w:val="00C72A79"/>
    <w:rsid w:val="00C73546"/>
    <w:rsid w:val="00C73DBE"/>
    <w:rsid w:val="00C75BC7"/>
    <w:rsid w:val="00C768E3"/>
    <w:rsid w:val="00C76C91"/>
    <w:rsid w:val="00C773A2"/>
    <w:rsid w:val="00C774CE"/>
    <w:rsid w:val="00C7781C"/>
    <w:rsid w:val="00C77F39"/>
    <w:rsid w:val="00C80D5C"/>
    <w:rsid w:val="00C8139D"/>
    <w:rsid w:val="00C84685"/>
    <w:rsid w:val="00C8528E"/>
    <w:rsid w:val="00C909A7"/>
    <w:rsid w:val="00C91BFA"/>
    <w:rsid w:val="00C925A7"/>
    <w:rsid w:val="00C92827"/>
    <w:rsid w:val="00C9289C"/>
    <w:rsid w:val="00C92A83"/>
    <w:rsid w:val="00C93229"/>
    <w:rsid w:val="00C93713"/>
    <w:rsid w:val="00C956D3"/>
    <w:rsid w:val="00C95B20"/>
    <w:rsid w:val="00C95F1B"/>
    <w:rsid w:val="00C967E8"/>
    <w:rsid w:val="00CA025A"/>
    <w:rsid w:val="00CA13D0"/>
    <w:rsid w:val="00CA16FA"/>
    <w:rsid w:val="00CA2630"/>
    <w:rsid w:val="00CA588F"/>
    <w:rsid w:val="00CA6273"/>
    <w:rsid w:val="00CA6395"/>
    <w:rsid w:val="00CA64C5"/>
    <w:rsid w:val="00CA68DF"/>
    <w:rsid w:val="00CA7046"/>
    <w:rsid w:val="00CA7D85"/>
    <w:rsid w:val="00CB0595"/>
    <w:rsid w:val="00CB068B"/>
    <w:rsid w:val="00CB0782"/>
    <w:rsid w:val="00CB0A23"/>
    <w:rsid w:val="00CB132E"/>
    <w:rsid w:val="00CB26EB"/>
    <w:rsid w:val="00CB388E"/>
    <w:rsid w:val="00CB46A6"/>
    <w:rsid w:val="00CB4718"/>
    <w:rsid w:val="00CB4E6F"/>
    <w:rsid w:val="00CB560C"/>
    <w:rsid w:val="00CB66DB"/>
    <w:rsid w:val="00CB7010"/>
    <w:rsid w:val="00CB7750"/>
    <w:rsid w:val="00CB7A3F"/>
    <w:rsid w:val="00CC04FF"/>
    <w:rsid w:val="00CC0576"/>
    <w:rsid w:val="00CC0697"/>
    <w:rsid w:val="00CC672B"/>
    <w:rsid w:val="00CC744C"/>
    <w:rsid w:val="00CC79C6"/>
    <w:rsid w:val="00CC7B47"/>
    <w:rsid w:val="00CD07F3"/>
    <w:rsid w:val="00CD0817"/>
    <w:rsid w:val="00CD0D61"/>
    <w:rsid w:val="00CD105D"/>
    <w:rsid w:val="00CD147A"/>
    <w:rsid w:val="00CD1F5B"/>
    <w:rsid w:val="00CD2A72"/>
    <w:rsid w:val="00CD2D86"/>
    <w:rsid w:val="00CD37DB"/>
    <w:rsid w:val="00CD5227"/>
    <w:rsid w:val="00CD5326"/>
    <w:rsid w:val="00CD5476"/>
    <w:rsid w:val="00CD58D3"/>
    <w:rsid w:val="00CD58DE"/>
    <w:rsid w:val="00CD6C07"/>
    <w:rsid w:val="00CD7430"/>
    <w:rsid w:val="00CD7DF6"/>
    <w:rsid w:val="00CE115F"/>
    <w:rsid w:val="00CE19BB"/>
    <w:rsid w:val="00CE1E46"/>
    <w:rsid w:val="00CE1F29"/>
    <w:rsid w:val="00CE2290"/>
    <w:rsid w:val="00CE26E7"/>
    <w:rsid w:val="00CE4284"/>
    <w:rsid w:val="00CE677E"/>
    <w:rsid w:val="00CE6FE2"/>
    <w:rsid w:val="00CE7262"/>
    <w:rsid w:val="00CE739B"/>
    <w:rsid w:val="00CE7772"/>
    <w:rsid w:val="00CE7892"/>
    <w:rsid w:val="00CF053D"/>
    <w:rsid w:val="00CF09A7"/>
    <w:rsid w:val="00CF0AD8"/>
    <w:rsid w:val="00CF0E34"/>
    <w:rsid w:val="00CF0E5F"/>
    <w:rsid w:val="00CF1E38"/>
    <w:rsid w:val="00CF1E72"/>
    <w:rsid w:val="00CF21C2"/>
    <w:rsid w:val="00CF2A27"/>
    <w:rsid w:val="00CF2A80"/>
    <w:rsid w:val="00CF3032"/>
    <w:rsid w:val="00CF3E94"/>
    <w:rsid w:val="00CF4022"/>
    <w:rsid w:val="00CF4997"/>
    <w:rsid w:val="00CF4F97"/>
    <w:rsid w:val="00CF6387"/>
    <w:rsid w:val="00CF741B"/>
    <w:rsid w:val="00CF78EF"/>
    <w:rsid w:val="00D02620"/>
    <w:rsid w:val="00D02808"/>
    <w:rsid w:val="00D02F88"/>
    <w:rsid w:val="00D037ED"/>
    <w:rsid w:val="00D03DF8"/>
    <w:rsid w:val="00D045D5"/>
    <w:rsid w:val="00D05534"/>
    <w:rsid w:val="00D06B51"/>
    <w:rsid w:val="00D06D8F"/>
    <w:rsid w:val="00D07417"/>
    <w:rsid w:val="00D10640"/>
    <w:rsid w:val="00D10901"/>
    <w:rsid w:val="00D10AC7"/>
    <w:rsid w:val="00D118B3"/>
    <w:rsid w:val="00D11B28"/>
    <w:rsid w:val="00D12946"/>
    <w:rsid w:val="00D12B95"/>
    <w:rsid w:val="00D13CA5"/>
    <w:rsid w:val="00D13E1B"/>
    <w:rsid w:val="00D14325"/>
    <w:rsid w:val="00D14904"/>
    <w:rsid w:val="00D164DC"/>
    <w:rsid w:val="00D16FB6"/>
    <w:rsid w:val="00D17046"/>
    <w:rsid w:val="00D17C17"/>
    <w:rsid w:val="00D17CFD"/>
    <w:rsid w:val="00D20C8B"/>
    <w:rsid w:val="00D21A0D"/>
    <w:rsid w:val="00D22D8C"/>
    <w:rsid w:val="00D231E0"/>
    <w:rsid w:val="00D23522"/>
    <w:rsid w:val="00D248F1"/>
    <w:rsid w:val="00D25D27"/>
    <w:rsid w:val="00D25DE2"/>
    <w:rsid w:val="00D2605A"/>
    <w:rsid w:val="00D26410"/>
    <w:rsid w:val="00D26865"/>
    <w:rsid w:val="00D3064C"/>
    <w:rsid w:val="00D311F4"/>
    <w:rsid w:val="00D31C79"/>
    <w:rsid w:val="00D31CA4"/>
    <w:rsid w:val="00D32331"/>
    <w:rsid w:val="00D32AE6"/>
    <w:rsid w:val="00D34124"/>
    <w:rsid w:val="00D3458A"/>
    <w:rsid w:val="00D34B79"/>
    <w:rsid w:val="00D34EE8"/>
    <w:rsid w:val="00D35384"/>
    <w:rsid w:val="00D35E93"/>
    <w:rsid w:val="00D36669"/>
    <w:rsid w:val="00D368A5"/>
    <w:rsid w:val="00D36AC9"/>
    <w:rsid w:val="00D36C81"/>
    <w:rsid w:val="00D37581"/>
    <w:rsid w:val="00D3771C"/>
    <w:rsid w:val="00D37A6B"/>
    <w:rsid w:val="00D4011D"/>
    <w:rsid w:val="00D40C5D"/>
    <w:rsid w:val="00D40E15"/>
    <w:rsid w:val="00D4319B"/>
    <w:rsid w:val="00D436FD"/>
    <w:rsid w:val="00D43BF1"/>
    <w:rsid w:val="00D44C2F"/>
    <w:rsid w:val="00D4697A"/>
    <w:rsid w:val="00D46A0F"/>
    <w:rsid w:val="00D46E4D"/>
    <w:rsid w:val="00D477ED"/>
    <w:rsid w:val="00D50ADD"/>
    <w:rsid w:val="00D50F5E"/>
    <w:rsid w:val="00D50FAD"/>
    <w:rsid w:val="00D52DC0"/>
    <w:rsid w:val="00D53DCC"/>
    <w:rsid w:val="00D5456E"/>
    <w:rsid w:val="00D54759"/>
    <w:rsid w:val="00D54931"/>
    <w:rsid w:val="00D54CEF"/>
    <w:rsid w:val="00D56264"/>
    <w:rsid w:val="00D56CEB"/>
    <w:rsid w:val="00D56E58"/>
    <w:rsid w:val="00D60408"/>
    <w:rsid w:val="00D60A2F"/>
    <w:rsid w:val="00D6140C"/>
    <w:rsid w:val="00D61446"/>
    <w:rsid w:val="00D6158D"/>
    <w:rsid w:val="00D62188"/>
    <w:rsid w:val="00D629C0"/>
    <w:rsid w:val="00D62E67"/>
    <w:rsid w:val="00D63BCA"/>
    <w:rsid w:val="00D63D84"/>
    <w:rsid w:val="00D64033"/>
    <w:rsid w:val="00D64A25"/>
    <w:rsid w:val="00D657B8"/>
    <w:rsid w:val="00D65C05"/>
    <w:rsid w:val="00D6679F"/>
    <w:rsid w:val="00D7004E"/>
    <w:rsid w:val="00D700FA"/>
    <w:rsid w:val="00D70112"/>
    <w:rsid w:val="00D70966"/>
    <w:rsid w:val="00D70C65"/>
    <w:rsid w:val="00D73475"/>
    <w:rsid w:val="00D737CA"/>
    <w:rsid w:val="00D743FE"/>
    <w:rsid w:val="00D7446D"/>
    <w:rsid w:val="00D74ABE"/>
    <w:rsid w:val="00D74E43"/>
    <w:rsid w:val="00D764D8"/>
    <w:rsid w:val="00D7656E"/>
    <w:rsid w:val="00D76C71"/>
    <w:rsid w:val="00D770AB"/>
    <w:rsid w:val="00D80B6C"/>
    <w:rsid w:val="00D838F5"/>
    <w:rsid w:val="00D83C4E"/>
    <w:rsid w:val="00D844F8"/>
    <w:rsid w:val="00D84799"/>
    <w:rsid w:val="00D873BE"/>
    <w:rsid w:val="00D901C9"/>
    <w:rsid w:val="00D909FA"/>
    <w:rsid w:val="00D918A2"/>
    <w:rsid w:val="00D92392"/>
    <w:rsid w:val="00D93837"/>
    <w:rsid w:val="00D96591"/>
    <w:rsid w:val="00D97376"/>
    <w:rsid w:val="00D974A0"/>
    <w:rsid w:val="00D976BB"/>
    <w:rsid w:val="00D97BFB"/>
    <w:rsid w:val="00D97C0F"/>
    <w:rsid w:val="00DA0567"/>
    <w:rsid w:val="00DA0D10"/>
    <w:rsid w:val="00DA1A84"/>
    <w:rsid w:val="00DA22C7"/>
    <w:rsid w:val="00DA251F"/>
    <w:rsid w:val="00DA2754"/>
    <w:rsid w:val="00DA2AE1"/>
    <w:rsid w:val="00DA4C49"/>
    <w:rsid w:val="00DA4E28"/>
    <w:rsid w:val="00DA55A5"/>
    <w:rsid w:val="00DA574F"/>
    <w:rsid w:val="00DA652A"/>
    <w:rsid w:val="00DA694A"/>
    <w:rsid w:val="00DA7162"/>
    <w:rsid w:val="00DB0236"/>
    <w:rsid w:val="00DB023B"/>
    <w:rsid w:val="00DB0BA6"/>
    <w:rsid w:val="00DB1117"/>
    <w:rsid w:val="00DB6083"/>
    <w:rsid w:val="00DB69AB"/>
    <w:rsid w:val="00DB76A5"/>
    <w:rsid w:val="00DC0900"/>
    <w:rsid w:val="00DC0AB4"/>
    <w:rsid w:val="00DC0B62"/>
    <w:rsid w:val="00DC1BDF"/>
    <w:rsid w:val="00DC2077"/>
    <w:rsid w:val="00DC35B6"/>
    <w:rsid w:val="00DC41B4"/>
    <w:rsid w:val="00DC4750"/>
    <w:rsid w:val="00DC4C9B"/>
    <w:rsid w:val="00DC542F"/>
    <w:rsid w:val="00DC561A"/>
    <w:rsid w:val="00DC5756"/>
    <w:rsid w:val="00DC6B8E"/>
    <w:rsid w:val="00DC6F4C"/>
    <w:rsid w:val="00DC7D1E"/>
    <w:rsid w:val="00DD0E60"/>
    <w:rsid w:val="00DD148A"/>
    <w:rsid w:val="00DD178B"/>
    <w:rsid w:val="00DD46E8"/>
    <w:rsid w:val="00DD4BF9"/>
    <w:rsid w:val="00DD55CF"/>
    <w:rsid w:val="00DD57F5"/>
    <w:rsid w:val="00DD63E5"/>
    <w:rsid w:val="00DD738D"/>
    <w:rsid w:val="00DD7AFA"/>
    <w:rsid w:val="00DE12E1"/>
    <w:rsid w:val="00DE177B"/>
    <w:rsid w:val="00DE17E1"/>
    <w:rsid w:val="00DE20F8"/>
    <w:rsid w:val="00DE2657"/>
    <w:rsid w:val="00DE2664"/>
    <w:rsid w:val="00DE29A4"/>
    <w:rsid w:val="00DE427A"/>
    <w:rsid w:val="00DE44D4"/>
    <w:rsid w:val="00DE45DB"/>
    <w:rsid w:val="00DE49D1"/>
    <w:rsid w:val="00DE4BAA"/>
    <w:rsid w:val="00DE4EE7"/>
    <w:rsid w:val="00DE4FF4"/>
    <w:rsid w:val="00DE50C1"/>
    <w:rsid w:val="00DE5366"/>
    <w:rsid w:val="00DE5A18"/>
    <w:rsid w:val="00DE5B20"/>
    <w:rsid w:val="00DE5F52"/>
    <w:rsid w:val="00DE600A"/>
    <w:rsid w:val="00DE63F1"/>
    <w:rsid w:val="00DE64DC"/>
    <w:rsid w:val="00DE69D2"/>
    <w:rsid w:val="00DE7DB2"/>
    <w:rsid w:val="00DF0FC9"/>
    <w:rsid w:val="00DF1097"/>
    <w:rsid w:val="00DF12E3"/>
    <w:rsid w:val="00DF382C"/>
    <w:rsid w:val="00DF3B7D"/>
    <w:rsid w:val="00DF4276"/>
    <w:rsid w:val="00DF493A"/>
    <w:rsid w:val="00DF4B20"/>
    <w:rsid w:val="00DF5755"/>
    <w:rsid w:val="00DF7194"/>
    <w:rsid w:val="00E004FA"/>
    <w:rsid w:val="00E00829"/>
    <w:rsid w:val="00E00B8D"/>
    <w:rsid w:val="00E00FCB"/>
    <w:rsid w:val="00E011F0"/>
    <w:rsid w:val="00E015B2"/>
    <w:rsid w:val="00E01B41"/>
    <w:rsid w:val="00E02BE5"/>
    <w:rsid w:val="00E02D47"/>
    <w:rsid w:val="00E03350"/>
    <w:rsid w:val="00E03D0D"/>
    <w:rsid w:val="00E046F0"/>
    <w:rsid w:val="00E05666"/>
    <w:rsid w:val="00E05753"/>
    <w:rsid w:val="00E05AF5"/>
    <w:rsid w:val="00E07A95"/>
    <w:rsid w:val="00E11462"/>
    <w:rsid w:val="00E116C6"/>
    <w:rsid w:val="00E117BE"/>
    <w:rsid w:val="00E11FBC"/>
    <w:rsid w:val="00E13628"/>
    <w:rsid w:val="00E1362A"/>
    <w:rsid w:val="00E13F30"/>
    <w:rsid w:val="00E142F5"/>
    <w:rsid w:val="00E15793"/>
    <w:rsid w:val="00E168E7"/>
    <w:rsid w:val="00E17765"/>
    <w:rsid w:val="00E17A07"/>
    <w:rsid w:val="00E17FD4"/>
    <w:rsid w:val="00E20492"/>
    <w:rsid w:val="00E206C1"/>
    <w:rsid w:val="00E20930"/>
    <w:rsid w:val="00E224E5"/>
    <w:rsid w:val="00E22856"/>
    <w:rsid w:val="00E229F7"/>
    <w:rsid w:val="00E22FE4"/>
    <w:rsid w:val="00E23504"/>
    <w:rsid w:val="00E238E0"/>
    <w:rsid w:val="00E23D3A"/>
    <w:rsid w:val="00E24422"/>
    <w:rsid w:val="00E25DE2"/>
    <w:rsid w:val="00E2676E"/>
    <w:rsid w:val="00E3005F"/>
    <w:rsid w:val="00E304E9"/>
    <w:rsid w:val="00E31832"/>
    <w:rsid w:val="00E32E28"/>
    <w:rsid w:val="00E331E3"/>
    <w:rsid w:val="00E331E4"/>
    <w:rsid w:val="00E34769"/>
    <w:rsid w:val="00E3481E"/>
    <w:rsid w:val="00E34E3F"/>
    <w:rsid w:val="00E36732"/>
    <w:rsid w:val="00E3698B"/>
    <w:rsid w:val="00E36B0C"/>
    <w:rsid w:val="00E40FEA"/>
    <w:rsid w:val="00E4109F"/>
    <w:rsid w:val="00E41AFC"/>
    <w:rsid w:val="00E41B9D"/>
    <w:rsid w:val="00E4207B"/>
    <w:rsid w:val="00E42432"/>
    <w:rsid w:val="00E43A2A"/>
    <w:rsid w:val="00E44418"/>
    <w:rsid w:val="00E44BC5"/>
    <w:rsid w:val="00E45317"/>
    <w:rsid w:val="00E45B00"/>
    <w:rsid w:val="00E46D6B"/>
    <w:rsid w:val="00E46EBD"/>
    <w:rsid w:val="00E47FDB"/>
    <w:rsid w:val="00E50F4C"/>
    <w:rsid w:val="00E5167D"/>
    <w:rsid w:val="00E519DB"/>
    <w:rsid w:val="00E522F0"/>
    <w:rsid w:val="00E5321B"/>
    <w:rsid w:val="00E53EAF"/>
    <w:rsid w:val="00E54BC8"/>
    <w:rsid w:val="00E54E4C"/>
    <w:rsid w:val="00E54F2A"/>
    <w:rsid w:val="00E5516B"/>
    <w:rsid w:val="00E57034"/>
    <w:rsid w:val="00E5780A"/>
    <w:rsid w:val="00E60AC9"/>
    <w:rsid w:val="00E60E92"/>
    <w:rsid w:val="00E617B9"/>
    <w:rsid w:val="00E62334"/>
    <w:rsid w:val="00E629BC"/>
    <w:rsid w:val="00E62E50"/>
    <w:rsid w:val="00E62F10"/>
    <w:rsid w:val="00E6347C"/>
    <w:rsid w:val="00E63FA9"/>
    <w:rsid w:val="00E649BF"/>
    <w:rsid w:val="00E64DE8"/>
    <w:rsid w:val="00E65769"/>
    <w:rsid w:val="00E65D54"/>
    <w:rsid w:val="00E66460"/>
    <w:rsid w:val="00E66689"/>
    <w:rsid w:val="00E66B73"/>
    <w:rsid w:val="00E66C1D"/>
    <w:rsid w:val="00E7019B"/>
    <w:rsid w:val="00E70343"/>
    <w:rsid w:val="00E70509"/>
    <w:rsid w:val="00E71240"/>
    <w:rsid w:val="00E71BBE"/>
    <w:rsid w:val="00E72B64"/>
    <w:rsid w:val="00E72CD0"/>
    <w:rsid w:val="00E73390"/>
    <w:rsid w:val="00E754AA"/>
    <w:rsid w:val="00E75807"/>
    <w:rsid w:val="00E75B42"/>
    <w:rsid w:val="00E77534"/>
    <w:rsid w:val="00E77A2A"/>
    <w:rsid w:val="00E82508"/>
    <w:rsid w:val="00E84714"/>
    <w:rsid w:val="00E85811"/>
    <w:rsid w:val="00E8712F"/>
    <w:rsid w:val="00E877E1"/>
    <w:rsid w:val="00E912E0"/>
    <w:rsid w:val="00E915A3"/>
    <w:rsid w:val="00E9175A"/>
    <w:rsid w:val="00E91867"/>
    <w:rsid w:val="00E91A9A"/>
    <w:rsid w:val="00E94077"/>
    <w:rsid w:val="00E942D5"/>
    <w:rsid w:val="00E944B4"/>
    <w:rsid w:val="00E94722"/>
    <w:rsid w:val="00E9661A"/>
    <w:rsid w:val="00E96A67"/>
    <w:rsid w:val="00E96D4F"/>
    <w:rsid w:val="00E96D67"/>
    <w:rsid w:val="00E97017"/>
    <w:rsid w:val="00E976FD"/>
    <w:rsid w:val="00E9787E"/>
    <w:rsid w:val="00EA0352"/>
    <w:rsid w:val="00EA0614"/>
    <w:rsid w:val="00EA0A3B"/>
    <w:rsid w:val="00EA12FF"/>
    <w:rsid w:val="00EA228C"/>
    <w:rsid w:val="00EA3E5C"/>
    <w:rsid w:val="00EA4620"/>
    <w:rsid w:val="00EA508B"/>
    <w:rsid w:val="00EA7A2B"/>
    <w:rsid w:val="00EB0B15"/>
    <w:rsid w:val="00EB1EFB"/>
    <w:rsid w:val="00EB302C"/>
    <w:rsid w:val="00EB44F3"/>
    <w:rsid w:val="00EB50F0"/>
    <w:rsid w:val="00EB5C9A"/>
    <w:rsid w:val="00EB608A"/>
    <w:rsid w:val="00EB6968"/>
    <w:rsid w:val="00EB69B7"/>
    <w:rsid w:val="00EB6B23"/>
    <w:rsid w:val="00EC1082"/>
    <w:rsid w:val="00EC16AD"/>
    <w:rsid w:val="00EC2164"/>
    <w:rsid w:val="00EC2652"/>
    <w:rsid w:val="00EC386A"/>
    <w:rsid w:val="00EC3FE5"/>
    <w:rsid w:val="00EC4122"/>
    <w:rsid w:val="00EC51C4"/>
    <w:rsid w:val="00EC58A6"/>
    <w:rsid w:val="00EC6741"/>
    <w:rsid w:val="00EC6E5D"/>
    <w:rsid w:val="00ED12A8"/>
    <w:rsid w:val="00ED12C2"/>
    <w:rsid w:val="00ED196D"/>
    <w:rsid w:val="00ED2E52"/>
    <w:rsid w:val="00ED3B29"/>
    <w:rsid w:val="00ED3DA1"/>
    <w:rsid w:val="00ED474B"/>
    <w:rsid w:val="00ED5529"/>
    <w:rsid w:val="00ED5C9D"/>
    <w:rsid w:val="00ED5E1B"/>
    <w:rsid w:val="00ED6241"/>
    <w:rsid w:val="00ED6E55"/>
    <w:rsid w:val="00ED724E"/>
    <w:rsid w:val="00ED7A4E"/>
    <w:rsid w:val="00EE0924"/>
    <w:rsid w:val="00EE2637"/>
    <w:rsid w:val="00EE374A"/>
    <w:rsid w:val="00EE4E3B"/>
    <w:rsid w:val="00EE5701"/>
    <w:rsid w:val="00EE5F75"/>
    <w:rsid w:val="00EE6A9F"/>
    <w:rsid w:val="00EE77DA"/>
    <w:rsid w:val="00EE7971"/>
    <w:rsid w:val="00EE7BC0"/>
    <w:rsid w:val="00EF11D7"/>
    <w:rsid w:val="00EF528F"/>
    <w:rsid w:val="00EF61D0"/>
    <w:rsid w:val="00EF6E21"/>
    <w:rsid w:val="00EF7294"/>
    <w:rsid w:val="00EF72DC"/>
    <w:rsid w:val="00EF7A46"/>
    <w:rsid w:val="00EF7C8F"/>
    <w:rsid w:val="00F004E1"/>
    <w:rsid w:val="00F00BA1"/>
    <w:rsid w:val="00F0228A"/>
    <w:rsid w:val="00F031D2"/>
    <w:rsid w:val="00F036F7"/>
    <w:rsid w:val="00F03DBD"/>
    <w:rsid w:val="00F0428D"/>
    <w:rsid w:val="00F05DD1"/>
    <w:rsid w:val="00F06250"/>
    <w:rsid w:val="00F06BA6"/>
    <w:rsid w:val="00F06DBF"/>
    <w:rsid w:val="00F07383"/>
    <w:rsid w:val="00F0771F"/>
    <w:rsid w:val="00F10A35"/>
    <w:rsid w:val="00F10A54"/>
    <w:rsid w:val="00F10EB8"/>
    <w:rsid w:val="00F12FC9"/>
    <w:rsid w:val="00F13069"/>
    <w:rsid w:val="00F1351F"/>
    <w:rsid w:val="00F13894"/>
    <w:rsid w:val="00F13DDF"/>
    <w:rsid w:val="00F13F8C"/>
    <w:rsid w:val="00F149FC"/>
    <w:rsid w:val="00F16312"/>
    <w:rsid w:val="00F17CAA"/>
    <w:rsid w:val="00F20144"/>
    <w:rsid w:val="00F21ED1"/>
    <w:rsid w:val="00F22402"/>
    <w:rsid w:val="00F2249F"/>
    <w:rsid w:val="00F22C23"/>
    <w:rsid w:val="00F25639"/>
    <w:rsid w:val="00F25869"/>
    <w:rsid w:val="00F26513"/>
    <w:rsid w:val="00F2729F"/>
    <w:rsid w:val="00F27B7E"/>
    <w:rsid w:val="00F30A87"/>
    <w:rsid w:val="00F32137"/>
    <w:rsid w:val="00F323BC"/>
    <w:rsid w:val="00F32B4B"/>
    <w:rsid w:val="00F32EBA"/>
    <w:rsid w:val="00F330EE"/>
    <w:rsid w:val="00F333D2"/>
    <w:rsid w:val="00F34CC0"/>
    <w:rsid w:val="00F36BB0"/>
    <w:rsid w:val="00F4086D"/>
    <w:rsid w:val="00F41FF3"/>
    <w:rsid w:val="00F42233"/>
    <w:rsid w:val="00F42ED0"/>
    <w:rsid w:val="00F43533"/>
    <w:rsid w:val="00F43EEE"/>
    <w:rsid w:val="00F44CCE"/>
    <w:rsid w:val="00F46AD9"/>
    <w:rsid w:val="00F46D04"/>
    <w:rsid w:val="00F50913"/>
    <w:rsid w:val="00F51B7B"/>
    <w:rsid w:val="00F52740"/>
    <w:rsid w:val="00F52CCA"/>
    <w:rsid w:val="00F53147"/>
    <w:rsid w:val="00F537ED"/>
    <w:rsid w:val="00F55818"/>
    <w:rsid w:val="00F55978"/>
    <w:rsid w:val="00F55ACA"/>
    <w:rsid w:val="00F56B8A"/>
    <w:rsid w:val="00F57C93"/>
    <w:rsid w:val="00F612D3"/>
    <w:rsid w:val="00F61616"/>
    <w:rsid w:val="00F61DCE"/>
    <w:rsid w:val="00F62D69"/>
    <w:rsid w:val="00F63415"/>
    <w:rsid w:val="00F64956"/>
    <w:rsid w:val="00F651EE"/>
    <w:rsid w:val="00F65540"/>
    <w:rsid w:val="00F65572"/>
    <w:rsid w:val="00F66708"/>
    <w:rsid w:val="00F672BE"/>
    <w:rsid w:val="00F67871"/>
    <w:rsid w:val="00F679EE"/>
    <w:rsid w:val="00F67B87"/>
    <w:rsid w:val="00F67C28"/>
    <w:rsid w:val="00F71A4B"/>
    <w:rsid w:val="00F71A6D"/>
    <w:rsid w:val="00F71B65"/>
    <w:rsid w:val="00F71FF2"/>
    <w:rsid w:val="00F721C6"/>
    <w:rsid w:val="00F72430"/>
    <w:rsid w:val="00F72CC3"/>
    <w:rsid w:val="00F73781"/>
    <w:rsid w:val="00F75214"/>
    <w:rsid w:val="00F75452"/>
    <w:rsid w:val="00F75A6A"/>
    <w:rsid w:val="00F75DED"/>
    <w:rsid w:val="00F762BD"/>
    <w:rsid w:val="00F77D83"/>
    <w:rsid w:val="00F80531"/>
    <w:rsid w:val="00F80572"/>
    <w:rsid w:val="00F80620"/>
    <w:rsid w:val="00F80903"/>
    <w:rsid w:val="00F80C22"/>
    <w:rsid w:val="00F80FD4"/>
    <w:rsid w:val="00F81653"/>
    <w:rsid w:val="00F8252A"/>
    <w:rsid w:val="00F82FF9"/>
    <w:rsid w:val="00F837CE"/>
    <w:rsid w:val="00F85753"/>
    <w:rsid w:val="00F861F7"/>
    <w:rsid w:val="00F86DBD"/>
    <w:rsid w:val="00F87D45"/>
    <w:rsid w:val="00F87F92"/>
    <w:rsid w:val="00F90133"/>
    <w:rsid w:val="00F90F07"/>
    <w:rsid w:val="00F9187F"/>
    <w:rsid w:val="00F9203F"/>
    <w:rsid w:val="00F93951"/>
    <w:rsid w:val="00F93B7F"/>
    <w:rsid w:val="00F94DD7"/>
    <w:rsid w:val="00F97049"/>
    <w:rsid w:val="00F9725A"/>
    <w:rsid w:val="00FA05B7"/>
    <w:rsid w:val="00FA05D7"/>
    <w:rsid w:val="00FA0D46"/>
    <w:rsid w:val="00FA0D8C"/>
    <w:rsid w:val="00FA1277"/>
    <w:rsid w:val="00FA1BCC"/>
    <w:rsid w:val="00FA21B9"/>
    <w:rsid w:val="00FA221B"/>
    <w:rsid w:val="00FA2406"/>
    <w:rsid w:val="00FA2738"/>
    <w:rsid w:val="00FA35C3"/>
    <w:rsid w:val="00FA39F1"/>
    <w:rsid w:val="00FA4B74"/>
    <w:rsid w:val="00FA4C07"/>
    <w:rsid w:val="00FA4D66"/>
    <w:rsid w:val="00FA53F9"/>
    <w:rsid w:val="00FA5628"/>
    <w:rsid w:val="00FA621C"/>
    <w:rsid w:val="00FA748D"/>
    <w:rsid w:val="00FB0197"/>
    <w:rsid w:val="00FB0515"/>
    <w:rsid w:val="00FB0E25"/>
    <w:rsid w:val="00FB1694"/>
    <w:rsid w:val="00FB1C95"/>
    <w:rsid w:val="00FB2B92"/>
    <w:rsid w:val="00FB33E2"/>
    <w:rsid w:val="00FB4360"/>
    <w:rsid w:val="00FB48F8"/>
    <w:rsid w:val="00FB5318"/>
    <w:rsid w:val="00FB5B02"/>
    <w:rsid w:val="00FB5DB2"/>
    <w:rsid w:val="00FB60CD"/>
    <w:rsid w:val="00FB6805"/>
    <w:rsid w:val="00FC0AC1"/>
    <w:rsid w:val="00FC1772"/>
    <w:rsid w:val="00FC1D47"/>
    <w:rsid w:val="00FC25E1"/>
    <w:rsid w:val="00FC3E2D"/>
    <w:rsid w:val="00FC406A"/>
    <w:rsid w:val="00FC40B7"/>
    <w:rsid w:val="00FC45DF"/>
    <w:rsid w:val="00FC5D40"/>
    <w:rsid w:val="00FC694F"/>
    <w:rsid w:val="00FC7579"/>
    <w:rsid w:val="00FD00C7"/>
    <w:rsid w:val="00FD19BC"/>
    <w:rsid w:val="00FD2660"/>
    <w:rsid w:val="00FD2848"/>
    <w:rsid w:val="00FD298F"/>
    <w:rsid w:val="00FD3E1D"/>
    <w:rsid w:val="00FD4D0E"/>
    <w:rsid w:val="00FD6BEA"/>
    <w:rsid w:val="00FD6DB2"/>
    <w:rsid w:val="00FD765A"/>
    <w:rsid w:val="00FE0369"/>
    <w:rsid w:val="00FE190D"/>
    <w:rsid w:val="00FE1E40"/>
    <w:rsid w:val="00FE2BA0"/>
    <w:rsid w:val="00FE310B"/>
    <w:rsid w:val="00FE31A5"/>
    <w:rsid w:val="00FE3E4E"/>
    <w:rsid w:val="00FE436A"/>
    <w:rsid w:val="00FE44CF"/>
    <w:rsid w:val="00FE48B1"/>
    <w:rsid w:val="00FE4C1B"/>
    <w:rsid w:val="00FE4D64"/>
    <w:rsid w:val="00FE5674"/>
    <w:rsid w:val="00FE6DF5"/>
    <w:rsid w:val="00FE745B"/>
    <w:rsid w:val="00FF0114"/>
    <w:rsid w:val="00FF097B"/>
    <w:rsid w:val="00FF1081"/>
    <w:rsid w:val="00FF1800"/>
    <w:rsid w:val="00FF1C1D"/>
    <w:rsid w:val="00FF1C7F"/>
    <w:rsid w:val="00FF2A61"/>
    <w:rsid w:val="00FF3F45"/>
    <w:rsid w:val="00FF6357"/>
    <w:rsid w:val="0E0536A3"/>
    <w:rsid w:val="2AC4DADF"/>
    <w:rsid w:val="3F6D9A0F"/>
    <w:rsid w:val="6F3EEE73"/>
  </w:rsids>
  <m:mathPr>
    <m:mathFont m:val="Cambria Math"/>
    <m:brkBin m:val="before"/>
    <m:brkBinSub m:val="--"/>
    <m:smallFrac/>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5DFE8566"/>
  <w15:docId w15:val="{EDA3E44A-A415-4E28-9A8A-05CBAD3BB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uiPriority="1" w:qFormat="1"/>
    <w:lsdException w:name="heading 2" w:uiPriority="1" w:qFormat="1"/>
    <w:lsdException w:name="heading 3" w:uiPriority="9"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99"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653BB"/>
    <w:rPr>
      <w:sz w:val="24"/>
      <w:szCs w:val="24"/>
      <w:lang w:val="en-US" w:eastAsia="en-US"/>
    </w:rPr>
  </w:style>
  <w:style w:type="paragraph" w:styleId="Ttulo1">
    <w:name w:val="heading 1"/>
    <w:basedOn w:val="Normal"/>
    <w:next w:val="Corpodetexto"/>
    <w:link w:val="Ttulo1Char"/>
    <w:uiPriority w:val="1"/>
    <w:qFormat/>
    <w:rsid w:val="00CF78EF"/>
    <w:pPr>
      <w:keepNext/>
      <w:numPr>
        <w:numId w:val="1"/>
      </w:numPr>
      <w:spacing w:after="240" w:line="360" w:lineRule="auto"/>
      <w:ind w:left="357" w:hanging="357"/>
      <w:outlineLvl w:val="0"/>
    </w:pPr>
    <w:rPr>
      <w:b/>
      <w:caps/>
      <w:sz w:val="28"/>
      <w:lang w:val="pt-BR"/>
    </w:rPr>
  </w:style>
  <w:style w:type="paragraph" w:styleId="Ttulo2">
    <w:name w:val="heading 2"/>
    <w:basedOn w:val="Normal"/>
    <w:next w:val="Corpodetexto"/>
    <w:link w:val="Ttulo2Char"/>
    <w:autoRedefine/>
    <w:uiPriority w:val="1"/>
    <w:qFormat/>
    <w:rsid w:val="00DA251F"/>
    <w:pPr>
      <w:keepNext/>
      <w:numPr>
        <w:ilvl w:val="1"/>
        <w:numId w:val="1"/>
      </w:numPr>
      <w:spacing w:before="480" w:after="240" w:line="360" w:lineRule="auto"/>
      <w:outlineLvl w:val="1"/>
    </w:pPr>
    <w:rPr>
      <w:rFonts w:cs="Arial"/>
      <w:b/>
      <w:iCs/>
      <w:lang w:val="pt-BR"/>
    </w:rPr>
  </w:style>
  <w:style w:type="paragraph" w:styleId="Ttulo3">
    <w:name w:val="heading 3"/>
    <w:basedOn w:val="Normal"/>
    <w:next w:val="Corpodetexto"/>
    <w:link w:val="Ttulo3Char"/>
    <w:autoRedefine/>
    <w:uiPriority w:val="9"/>
    <w:qFormat/>
    <w:rsid w:val="00F67B87"/>
    <w:pPr>
      <w:keepNext/>
      <w:numPr>
        <w:ilvl w:val="2"/>
        <w:numId w:val="1"/>
      </w:numPr>
      <w:spacing w:before="360" w:after="120" w:line="360" w:lineRule="auto"/>
      <w:jc w:val="both"/>
      <w:outlineLvl w:val="2"/>
    </w:pPr>
    <w:rPr>
      <w:b/>
      <w:bCs/>
      <w:lang w:val="pt-BR"/>
    </w:rPr>
  </w:style>
  <w:style w:type="paragraph" w:styleId="Ttulo4">
    <w:name w:val="heading 4"/>
    <w:basedOn w:val="Normal"/>
    <w:next w:val="Normal"/>
    <w:qFormat/>
    <w:rsid w:val="006F052E"/>
    <w:pPr>
      <w:keepNext/>
      <w:numPr>
        <w:ilvl w:val="3"/>
        <w:numId w:val="1"/>
      </w:numPr>
      <w:spacing w:before="240" w:after="60" w:line="480" w:lineRule="auto"/>
      <w:jc w:val="both"/>
      <w:outlineLvl w:val="3"/>
    </w:pPr>
    <w:rPr>
      <w:b/>
      <w:bCs/>
      <w:sz w:val="28"/>
      <w:szCs w:val="28"/>
      <w:lang w:val="pt-BR"/>
    </w:rPr>
  </w:style>
  <w:style w:type="paragraph" w:styleId="Ttulo5">
    <w:name w:val="heading 5"/>
    <w:basedOn w:val="Normal"/>
    <w:next w:val="Normal"/>
    <w:qFormat/>
    <w:rsid w:val="006F052E"/>
    <w:pPr>
      <w:numPr>
        <w:ilvl w:val="4"/>
        <w:numId w:val="1"/>
      </w:numPr>
      <w:spacing w:before="240" w:after="60" w:line="480" w:lineRule="auto"/>
      <w:jc w:val="both"/>
      <w:outlineLvl w:val="4"/>
    </w:pPr>
    <w:rPr>
      <w:b/>
      <w:bCs/>
      <w:i/>
      <w:iCs/>
      <w:sz w:val="26"/>
      <w:szCs w:val="26"/>
      <w:lang w:val="pt-BR"/>
    </w:rPr>
  </w:style>
  <w:style w:type="paragraph" w:styleId="Ttulo6">
    <w:name w:val="heading 6"/>
    <w:basedOn w:val="Normal"/>
    <w:next w:val="Normal"/>
    <w:qFormat/>
    <w:rsid w:val="006F052E"/>
    <w:pPr>
      <w:numPr>
        <w:ilvl w:val="5"/>
        <w:numId w:val="1"/>
      </w:numPr>
      <w:spacing w:before="240" w:after="60" w:line="480" w:lineRule="auto"/>
      <w:jc w:val="both"/>
      <w:outlineLvl w:val="5"/>
    </w:pPr>
    <w:rPr>
      <w:b/>
      <w:bCs/>
      <w:sz w:val="22"/>
      <w:szCs w:val="22"/>
      <w:lang w:val="pt-BR"/>
    </w:rPr>
  </w:style>
  <w:style w:type="paragraph" w:styleId="Ttulo7">
    <w:name w:val="heading 7"/>
    <w:basedOn w:val="Normal"/>
    <w:next w:val="Normal"/>
    <w:qFormat/>
    <w:rsid w:val="006F052E"/>
    <w:pPr>
      <w:numPr>
        <w:ilvl w:val="6"/>
        <w:numId w:val="1"/>
      </w:numPr>
      <w:spacing w:before="240" w:after="60" w:line="480" w:lineRule="auto"/>
      <w:jc w:val="both"/>
      <w:outlineLvl w:val="6"/>
    </w:pPr>
    <w:rPr>
      <w:lang w:val="pt-BR"/>
    </w:rPr>
  </w:style>
  <w:style w:type="paragraph" w:styleId="Ttulo8">
    <w:name w:val="heading 8"/>
    <w:basedOn w:val="Normal"/>
    <w:next w:val="Normal"/>
    <w:qFormat/>
    <w:rsid w:val="006F052E"/>
    <w:pPr>
      <w:numPr>
        <w:ilvl w:val="7"/>
        <w:numId w:val="1"/>
      </w:numPr>
      <w:spacing w:before="240" w:after="60" w:line="480" w:lineRule="auto"/>
      <w:jc w:val="both"/>
      <w:outlineLvl w:val="7"/>
    </w:pPr>
    <w:rPr>
      <w:i/>
      <w:iCs/>
      <w:lang w:val="pt-BR"/>
    </w:rPr>
  </w:style>
  <w:style w:type="paragraph" w:styleId="Ttulo9">
    <w:name w:val="heading 9"/>
    <w:basedOn w:val="Normal"/>
    <w:next w:val="Normal"/>
    <w:qFormat/>
    <w:rsid w:val="006F052E"/>
    <w:pPr>
      <w:numPr>
        <w:ilvl w:val="8"/>
        <w:numId w:val="1"/>
      </w:numPr>
      <w:spacing w:before="240" w:after="60" w:line="480" w:lineRule="auto"/>
      <w:jc w:val="both"/>
      <w:outlineLvl w:val="8"/>
    </w:pPr>
    <w:rPr>
      <w:rFonts w:ascii="Arial" w:hAnsi="Arial" w:cs="Arial"/>
      <w:sz w:val="22"/>
      <w:szCs w:val="22"/>
      <w:lang w:val="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apadata">
    <w:name w:val="Capa data"/>
    <w:basedOn w:val="Ttulo"/>
    <w:qFormat/>
    <w:rsid w:val="005F6BA7"/>
    <w:rPr>
      <w:caps w:val="0"/>
      <w:sz w:val="32"/>
    </w:rPr>
  </w:style>
  <w:style w:type="paragraph" w:styleId="Corpodetexto">
    <w:name w:val="Body Text"/>
    <w:basedOn w:val="Normal"/>
    <w:link w:val="CorpodetextoChar"/>
    <w:uiPriority w:val="1"/>
    <w:qFormat/>
    <w:rsid w:val="00CF78EF"/>
    <w:pPr>
      <w:spacing w:after="180" w:line="360" w:lineRule="auto"/>
      <w:jc w:val="both"/>
    </w:pPr>
    <w:rPr>
      <w:szCs w:val="44"/>
      <w:lang w:val="pt-BR"/>
    </w:rPr>
  </w:style>
  <w:style w:type="paragraph" w:styleId="Corpodetexto2">
    <w:name w:val="Body Text 2"/>
    <w:basedOn w:val="Normal"/>
    <w:rsid w:val="00FA0D8C"/>
    <w:pPr>
      <w:jc w:val="center"/>
    </w:pPr>
    <w:rPr>
      <w:rFonts w:cs="Arial"/>
      <w:b/>
      <w:lang w:val="pt-BR"/>
    </w:rPr>
  </w:style>
  <w:style w:type="paragraph" w:styleId="Sumrio1">
    <w:name w:val="toc 1"/>
    <w:basedOn w:val="Normal"/>
    <w:next w:val="Normal"/>
    <w:autoRedefine/>
    <w:uiPriority w:val="39"/>
    <w:rsid w:val="0060634B"/>
    <w:pPr>
      <w:spacing w:before="360"/>
    </w:pPr>
    <w:rPr>
      <w:b/>
      <w:bCs/>
      <w:caps/>
    </w:rPr>
  </w:style>
  <w:style w:type="paragraph" w:customStyle="1" w:styleId="Texto">
    <w:name w:val="Texto"/>
    <w:basedOn w:val="Normal"/>
    <w:uiPriority w:val="99"/>
    <w:rsid w:val="0044003D"/>
    <w:pPr>
      <w:spacing w:after="60"/>
    </w:pPr>
    <w:rPr>
      <w:lang w:val="pt-BR"/>
    </w:rPr>
  </w:style>
  <w:style w:type="paragraph" w:customStyle="1" w:styleId="Ttulosnumerao">
    <w:name w:val="Título s/numeração"/>
    <w:basedOn w:val="Normal"/>
    <w:rsid w:val="00A96236"/>
    <w:pPr>
      <w:keepNext/>
      <w:spacing w:before="2880"/>
      <w:jc w:val="both"/>
      <w:outlineLvl w:val="0"/>
    </w:pPr>
    <w:rPr>
      <w:b/>
      <w:bCs/>
      <w:caps/>
      <w:lang w:val="pt-BR"/>
    </w:rPr>
  </w:style>
  <w:style w:type="paragraph" w:customStyle="1" w:styleId="Bulleted">
    <w:name w:val="Bulleted"/>
    <w:basedOn w:val="Texto"/>
    <w:rsid w:val="0044003D"/>
    <w:pPr>
      <w:numPr>
        <w:numId w:val="2"/>
      </w:numPr>
      <w:spacing w:after="120"/>
    </w:pPr>
  </w:style>
  <w:style w:type="paragraph" w:styleId="Sumrio2">
    <w:name w:val="toc 2"/>
    <w:basedOn w:val="Normal"/>
    <w:next w:val="Normal"/>
    <w:autoRedefine/>
    <w:uiPriority w:val="39"/>
    <w:rsid w:val="00907ABA"/>
    <w:pPr>
      <w:tabs>
        <w:tab w:val="left" w:pos="720"/>
        <w:tab w:val="right" w:leader="dot" w:pos="9065"/>
      </w:tabs>
      <w:spacing w:before="120"/>
    </w:pPr>
    <w:rPr>
      <w:b/>
      <w:bCs/>
      <w:szCs w:val="20"/>
    </w:rPr>
  </w:style>
  <w:style w:type="paragraph" w:styleId="Sumrio3">
    <w:name w:val="toc 3"/>
    <w:basedOn w:val="Normal"/>
    <w:next w:val="Normal"/>
    <w:autoRedefine/>
    <w:uiPriority w:val="39"/>
    <w:rsid w:val="0060634B"/>
    <w:rPr>
      <w:szCs w:val="20"/>
    </w:rPr>
  </w:style>
  <w:style w:type="paragraph" w:styleId="Sumrio4">
    <w:name w:val="toc 4"/>
    <w:basedOn w:val="Normal"/>
    <w:next w:val="Normal"/>
    <w:autoRedefine/>
    <w:semiHidden/>
    <w:rsid w:val="006F052E"/>
    <w:pPr>
      <w:ind w:left="480"/>
    </w:pPr>
    <w:rPr>
      <w:rFonts w:asciiTheme="minorHAnsi" w:hAnsiTheme="minorHAnsi"/>
      <w:sz w:val="20"/>
      <w:szCs w:val="20"/>
    </w:rPr>
  </w:style>
  <w:style w:type="paragraph" w:styleId="Sumrio5">
    <w:name w:val="toc 5"/>
    <w:basedOn w:val="Normal"/>
    <w:next w:val="Normal"/>
    <w:autoRedefine/>
    <w:semiHidden/>
    <w:rsid w:val="006F052E"/>
    <w:pPr>
      <w:ind w:left="720"/>
    </w:pPr>
    <w:rPr>
      <w:rFonts w:asciiTheme="minorHAnsi" w:hAnsiTheme="minorHAnsi"/>
      <w:sz w:val="20"/>
      <w:szCs w:val="20"/>
    </w:rPr>
  </w:style>
  <w:style w:type="paragraph" w:styleId="Sumrio6">
    <w:name w:val="toc 6"/>
    <w:basedOn w:val="Normal"/>
    <w:next w:val="Normal"/>
    <w:autoRedefine/>
    <w:semiHidden/>
    <w:rsid w:val="006F052E"/>
    <w:pPr>
      <w:ind w:left="960"/>
    </w:pPr>
    <w:rPr>
      <w:rFonts w:asciiTheme="minorHAnsi" w:hAnsiTheme="minorHAnsi"/>
      <w:sz w:val="20"/>
      <w:szCs w:val="20"/>
    </w:rPr>
  </w:style>
  <w:style w:type="paragraph" w:styleId="Sumrio7">
    <w:name w:val="toc 7"/>
    <w:basedOn w:val="Normal"/>
    <w:next w:val="Normal"/>
    <w:autoRedefine/>
    <w:semiHidden/>
    <w:rsid w:val="006F052E"/>
    <w:pPr>
      <w:ind w:left="1200"/>
    </w:pPr>
    <w:rPr>
      <w:rFonts w:asciiTheme="minorHAnsi" w:hAnsiTheme="minorHAnsi"/>
      <w:sz w:val="20"/>
      <w:szCs w:val="20"/>
    </w:rPr>
  </w:style>
  <w:style w:type="paragraph" w:styleId="Sumrio8">
    <w:name w:val="toc 8"/>
    <w:basedOn w:val="Normal"/>
    <w:next w:val="Normal"/>
    <w:autoRedefine/>
    <w:semiHidden/>
    <w:rsid w:val="006F052E"/>
    <w:pPr>
      <w:ind w:left="1440"/>
    </w:pPr>
    <w:rPr>
      <w:rFonts w:asciiTheme="minorHAnsi" w:hAnsiTheme="minorHAnsi"/>
      <w:sz w:val="20"/>
      <w:szCs w:val="20"/>
    </w:rPr>
  </w:style>
  <w:style w:type="paragraph" w:styleId="Sumrio9">
    <w:name w:val="toc 9"/>
    <w:basedOn w:val="Normal"/>
    <w:next w:val="Normal"/>
    <w:autoRedefine/>
    <w:semiHidden/>
    <w:rsid w:val="006F052E"/>
    <w:pPr>
      <w:ind w:left="1680"/>
    </w:pPr>
    <w:rPr>
      <w:rFonts w:asciiTheme="minorHAnsi" w:hAnsiTheme="minorHAnsi"/>
      <w:sz w:val="20"/>
      <w:szCs w:val="20"/>
    </w:rPr>
  </w:style>
  <w:style w:type="character" w:styleId="Hyperlink">
    <w:name w:val="Hyperlink"/>
    <w:basedOn w:val="Fontepargpadro"/>
    <w:uiPriority w:val="99"/>
    <w:rsid w:val="006F052E"/>
    <w:rPr>
      <w:color w:val="0000FF"/>
      <w:u w:val="single"/>
    </w:rPr>
  </w:style>
  <w:style w:type="paragraph" w:customStyle="1" w:styleId="Sumrio">
    <w:name w:val="Sumário"/>
    <w:basedOn w:val="Ttulosnumerao"/>
    <w:rsid w:val="006D4246"/>
    <w:pPr>
      <w:jc w:val="center"/>
    </w:pPr>
  </w:style>
  <w:style w:type="paragraph" w:styleId="Rodap">
    <w:name w:val="footer"/>
    <w:basedOn w:val="Normal"/>
    <w:link w:val="RodapChar"/>
    <w:uiPriority w:val="99"/>
    <w:rsid w:val="001A289F"/>
    <w:pPr>
      <w:tabs>
        <w:tab w:val="center" w:pos="4320"/>
        <w:tab w:val="right" w:pos="8640"/>
      </w:tabs>
    </w:pPr>
    <w:rPr>
      <w:sz w:val="20"/>
    </w:rPr>
  </w:style>
  <w:style w:type="character" w:styleId="Nmerodepgina">
    <w:name w:val="page number"/>
    <w:basedOn w:val="Fontepargpadro"/>
    <w:rsid w:val="006F052E"/>
  </w:style>
  <w:style w:type="paragraph" w:styleId="Legenda">
    <w:name w:val="caption"/>
    <w:basedOn w:val="Normal"/>
    <w:next w:val="Normal"/>
    <w:uiPriority w:val="99"/>
    <w:qFormat/>
    <w:rsid w:val="00E36732"/>
    <w:pPr>
      <w:spacing w:before="120" w:after="120"/>
      <w:jc w:val="center"/>
    </w:pPr>
    <w:rPr>
      <w:b/>
      <w:bCs/>
      <w:sz w:val="22"/>
      <w:szCs w:val="20"/>
      <w:lang w:val="pt-BR"/>
    </w:rPr>
  </w:style>
  <w:style w:type="paragraph" w:customStyle="1" w:styleId="Agradecimento">
    <w:name w:val="Agradecimento"/>
    <w:basedOn w:val="Sumrio"/>
    <w:rsid w:val="00ED3DA1"/>
  </w:style>
  <w:style w:type="paragraph" w:customStyle="1" w:styleId="TextoDedicatria">
    <w:name w:val="Texto Dedicatória"/>
    <w:basedOn w:val="Texto"/>
    <w:rsid w:val="0044003D"/>
    <w:pPr>
      <w:ind w:left="3419"/>
    </w:pPr>
  </w:style>
  <w:style w:type="character" w:styleId="CitaoHTML">
    <w:name w:val="HTML Cite"/>
    <w:basedOn w:val="Fontepargpadro"/>
    <w:uiPriority w:val="99"/>
    <w:semiHidden/>
    <w:unhideWhenUsed/>
    <w:rsid w:val="0051782A"/>
    <w:rPr>
      <w:i/>
      <w:iCs/>
    </w:rPr>
  </w:style>
  <w:style w:type="paragraph" w:styleId="ndicedeilustraes">
    <w:name w:val="table of figures"/>
    <w:basedOn w:val="Normal"/>
    <w:next w:val="Normal"/>
    <w:uiPriority w:val="99"/>
    <w:rsid w:val="006F052E"/>
    <w:pPr>
      <w:ind w:left="480" w:hanging="480"/>
    </w:pPr>
  </w:style>
  <w:style w:type="paragraph" w:styleId="Ttulo">
    <w:name w:val="Title"/>
    <w:basedOn w:val="Normal"/>
    <w:link w:val="TtuloChar"/>
    <w:qFormat/>
    <w:rsid w:val="003E3CE2"/>
    <w:pPr>
      <w:jc w:val="center"/>
    </w:pPr>
    <w:rPr>
      <w:rFonts w:ascii="Arial" w:hAnsi="Arial" w:cs="Arial"/>
      <w:b/>
      <w:bCs/>
      <w:caps/>
      <w:lang w:val="pt-BR" w:eastAsia="pt-BR"/>
    </w:rPr>
  </w:style>
  <w:style w:type="character" w:customStyle="1" w:styleId="TtuloChar">
    <w:name w:val="Título Char"/>
    <w:basedOn w:val="Fontepargpadro"/>
    <w:link w:val="Ttulo"/>
    <w:rsid w:val="003E3CE2"/>
    <w:rPr>
      <w:rFonts w:ascii="Arial" w:hAnsi="Arial" w:cs="Arial"/>
      <w:b/>
      <w:bCs/>
      <w:caps/>
      <w:sz w:val="24"/>
      <w:szCs w:val="24"/>
    </w:rPr>
  </w:style>
  <w:style w:type="table" w:styleId="Tabelacomgrade">
    <w:name w:val="Table Grid"/>
    <w:basedOn w:val="Tabelanormal"/>
    <w:rsid w:val="003B65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1"/>
    <w:qFormat/>
    <w:rsid w:val="00B90A02"/>
    <w:pPr>
      <w:ind w:left="720"/>
      <w:contextualSpacing/>
    </w:pPr>
  </w:style>
  <w:style w:type="character" w:customStyle="1" w:styleId="CorpodetextoChar">
    <w:name w:val="Corpo de texto Char"/>
    <w:basedOn w:val="Fontepargpadro"/>
    <w:link w:val="Corpodetexto"/>
    <w:rsid w:val="00CF78EF"/>
    <w:rPr>
      <w:sz w:val="24"/>
      <w:szCs w:val="44"/>
      <w:lang w:eastAsia="en-US"/>
    </w:rPr>
  </w:style>
  <w:style w:type="numbering" w:customStyle="1" w:styleId="Semlista1">
    <w:name w:val="Sem lista1"/>
    <w:next w:val="Semlista"/>
    <w:uiPriority w:val="99"/>
    <w:semiHidden/>
    <w:unhideWhenUsed/>
    <w:rsid w:val="00E41AFC"/>
  </w:style>
  <w:style w:type="character" w:customStyle="1" w:styleId="Ttulo1Char">
    <w:name w:val="Título 1 Char"/>
    <w:basedOn w:val="Fontepargpadro"/>
    <w:link w:val="Ttulo1"/>
    <w:uiPriority w:val="1"/>
    <w:rsid w:val="00CF78EF"/>
    <w:rPr>
      <w:b/>
      <w:caps/>
      <w:sz w:val="28"/>
      <w:szCs w:val="24"/>
      <w:lang w:eastAsia="en-US"/>
    </w:rPr>
  </w:style>
  <w:style w:type="character" w:customStyle="1" w:styleId="Ttulo2Char">
    <w:name w:val="Título 2 Char"/>
    <w:basedOn w:val="Fontepargpadro"/>
    <w:link w:val="Ttulo2"/>
    <w:uiPriority w:val="1"/>
    <w:rsid w:val="00DA251F"/>
    <w:rPr>
      <w:rFonts w:cs="Arial"/>
      <w:b/>
      <w:iCs/>
      <w:sz w:val="24"/>
      <w:szCs w:val="24"/>
      <w:lang w:eastAsia="en-US"/>
    </w:rPr>
  </w:style>
  <w:style w:type="character" w:customStyle="1" w:styleId="Ttulo3Char">
    <w:name w:val="Título 3 Char"/>
    <w:basedOn w:val="Fontepargpadro"/>
    <w:link w:val="Ttulo3"/>
    <w:uiPriority w:val="9"/>
    <w:rsid w:val="00F67B87"/>
    <w:rPr>
      <w:b/>
      <w:bCs/>
      <w:sz w:val="24"/>
      <w:szCs w:val="24"/>
      <w:lang w:eastAsia="en-US"/>
    </w:rPr>
  </w:style>
  <w:style w:type="table" w:customStyle="1" w:styleId="Tabelacomgrade1">
    <w:name w:val="Tabela com grade1"/>
    <w:basedOn w:val="Tabelanormal"/>
    <w:next w:val="Tabelacomgrade"/>
    <w:uiPriority w:val="59"/>
    <w:rsid w:val="00E41AFC"/>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tulodoLivro">
    <w:name w:val="Book Title"/>
    <w:basedOn w:val="Fontepargpadro"/>
    <w:uiPriority w:val="33"/>
    <w:qFormat/>
    <w:rsid w:val="00E41AFC"/>
    <w:rPr>
      <w:b/>
      <w:bCs/>
      <w:smallCaps/>
      <w:spacing w:val="5"/>
    </w:rPr>
  </w:style>
  <w:style w:type="character" w:customStyle="1" w:styleId="RodapChar">
    <w:name w:val="Rodapé Char"/>
    <w:basedOn w:val="Fontepargpadro"/>
    <w:link w:val="Rodap"/>
    <w:uiPriority w:val="99"/>
    <w:rsid w:val="001A289F"/>
    <w:rPr>
      <w:szCs w:val="24"/>
      <w:lang w:val="en-US" w:eastAsia="en-US"/>
    </w:rPr>
  </w:style>
  <w:style w:type="paragraph" w:styleId="Numerada">
    <w:name w:val="List Number"/>
    <w:basedOn w:val="Normal"/>
    <w:rsid w:val="00E41AFC"/>
    <w:pPr>
      <w:numPr>
        <w:numId w:val="3"/>
      </w:numPr>
      <w:contextualSpacing/>
    </w:pPr>
  </w:style>
  <w:style w:type="paragraph" w:styleId="Corpodetexto3">
    <w:name w:val="Body Text 3"/>
    <w:basedOn w:val="Normal"/>
    <w:link w:val="Corpodetexto3Char"/>
    <w:rsid w:val="00FA0D8C"/>
    <w:pPr>
      <w:spacing w:after="120"/>
    </w:pPr>
    <w:rPr>
      <w:sz w:val="20"/>
      <w:szCs w:val="16"/>
    </w:rPr>
  </w:style>
  <w:style w:type="character" w:customStyle="1" w:styleId="Corpodetexto3Char">
    <w:name w:val="Corpo de texto 3 Char"/>
    <w:basedOn w:val="Fontepargpadro"/>
    <w:link w:val="Corpodetexto3"/>
    <w:rsid w:val="00FA0D8C"/>
    <w:rPr>
      <w:szCs w:val="16"/>
      <w:lang w:val="en-US" w:eastAsia="en-US"/>
    </w:rPr>
  </w:style>
  <w:style w:type="paragraph" w:styleId="Remissivo1">
    <w:name w:val="index 1"/>
    <w:basedOn w:val="Normal"/>
    <w:next w:val="Normal"/>
    <w:autoRedefine/>
    <w:uiPriority w:val="99"/>
    <w:rsid w:val="0059288A"/>
    <w:pPr>
      <w:spacing w:after="240" w:line="312" w:lineRule="auto"/>
      <w:jc w:val="both"/>
    </w:pPr>
    <w:rPr>
      <w:lang w:eastAsia="pt-BR"/>
    </w:rPr>
  </w:style>
  <w:style w:type="paragraph" w:styleId="Recuodecorpodetexto">
    <w:name w:val="Body Text Indent"/>
    <w:basedOn w:val="Normal"/>
    <w:link w:val="RecuodecorpodetextoChar"/>
    <w:uiPriority w:val="99"/>
    <w:unhideWhenUsed/>
    <w:rsid w:val="00F651EE"/>
    <w:pPr>
      <w:spacing w:after="120"/>
      <w:ind w:left="283"/>
    </w:pPr>
  </w:style>
  <w:style w:type="character" w:customStyle="1" w:styleId="RecuodecorpodetextoChar">
    <w:name w:val="Recuo de corpo de texto Char"/>
    <w:basedOn w:val="Fontepargpadro"/>
    <w:link w:val="Recuodecorpodetexto"/>
    <w:uiPriority w:val="99"/>
    <w:rsid w:val="00F651EE"/>
    <w:rPr>
      <w:sz w:val="24"/>
      <w:szCs w:val="24"/>
      <w:lang w:val="en-US" w:eastAsia="en-US"/>
    </w:rPr>
  </w:style>
  <w:style w:type="paragraph" w:customStyle="1" w:styleId="CapaTtulo">
    <w:name w:val="Capa Título"/>
    <w:basedOn w:val="Ttulo"/>
    <w:qFormat/>
    <w:rsid w:val="005F6BA7"/>
    <w:rPr>
      <w:sz w:val="40"/>
    </w:rPr>
  </w:style>
  <w:style w:type="paragraph" w:customStyle="1" w:styleId="CapaDissertaao">
    <w:name w:val="Capa Dissertaçao"/>
    <w:basedOn w:val="Ttulo"/>
    <w:qFormat/>
    <w:rsid w:val="005F6BA7"/>
    <w:rPr>
      <w:b w:val="0"/>
      <w:sz w:val="32"/>
    </w:rPr>
  </w:style>
  <w:style w:type="paragraph" w:customStyle="1" w:styleId="CapaAutor">
    <w:name w:val="Capa Autor"/>
    <w:basedOn w:val="Ttulo"/>
    <w:qFormat/>
    <w:rsid w:val="005F6BA7"/>
    <w:rPr>
      <w:sz w:val="36"/>
    </w:rPr>
  </w:style>
  <w:style w:type="paragraph" w:customStyle="1" w:styleId="CapaOrientador">
    <w:name w:val="Capa Orientador"/>
    <w:basedOn w:val="Normal"/>
    <w:qFormat/>
    <w:rsid w:val="005F6BA7"/>
    <w:pPr>
      <w:jc w:val="center"/>
    </w:pPr>
    <w:rPr>
      <w:rFonts w:ascii="Arial" w:hAnsi="Arial"/>
      <w:b/>
      <w:sz w:val="28"/>
      <w:lang w:val="pt-BR"/>
    </w:rPr>
  </w:style>
  <w:style w:type="table" w:customStyle="1" w:styleId="TableNormal">
    <w:name w:val="Table Normal"/>
    <w:uiPriority w:val="2"/>
    <w:semiHidden/>
    <w:unhideWhenUsed/>
    <w:qFormat/>
    <w:rsid w:val="001252D6"/>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1252D6"/>
    <w:pPr>
      <w:widowControl w:val="0"/>
      <w:autoSpaceDE w:val="0"/>
      <w:autoSpaceDN w:val="0"/>
    </w:pPr>
    <w:rPr>
      <w:rFonts w:ascii="Arial" w:eastAsia="Arial" w:hAnsi="Arial" w:cs="Arial"/>
      <w:sz w:val="22"/>
      <w:szCs w:val="22"/>
    </w:rPr>
  </w:style>
  <w:style w:type="paragraph" w:styleId="Cabealho">
    <w:name w:val="header"/>
    <w:basedOn w:val="Normal"/>
    <w:link w:val="CabealhoChar"/>
    <w:uiPriority w:val="99"/>
    <w:unhideWhenUsed/>
    <w:rsid w:val="001252D6"/>
    <w:pPr>
      <w:tabs>
        <w:tab w:val="center" w:pos="4419"/>
        <w:tab w:val="right" w:pos="8838"/>
      </w:tabs>
    </w:pPr>
  </w:style>
  <w:style w:type="character" w:customStyle="1" w:styleId="CabealhoChar">
    <w:name w:val="Cabeçalho Char"/>
    <w:basedOn w:val="Fontepargpadro"/>
    <w:link w:val="Cabealho"/>
    <w:uiPriority w:val="99"/>
    <w:rsid w:val="001252D6"/>
    <w:rPr>
      <w:sz w:val="24"/>
      <w:szCs w:val="24"/>
      <w:lang w:val="en-US" w:eastAsia="en-US"/>
    </w:rPr>
  </w:style>
  <w:style w:type="paragraph" w:styleId="NormalWeb">
    <w:name w:val="Normal (Web)"/>
    <w:basedOn w:val="Normal"/>
    <w:uiPriority w:val="99"/>
    <w:unhideWhenUsed/>
    <w:rsid w:val="000446A5"/>
    <w:pPr>
      <w:spacing w:before="100" w:beforeAutospacing="1" w:after="100" w:afterAutospacing="1"/>
    </w:pPr>
  </w:style>
  <w:style w:type="character" w:styleId="Refdenotaderodap">
    <w:name w:val="footnote reference"/>
    <w:semiHidden/>
    <w:unhideWhenUsed/>
    <w:rsid w:val="00B558A7"/>
    <w:rPr>
      <w:vertAlign w:val="superscript"/>
    </w:rPr>
  </w:style>
  <w:style w:type="character" w:styleId="Refdecomentrio">
    <w:name w:val="annotation reference"/>
    <w:basedOn w:val="Fontepargpadro"/>
    <w:uiPriority w:val="99"/>
    <w:semiHidden/>
    <w:unhideWhenUsed/>
    <w:rsid w:val="00E206C1"/>
    <w:rPr>
      <w:sz w:val="16"/>
      <w:szCs w:val="16"/>
    </w:rPr>
  </w:style>
  <w:style w:type="paragraph" w:styleId="Textodecomentrio">
    <w:name w:val="annotation text"/>
    <w:basedOn w:val="Normal"/>
    <w:link w:val="TextodecomentrioChar"/>
    <w:uiPriority w:val="99"/>
    <w:semiHidden/>
    <w:unhideWhenUsed/>
    <w:rsid w:val="00E206C1"/>
    <w:pPr>
      <w:spacing w:after="160"/>
    </w:pPr>
    <w:rPr>
      <w:rFonts w:asciiTheme="minorHAnsi" w:eastAsiaTheme="minorHAnsi" w:hAnsiTheme="minorHAnsi" w:cstheme="minorBidi"/>
      <w:sz w:val="20"/>
      <w:szCs w:val="20"/>
      <w:lang w:val="pt-BR"/>
    </w:rPr>
  </w:style>
  <w:style w:type="character" w:customStyle="1" w:styleId="TextodecomentrioChar">
    <w:name w:val="Texto de comentário Char"/>
    <w:basedOn w:val="Fontepargpadro"/>
    <w:link w:val="Textodecomentrio"/>
    <w:uiPriority w:val="99"/>
    <w:semiHidden/>
    <w:rsid w:val="00E206C1"/>
    <w:rPr>
      <w:rFonts w:asciiTheme="minorHAnsi" w:eastAsiaTheme="minorHAnsi" w:hAnsiTheme="minorHAnsi" w:cstheme="minorBidi"/>
      <w:lang w:eastAsia="en-US"/>
    </w:rPr>
  </w:style>
  <w:style w:type="paragraph" w:styleId="Textodebalo">
    <w:name w:val="Balloon Text"/>
    <w:basedOn w:val="Normal"/>
    <w:link w:val="TextodebaloChar"/>
    <w:uiPriority w:val="99"/>
    <w:semiHidden/>
    <w:unhideWhenUsed/>
    <w:rsid w:val="00E206C1"/>
    <w:rPr>
      <w:rFonts w:ascii="Segoe UI" w:hAnsi="Segoe UI" w:cs="Segoe UI"/>
      <w:sz w:val="18"/>
      <w:szCs w:val="18"/>
    </w:rPr>
  </w:style>
  <w:style w:type="character" w:customStyle="1" w:styleId="TextodebaloChar">
    <w:name w:val="Texto de balão Char"/>
    <w:basedOn w:val="Fontepargpadro"/>
    <w:link w:val="Textodebalo"/>
    <w:uiPriority w:val="99"/>
    <w:semiHidden/>
    <w:rsid w:val="00E206C1"/>
    <w:rPr>
      <w:rFonts w:ascii="Segoe UI" w:hAnsi="Segoe UI" w:cs="Segoe UI"/>
      <w:sz w:val="18"/>
      <w:szCs w:val="18"/>
      <w:lang w:val="en-US" w:eastAsia="en-US"/>
    </w:rPr>
  </w:style>
  <w:style w:type="paragraph" w:styleId="Reviso">
    <w:name w:val="Revision"/>
    <w:hidden/>
    <w:uiPriority w:val="99"/>
    <w:semiHidden/>
    <w:rsid w:val="000F5E52"/>
    <w:rPr>
      <w:sz w:val="24"/>
      <w:szCs w:val="24"/>
      <w:lang w:val="en-US" w:eastAsia="en-US"/>
    </w:rPr>
  </w:style>
  <w:style w:type="paragraph" w:styleId="Textodenotaderodap">
    <w:name w:val="footnote text"/>
    <w:basedOn w:val="Normal"/>
    <w:link w:val="TextodenotaderodapChar"/>
    <w:semiHidden/>
    <w:unhideWhenUsed/>
    <w:rsid w:val="00027E83"/>
    <w:rPr>
      <w:sz w:val="20"/>
      <w:szCs w:val="20"/>
    </w:rPr>
  </w:style>
  <w:style w:type="character" w:customStyle="1" w:styleId="TextodenotaderodapChar">
    <w:name w:val="Texto de nota de rodapé Char"/>
    <w:basedOn w:val="Fontepargpadro"/>
    <w:link w:val="Textodenotaderodap"/>
    <w:semiHidden/>
    <w:rsid w:val="00027E83"/>
    <w:rPr>
      <w:lang w:val="en-US" w:eastAsia="en-US"/>
    </w:rPr>
  </w:style>
  <w:style w:type="paragraph" w:styleId="Assuntodocomentrio">
    <w:name w:val="annotation subject"/>
    <w:basedOn w:val="Textodecomentrio"/>
    <w:next w:val="Textodecomentrio"/>
    <w:link w:val="AssuntodocomentrioChar"/>
    <w:semiHidden/>
    <w:unhideWhenUsed/>
    <w:rsid w:val="007F22DC"/>
    <w:pPr>
      <w:spacing w:after="0"/>
    </w:pPr>
    <w:rPr>
      <w:rFonts w:ascii="Times New Roman" w:eastAsia="Times New Roman" w:hAnsi="Times New Roman" w:cs="Times New Roman"/>
      <w:b/>
      <w:bCs/>
      <w:lang w:val="en-US"/>
    </w:rPr>
  </w:style>
  <w:style w:type="character" w:customStyle="1" w:styleId="AssuntodocomentrioChar">
    <w:name w:val="Assunto do comentário Char"/>
    <w:basedOn w:val="TextodecomentrioChar"/>
    <w:link w:val="Assuntodocomentrio"/>
    <w:semiHidden/>
    <w:rsid w:val="007F22DC"/>
    <w:rPr>
      <w:rFonts w:asciiTheme="minorHAnsi" w:eastAsiaTheme="minorHAnsi" w:hAnsiTheme="minorHAnsi" w:cstheme="minorBidi"/>
      <w:b/>
      <w:bCs/>
      <w:lang w:val="en-US" w:eastAsia="en-US"/>
    </w:rPr>
  </w:style>
  <w:style w:type="paragraph" w:customStyle="1" w:styleId="Default">
    <w:name w:val="Default"/>
    <w:rsid w:val="0070302F"/>
    <w:pPr>
      <w:autoSpaceDE w:val="0"/>
      <w:autoSpaceDN w:val="0"/>
      <w:adjustRightInd w:val="0"/>
    </w:pPr>
    <w:rPr>
      <w:rFonts w:ascii="Arial" w:eastAsia="Calibri" w:hAnsi="Arial" w:cs="Arial"/>
      <w:color w:val="000000"/>
      <w:sz w:val="24"/>
      <w:szCs w:val="24"/>
    </w:rPr>
  </w:style>
  <w:style w:type="character" w:styleId="MenoPendente">
    <w:name w:val="Unresolved Mention"/>
    <w:basedOn w:val="Fontepargpadro"/>
    <w:uiPriority w:val="99"/>
    <w:semiHidden/>
    <w:unhideWhenUsed/>
    <w:rsid w:val="00531A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59666">
      <w:bodyDiv w:val="1"/>
      <w:marLeft w:val="0"/>
      <w:marRight w:val="0"/>
      <w:marTop w:val="0"/>
      <w:marBottom w:val="0"/>
      <w:divBdr>
        <w:top w:val="none" w:sz="0" w:space="0" w:color="auto"/>
        <w:left w:val="none" w:sz="0" w:space="0" w:color="auto"/>
        <w:bottom w:val="none" w:sz="0" w:space="0" w:color="auto"/>
        <w:right w:val="none" w:sz="0" w:space="0" w:color="auto"/>
      </w:divBdr>
    </w:div>
    <w:div w:id="24867619">
      <w:bodyDiv w:val="1"/>
      <w:marLeft w:val="0"/>
      <w:marRight w:val="0"/>
      <w:marTop w:val="0"/>
      <w:marBottom w:val="0"/>
      <w:divBdr>
        <w:top w:val="none" w:sz="0" w:space="0" w:color="auto"/>
        <w:left w:val="none" w:sz="0" w:space="0" w:color="auto"/>
        <w:bottom w:val="none" w:sz="0" w:space="0" w:color="auto"/>
        <w:right w:val="none" w:sz="0" w:space="0" w:color="auto"/>
      </w:divBdr>
    </w:div>
    <w:div w:id="60837474">
      <w:bodyDiv w:val="1"/>
      <w:marLeft w:val="0"/>
      <w:marRight w:val="0"/>
      <w:marTop w:val="0"/>
      <w:marBottom w:val="0"/>
      <w:divBdr>
        <w:top w:val="none" w:sz="0" w:space="0" w:color="auto"/>
        <w:left w:val="none" w:sz="0" w:space="0" w:color="auto"/>
        <w:bottom w:val="none" w:sz="0" w:space="0" w:color="auto"/>
        <w:right w:val="none" w:sz="0" w:space="0" w:color="auto"/>
      </w:divBdr>
    </w:div>
    <w:div w:id="67458625">
      <w:bodyDiv w:val="1"/>
      <w:marLeft w:val="0"/>
      <w:marRight w:val="0"/>
      <w:marTop w:val="0"/>
      <w:marBottom w:val="0"/>
      <w:divBdr>
        <w:top w:val="none" w:sz="0" w:space="0" w:color="auto"/>
        <w:left w:val="none" w:sz="0" w:space="0" w:color="auto"/>
        <w:bottom w:val="none" w:sz="0" w:space="0" w:color="auto"/>
        <w:right w:val="none" w:sz="0" w:space="0" w:color="auto"/>
      </w:divBdr>
    </w:div>
    <w:div w:id="96829419">
      <w:bodyDiv w:val="1"/>
      <w:marLeft w:val="0"/>
      <w:marRight w:val="0"/>
      <w:marTop w:val="0"/>
      <w:marBottom w:val="0"/>
      <w:divBdr>
        <w:top w:val="none" w:sz="0" w:space="0" w:color="auto"/>
        <w:left w:val="none" w:sz="0" w:space="0" w:color="auto"/>
        <w:bottom w:val="none" w:sz="0" w:space="0" w:color="auto"/>
        <w:right w:val="none" w:sz="0" w:space="0" w:color="auto"/>
      </w:divBdr>
    </w:div>
    <w:div w:id="119341813">
      <w:bodyDiv w:val="1"/>
      <w:marLeft w:val="0"/>
      <w:marRight w:val="0"/>
      <w:marTop w:val="0"/>
      <w:marBottom w:val="0"/>
      <w:divBdr>
        <w:top w:val="none" w:sz="0" w:space="0" w:color="auto"/>
        <w:left w:val="none" w:sz="0" w:space="0" w:color="auto"/>
        <w:bottom w:val="none" w:sz="0" w:space="0" w:color="auto"/>
        <w:right w:val="none" w:sz="0" w:space="0" w:color="auto"/>
      </w:divBdr>
    </w:div>
    <w:div w:id="184640686">
      <w:bodyDiv w:val="1"/>
      <w:marLeft w:val="0"/>
      <w:marRight w:val="0"/>
      <w:marTop w:val="0"/>
      <w:marBottom w:val="0"/>
      <w:divBdr>
        <w:top w:val="none" w:sz="0" w:space="0" w:color="auto"/>
        <w:left w:val="none" w:sz="0" w:space="0" w:color="auto"/>
        <w:bottom w:val="none" w:sz="0" w:space="0" w:color="auto"/>
        <w:right w:val="none" w:sz="0" w:space="0" w:color="auto"/>
      </w:divBdr>
    </w:div>
    <w:div w:id="200636021">
      <w:bodyDiv w:val="1"/>
      <w:marLeft w:val="0"/>
      <w:marRight w:val="0"/>
      <w:marTop w:val="0"/>
      <w:marBottom w:val="0"/>
      <w:divBdr>
        <w:top w:val="none" w:sz="0" w:space="0" w:color="auto"/>
        <w:left w:val="none" w:sz="0" w:space="0" w:color="auto"/>
        <w:bottom w:val="none" w:sz="0" w:space="0" w:color="auto"/>
        <w:right w:val="none" w:sz="0" w:space="0" w:color="auto"/>
      </w:divBdr>
    </w:div>
    <w:div w:id="226497461">
      <w:bodyDiv w:val="1"/>
      <w:marLeft w:val="0"/>
      <w:marRight w:val="0"/>
      <w:marTop w:val="0"/>
      <w:marBottom w:val="0"/>
      <w:divBdr>
        <w:top w:val="none" w:sz="0" w:space="0" w:color="auto"/>
        <w:left w:val="none" w:sz="0" w:space="0" w:color="auto"/>
        <w:bottom w:val="none" w:sz="0" w:space="0" w:color="auto"/>
        <w:right w:val="none" w:sz="0" w:space="0" w:color="auto"/>
      </w:divBdr>
    </w:div>
    <w:div w:id="242766995">
      <w:bodyDiv w:val="1"/>
      <w:marLeft w:val="0"/>
      <w:marRight w:val="0"/>
      <w:marTop w:val="0"/>
      <w:marBottom w:val="0"/>
      <w:divBdr>
        <w:top w:val="none" w:sz="0" w:space="0" w:color="auto"/>
        <w:left w:val="none" w:sz="0" w:space="0" w:color="auto"/>
        <w:bottom w:val="none" w:sz="0" w:space="0" w:color="auto"/>
        <w:right w:val="none" w:sz="0" w:space="0" w:color="auto"/>
      </w:divBdr>
    </w:div>
    <w:div w:id="250823139">
      <w:bodyDiv w:val="1"/>
      <w:marLeft w:val="0"/>
      <w:marRight w:val="0"/>
      <w:marTop w:val="0"/>
      <w:marBottom w:val="0"/>
      <w:divBdr>
        <w:top w:val="none" w:sz="0" w:space="0" w:color="auto"/>
        <w:left w:val="none" w:sz="0" w:space="0" w:color="auto"/>
        <w:bottom w:val="none" w:sz="0" w:space="0" w:color="auto"/>
        <w:right w:val="none" w:sz="0" w:space="0" w:color="auto"/>
      </w:divBdr>
    </w:div>
    <w:div w:id="252401808">
      <w:bodyDiv w:val="1"/>
      <w:marLeft w:val="0"/>
      <w:marRight w:val="0"/>
      <w:marTop w:val="0"/>
      <w:marBottom w:val="0"/>
      <w:divBdr>
        <w:top w:val="none" w:sz="0" w:space="0" w:color="auto"/>
        <w:left w:val="none" w:sz="0" w:space="0" w:color="auto"/>
        <w:bottom w:val="none" w:sz="0" w:space="0" w:color="auto"/>
        <w:right w:val="none" w:sz="0" w:space="0" w:color="auto"/>
      </w:divBdr>
    </w:div>
    <w:div w:id="256015657">
      <w:bodyDiv w:val="1"/>
      <w:marLeft w:val="0"/>
      <w:marRight w:val="0"/>
      <w:marTop w:val="0"/>
      <w:marBottom w:val="0"/>
      <w:divBdr>
        <w:top w:val="none" w:sz="0" w:space="0" w:color="auto"/>
        <w:left w:val="none" w:sz="0" w:space="0" w:color="auto"/>
        <w:bottom w:val="none" w:sz="0" w:space="0" w:color="auto"/>
        <w:right w:val="none" w:sz="0" w:space="0" w:color="auto"/>
      </w:divBdr>
    </w:div>
    <w:div w:id="259030330">
      <w:bodyDiv w:val="1"/>
      <w:marLeft w:val="0"/>
      <w:marRight w:val="0"/>
      <w:marTop w:val="0"/>
      <w:marBottom w:val="0"/>
      <w:divBdr>
        <w:top w:val="none" w:sz="0" w:space="0" w:color="auto"/>
        <w:left w:val="none" w:sz="0" w:space="0" w:color="auto"/>
        <w:bottom w:val="none" w:sz="0" w:space="0" w:color="auto"/>
        <w:right w:val="none" w:sz="0" w:space="0" w:color="auto"/>
      </w:divBdr>
    </w:div>
    <w:div w:id="266546437">
      <w:bodyDiv w:val="1"/>
      <w:marLeft w:val="0"/>
      <w:marRight w:val="0"/>
      <w:marTop w:val="0"/>
      <w:marBottom w:val="0"/>
      <w:divBdr>
        <w:top w:val="none" w:sz="0" w:space="0" w:color="auto"/>
        <w:left w:val="none" w:sz="0" w:space="0" w:color="auto"/>
        <w:bottom w:val="none" w:sz="0" w:space="0" w:color="auto"/>
        <w:right w:val="none" w:sz="0" w:space="0" w:color="auto"/>
      </w:divBdr>
    </w:div>
    <w:div w:id="282349936">
      <w:bodyDiv w:val="1"/>
      <w:marLeft w:val="0"/>
      <w:marRight w:val="0"/>
      <w:marTop w:val="0"/>
      <w:marBottom w:val="0"/>
      <w:divBdr>
        <w:top w:val="none" w:sz="0" w:space="0" w:color="auto"/>
        <w:left w:val="none" w:sz="0" w:space="0" w:color="auto"/>
        <w:bottom w:val="none" w:sz="0" w:space="0" w:color="auto"/>
        <w:right w:val="none" w:sz="0" w:space="0" w:color="auto"/>
      </w:divBdr>
    </w:div>
    <w:div w:id="290669190">
      <w:bodyDiv w:val="1"/>
      <w:marLeft w:val="0"/>
      <w:marRight w:val="0"/>
      <w:marTop w:val="0"/>
      <w:marBottom w:val="0"/>
      <w:divBdr>
        <w:top w:val="none" w:sz="0" w:space="0" w:color="auto"/>
        <w:left w:val="none" w:sz="0" w:space="0" w:color="auto"/>
        <w:bottom w:val="none" w:sz="0" w:space="0" w:color="auto"/>
        <w:right w:val="none" w:sz="0" w:space="0" w:color="auto"/>
      </w:divBdr>
    </w:div>
    <w:div w:id="303585935">
      <w:bodyDiv w:val="1"/>
      <w:marLeft w:val="0"/>
      <w:marRight w:val="0"/>
      <w:marTop w:val="0"/>
      <w:marBottom w:val="0"/>
      <w:divBdr>
        <w:top w:val="none" w:sz="0" w:space="0" w:color="auto"/>
        <w:left w:val="none" w:sz="0" w:space="0" w:color="auto"/>
        <w:bottom w:val="none" w:sz="0" w:space="0" w:color="auto"/>
        <w:right w:val="none" w:sz="0" w:space="0" w:color="auto"/>
      </w:divBdr>
    </w:div>
    <w:div w:id="326787736">
      <w:bodyDiv w:val="1"/>
      <w:marLeft w:val="0"/>
      <w:marRight w:val="0"/>
      <w:marTop w:val="0"/>
      <w:marBottom w:val="0"/>
      <w:divBdr>
        <w:top w:val="none" w:sz="0" w:space="0" w:color="auto"/>
        <w:left w:val="none" w:sz="0" w:space="0" w:color="auto"/>
        <w:bottom w:val="none" w:sz="0" w:space="0" w:color="auto"/>
        <w:right w:val="none" w:sz="0" w:space="0" w:color="auto"/>
      </w:divBdr>
    </w:div>
    <w:div w:id="331106361">
      <w:bodyDiv w:val="1"/>
      <w:marLeft w:val="0"/>
      <w:marRight w:val="0"/>
      <w:marTop w:val="0"/>
      <w:marBottom w:val="0"/>
      <w:divBdr>
        <w:top w:val="none" w:sz="0" w:space="0" w:color="auto"/>
        <w:left w:val="none" w:sz="0" w:space="0" w:color="auto"/>
        <w:bottom w:val="none" w:sz="0" w:space="0" w:color="auto"/>
        <w:right w:val="none" w:sz="0" w:space="0" w:color="auto"/>
      </w:divBdr>
    </w:div>
    <w:div w:id="331221846">
      <w:bodyDiv w:val="1"/>
      <w:marLeft w:val="0"/>
      <w:marRight w:val="0"/>
      <w:marTop w:val="0"/>
      <w:marBottom w:val="0"/>
      <w:divBdr>
        <w:top w:val="none" w:sz="0" w:space="0" w:color="auto"/>
        <w:left w:val="none" w:sz="0" w:space="0" w:color="auto"/>
        <w:bottom w:val="none" w:sz="0" w:space="0" w:color="auto"/>
        <w:right w:val="none" w:sz="0" w:space="0" w:color="auto"/>
      </w:divBdr>
    </w:div>
    <w:div w:id="341903587">
      <w:bodyDiv w:val="1"/>
      <w:marLeft w:val="0"/>
      <w:marRight w:val="0"/>
      <w:marTop w:val="0"/>
      <w:marBottom w:val="0"/>
      <w:divBdr>
        <w:top w:val="none" w:sz="0" w:space="0" w:color="auto"/>
        <w:left w:val="none" w:sz="0" w:space="0" w:color="auto"/>
        <w:bottom w:val="none" w:sz="0" w:space="0" w:color="auto"/>
        <w:right w:val="none" w:sz="0" w:space="0" w:color="auto"/>
      </w:divBdr>
    </w:div>
    <w:div w:id="390007495">
      <w:bodyDiv w:val="1"/>
      <w:marLeft w:val="0"/>
      <w:marRight w:val="0"/>
      <w:marTop w:val="0"/>
      <w:marBottom w:val="0"/>
      <w:divBdr>
        <w:top w:val="none" w:sz="0" w:space="0" w:color="auto"/>
        <w:left w:val="none" w:sz="0" w:space="0" w:color="auto"/>
        <w:bottom w:val="none" w:sz="0" w:space="0" w:color="auto"/>
        <w:right w:val="none" w:sz="0" w:space="0" w:color="auto"/>
      </w:divBdr>
    </w:div>
    <w:div w:id="410933522">
      <w:bodyDiv w:val="1"/>
      <w:marLeft w:val="0"/>
      <w:marRight w:val="0"/>
      <w:marTop w:val="0"/>
      <w:marBottom w:val="0"/>
      <w:divBdr>
        <w:top w:val="none" w:sz="0" w:space="0" w:color="auto"/>
        <w:left w:val="none" w:sz="0" w:space="0" w:color="auto"/>
        <w:bottom w:val="none" w:sz="0" w:space="0" w:color="auto"/>
        <w:right w:val="none" w:sz="0" w:space="0" w:color="auto"/>
      </w:divBdr>
    </w:div>
    <w:div w:id="419984002">
      <w:bodyDiv w:val="1"/>
      <w:marLeft w:val="0"/>
      <w:marRight w:val="0"/>
      <w:marTop w:val="0"/>
      <w:marBottom w:val="0"/>
      <w:divBdr>
        <w:top w:val="none" w:sz="0" w:space="0" w:color="auto"/>
        <w:left w:val="none" w:sz="0" w:space="0" w:color="auto"/>
        <w:bottom w:val="none" w:sz="0" w:space="0" w:color="auto"/>
        <w:right w:val="none" w:sz="0" w:space="0" w:color="auto"/>
      </w:divBdr>
    </w:div>
    <w:div w:id="420221810">
      <w:bodyDiv w:val="1"/>
      <w:marLeft w:val="0"/>
      <w:marRight w:val="0"/>
      <w:marTop w:val="0"/>
      <w:marBottom w:val="0"/>
      <w:divBdr>
        <w:top w:val="none" w:sz="0" w:space="0" w:color="auto"/>
        <w:left w:val="none" w:sz="0" w:space="0" w:color="auto"/>
        <w:bottom w:val="none" w:sz="0" w:space="0" w:color="auto"/>
        <w:right w:val="none" w:sz="0" w:space="0" w:color="auto"/>
      </w:divBdr>
    </w:div>
    <w:div w:id="428620034">
      <w:bodyDiv w:val="1"/>
      <w:marLeft w:val="0"/>
      <w:marRight w:val="0"/>
      <w:marTop w:val="0"/>
      <w:marBottom w:val="0"/>
      <w:divBdr>
        <w:top w:val="none" w:sz="0" w:space="0" w:color="auto"/>
        <w:left w:val="none" w:sz="0" w:space="0" w:color="auto"/>
        <w:bottom w:val="none" w:sz="0" w:space="0" w:color="auto"/>
        <w:right w:val="none" w:sz="0" w:space="0" w:color="auto"/>
      </w:divBdr>
    </w:div>
    <w:div w:id="444890115">
      <w:bodyDiv w:val="1"/>
      <w:marLeft w:val="0"/>
      <w:marRight w:val="0"/>
      <w:marTop w:val="0"/>
      <w:marBottom w:val="0"/>
      <w:divBdr>
        <w:top w:val="none" w:sz="0" w:space="0" w:color="auto"/>
        <w:left w:val="none" w:sz="0" w:space="0" w:color="auto"/>
        <w:bottom w:val="none" w:sz="0" w:space="0" w:color="auto"/>
        <w:right w:val="none" w:sz="0" w:space="0" w:color="auto"/>
      </w:divBdr>
    </w:div>
    <w:div w:id="449670263">
      <w:bodyDiv w:val="1"/>
      <w:marLeft w:val="0"/>
      <w:marRight w:val="0"/>
      <w:marTop w:val="0"/>
      <w:marBottom w:val="0"/>
      <w:divBdr>
        <w:top w:val="none" w:sz="0" w:space="0" w:color="auto"/>
        <w:left w:val="none" w:sz="0" w:space="0" w:color="auto"/>
        <w:bottom w:val="none" w:sz="0" w:space="0" w:color="auto"/>
        <w:right w:val="none" w:sz="0" w:space="0" w:color="auto"/>
      </w:divBdr>
    </w:div>
    <w:div w:id="455373067">
      <w:bodyDiv w:val="1"/>
      <w:marLeft w:val="0"/>
      <w:marRight w:val="0"/>
      <w:marTop w:val="0"/>
      <w:marBottom w:val="0"/>
      <w:divBdr>
        <w:top w:val="none" w:sz="0" w:space="0" w:color="auto"/>
        <w:left w:val="none" w:sz="0" w:space="0" w:color="auto"/>
        <w:bottom w:val="none" w:sz="0" w:space="0" w:color="auto"/>
        <w:right w:val="none" w:sz="0" w:space="0" w:color="auto"/>
      </w:divBdr>
    </w:div>
    <w:div w:id="472720146">
      <w:bodyDiv w:val="1"/>
      <w:marLeft w:val="0"/>
      <w:marRight w:val="0"/>
      <w:marTop w:val="0"/>
      <w:marBottom w:val="0"/>
      <w:divBdr>
        <w:top w:val="none" w:sz="0" w:space="0" w:color="auto"/>
        <w:left w:val="none" w:sz="0" w:space="0" w:color="auto"/>
        <w:bottom w:val="none" w:sz="0" w:space="0" w:color="auto"/>
        <w:right w:val="none" w:sz="0" w:space="0" w:color="auto"/>
      </w:divBdr>
    </w:div>
    <w:div w:id="473721329">
      <w:bodyDiv w:val="1"/>
      <w:marLeft w:val="0"/>
      <w:marRight w:val="0"/>
      <w:marTop w:val="0"/>
      <w:marBottom w:val="0"/>
      <w:divBdr>
        <w:top w:val="none" w:sz="0" w:space="0" w:color="auto"/>
        <w:left w:val="none" w:sz="0" w:space="0" w:color="auto"/>
        <w:bottom w:val="none" w:sz="0" w:space="0" w:color="auto"/>
        <w:right w:val="none" w:sz="0" w:space="0" w:color="auto"/>
      </w:divBdr>
    </w:div>
    <w:div w:id="502470628">
      <w:bodyDiv w:val="1"/>
      <w:marLeft w:val="0"/>
      <w:marRight w:val="0"/>
      <w:marTop w:val="0"/>
      <w:marBottom w:val="0"/>
      <w:divBdr>
        <w:top w:val="none" w:sz="0" w:space="0" w:color="auto"/>
        <w:left w:val="none" w:sz="0" w:space="0" w:color="auto"/>
        <w:bottom w:val="none" w:sz="0" w:space="0" w:color="auto"/>
        <w:right w:val="none" w:sz="0" w:space="0" w:color="auto"/>
      </w:divBdr>
    </w:div>
    <w:div w:id="516847574">
      <w:bodyDiv w:val="1"/>
      <w:marLeft w:val="0"/>
      <w:marRight w:val="0"/>
      <w:marTop w:val="0"/>
      <w:marBottom w:val="0"/>
      <w:divBdr>
        <w:top w:val="none" w:sz="0" w:space="0" w:color="auto"/>
        <w:left w:val="none" w:sz="0" w:space="0" w:color="auto"/>
        <w:bottom w:val="none" w:sz="0" w:space="0" w:color="auto"/>
        <w:right w:val="none" w:sz="0" w:space="0" w:color="auto"/>
      </w:divBdr>
    </w:div>
    <w:div w:id="529027278">
      <w:bodyDiv w:val="1"/>
      <w:marLeft w:val="0"/>
      <w:marRight w:val="0"/>
      <w:marTop w:val="0"/>
      <w:marBottom w:val="0"/>
      <w:divBdr>
        <w:top w:val="none" w:sz="0" w:space="0" w:color="auto"/>
        <w:left w:val="none" w:sz="0" w:space="0" w:color="auto"/>
        <w:bottom w:val="none" w:sz="0" w:space="0" w:color="auto"/>
        <w:right w:val="none" w:sz="0" w:space="0" w:color="auto"/>
      </w:divBdr>
    </w:div>
    <w:div w:id="549415369">
      <w:bodyDiv w:val="1"/>
      <w:marLeft w:val="0"/>
      <w:marRight w:val="0"/>
      <w:marTop w:val="0"/>
      <w:marBottom w:val="0"/>
      <w:divBdr>
        <w:top w:val="none" w:sz="0" w:space="0" w:color="auto"/>
        <w:left w:val="none" w:sz="0" w:space="0" w:color="auto"/>
        <w:bottom w:val="none" w:sz="0" w:space="0" w:color="auto"/>
        <w:right w:val="none" w:sz="0" w:space="0" w:color="auto"/>
      </w:divBdr>
    </w:div>
    <w:div w:id="579758487">
      <w:bodyDiv w:val="1"/>
      <w:marLeft w:val="0"/>
      <w:marRight w:val="0"/>
      <w:marTop w:val="0"/>
      <w:marBottom w:val="0"/>
      <w:divBdr>
        <w:top w:val="none" w:sz="0" w:space="0" w:color="auto"/>
        <w:left w:val="none" w:sz="0" w:space="0" w:color="auto"/>
        <w:bottom w:val="none" w:sz="0" w:space="0" w:color="auto"/>
        <w:right w:val="none" w:sz="0" w:space="0" w:color="auto"/>
      </w:divBdr>
    </w:div>
    <w:div w:id="579870640">
      <w:bodyDiv w:val="1"/>
      <w:marLeft w:val="0"/>
      <w:marRight w:val="0"/>
      <w:marTop w:val="0"/>
      <w:marBottom w:val="0"/>
      <w:divBdr>
        <w:top w:val="none" w:sz="0" w:space="0" w:color="auto"/>
        <w:left w:val="none" w:sz="0" w:space="0" w:color="auto"/>
        <w:bottom w:val="none" w:sz="0" w:space="0" w:color="auto"/>
        <w:right w:val="none" w:sz="0" w:space="0" w:color="auto"/>
      </w:divBdr>
    </w:div>
    <w:div w:id="580529921">
      <w:bodyDiv w:val="1"/>
      <w:marLeft w:val="0"/>
      <w:marRight w:val="0"/>
      <w:marTop w:val="0"/>
      <w:marBottom w:val="0"/>
      <w:divBdr>
        <w:top w:val="none" w:sz="0" w:space="0" w:color="auto"/>
        <w:left w:val="none" w:sz="0" w:space="0" w:color="auto"/>
        <w:bottom w:val="none" w:sz="0" w:space="0" w:color="auto"/>
        <w:right w:val="none" w:sz="0" w:space="0" w:color="auto"/>
      </w:divBdr>
    </w:div>
    <w:div w:id="585456278">
      <w:bodyDiv w:val="1"/>
      <w:marLeft w:val="0"/>
      <w:marRight w:val="0"/>
      <w:marTop w:val="0"/>
      <w:marBottom w:val="0"/>
      <w:divBdr>
        <w:top w:val="none" w:sz="0" w:space="0" w:color="auto"/>
        <w:left w:val="none" w:sz="0" w:space="0" w:color="auto"/>
        <w:bottom w:val="none" w:sz="0" w:space="0" w:color="auto"/>
        <w:right w:val="none" w:sz="0" w:space="0" w:color="auto"/>
      </w:divBdr>
    </w:div>
    <w:div w:id="617417959">
      <w:bodyDiv w:val="1"/>
      <w:marLeft w:val="0"/>
      <w:marRight w:val="0"/>
      <w:marTop w:val="0"/>
      <w:marBottom w:val="0"/>
      <w:divBdr>
        <w:top w:val="none" w:sz="0" w:space="0" w:color="auto"/>
        <w:left w:val="none" w:sz="0" w:space="0" w:color="auto"/>
        <w:bottom w:val="none" w:sz="0" w:space="0" w:color="auto"/>
        <w:right w:val="none" w:sz="0" w:space="0" w:color="auto"/>
      </w:divBdr>
    </w:div>
    <w:div w:id="636179018">
      <w:bodyDiv w:val="1"/>
      <w:marLeft w:val="0"/>
      <w:marRight w:val="0"/>
      <w:marTop w:val="0"/>
      <w:marBottom w:val="0"/>
      <w:divBdr>
        <w:top w:val="none" w:sz="0" w:space="0" w:color="auto"/>
        <w:left w:val="none" w:sz="0" w:space="0" w:color="auto"/>
        <w:bottom w:val="none" w:sz="0" w:space="0" w:color="auto"/>
        <w:right w:val="none" w:sz="0" w:space="0" w:color="auto"/>
      </w:divBdr>
    </w:div>
    <w:div w:id="651718907">
      <w:bodyDiv w:val="1"/>
      <w:marLeft w:val="0"/>
      <w:marRight w:val="0"/>
      <w:marTop w:val="0"/>
      <w:marBottom w:val="0"/>
      <w:divBdr>
        <w:top w:val="none" w:sz="0" w:space="0" w:color="auto"/>
        <w:left w:val="none" w:sz="0" w:space="0" w:color="auto"/>
        <w:bottom w:val="none" w:sz="0" w:space="0" w:color="auto"/>
        <w:right w:val="none" w:sz="0" w:space="0" w:color="auto"/>
      </w:divBdr>
    </w:div>
    <w:div w:id="661467729">
      <w:bodyDiv w:val="1"/>
      <w:marLeft w:val="0"/>
      <w:marRight w:val="0"/>
      <w:marTop w:val="0"/>
      <w:marBottom w:val="0"/>
      <w:divBdr>
        <w:top w:val="none" w:sz="0" w:space="0" w:color="auto"/>
        <w:left w:val="none" w:sz="0" w:space="0" w:color="auto"/>
        <w:bottom w:val="none" w:sz="0" w:space="0" w:color="auto"/>
        <w:right w:val="none" w:sz="0" w:space="0" w:color="auto"/>
      </w:divBdr>
    </w:div>
    <w:div w:id="689137310">
      <w:bodyDiv w:val="1"/>
      <w:marLeft w:val="0"/>
      <w:marRight w:val="0"/>
      <w:marTop w:val="0"/>
      <w:marBottom w:val="0"/>
      <w:divBdr>
        <w:top w:val="none" w:sz="0" w:space="0" w:color="auto"/>
        <w:left w:val="none" w:sz="0" w:space="0" w:color="auto"/>
        <w:bottom w:val="none" w:sz="0" w:space="0" w:color="auto"/>
        <w:right w:val="none" w:sz="0" w:space="0" w:color="auto"/>
      </w:divBdr>
    </w:div>
    <w:div w:id="694572562">
      <w:bodyDiv w:val="1"/>
      <w:marLeft w:val="0"/>
      <w:marRight w:val="0"/>
      <w:marTop w:val="0"/>
      <w:marBottom w:val="0"/>
      <w:divBdr>
        <w:top w:val="none" w:sz="0" w:space="0" w:color="auto"/>
        <w:left w:val="none" w:sz="0" w:space="0" w:color="auto"/>
        <w:bottom w:val="none" w:sz="0" w:space="0" w:color="auto"/>
        <w:right w:val="none" w:sz="0" w:space="0" w:color="auto"/>
      </w:divBdr>
    </w:div>
    <w:div w:id="696665454">
      <w:bodyDiv w:val="1"/>
      <w:marLeft w:val="0"/>
      <w:marRight w:val="0"/>
      <w:marTop w:val="0"/>
      <w:marBottom w:val="0"/>
      <w:divBdr>
        <w:top w:val="none" w:sz="0" w:space="0" w:color="auto"/>
        <w:left w:val="none" w:sz="0" w:space="0" w:color="auto"/>
        <w:bottom w:val="none" w:sz="0" w:space="0" w:color="auto"/>
        <w:right w:val="none" w:sz="0" w:space="0" w:color="auto"/>
      </w:divBdr>
    </w:div>
    <w:div w:id="706176322">
      <w:bodyDiv w:val="1"/>
      <w:marLeft w:val="0"/>
      <w:marRight w:val="0"/>
      <w:marTop w:val="0"/>
      <w:marBottom w:val="0"/>
      <w:divBdr>
        <w:top w:val="none" w:sz="0" w:space="0" w:color="auto"/>
        <w:left w:val="none" w:sz="0" w:space="0" w:color="auto"/>
        <w:bottom w:val="none" w:sz="0" w:space="0" w:color="auto"/>
        <w:right w:val="none" w:sz="0" w:space="0" w:color="auto"/>
      </w:divBdr>
    </w:div>
    <w:div w:id="709037485">
      <w:bodyDiv w:val="1"/>
      <w:marLeft w:val="0"/>
      <w:marRight w:val="0"/>
      <w:marTop w:val="0"/>
      <w:marBottom w:val="0"/>
      <w:divBdr>
        <w:top w:val="none" w:sz="0" w:space="0" w:color="auto"/>
        <w:left w:val="none" w:sz="0" w:space="0" w:color="auto"/>
        <w:bottom w:val="none" w:sz="0" w:space="0" w:color="auto"/>
        <w:right w:val="none" w:sz="0" w:space="0" w:color="auto"/>
      </w:divBdr>
    </w:div>
    <w:div w:id="763842894">
      <w:bodyDiv w:val="1"/>
      <w:marLeft w:val="0"/>
      <w:marRight w:val="0"/>
      <w:marTop w:val="0"/>
      <w:marBottom w:val="0"/>
      <w:divBdr>
        <w:top w:val="none" w:sz="0" w:space="0" w:color="auto"/>
        <w:left w:val="none" w:sz="0" w:space="0" w:color="auto"/>
        <w:bottom w:val="none" w:sz="0" w:space="0" w:color="auto"/>
        <w:right w:val="none" w:sz="0" w:space="0" w:color="auto"/>
      </w:divBdr>
    </w:div>
    <w:div w:id="813329053">
      <w:bodyDiv w:val="1"/>
      <w:marLeft w:val="0"/>
      <w:marRight w:val="0"/>
      <w:marTop w:val="0"/>
      <w:marBottom w:val="0"/>
      <w:divBdr>
        <w:top w:val="none" w:sz="0" w:space="0" w:color="auto"/>
        <w:left w:val="none" w:sz="0" w:space="0" w:color="auto"/>
        <w:bottom w:val="none" w:sz="0" w:space="0" w:color="auto"/>
        <w:right w:val="none" w:sz="0" w:space="0" w:color="auto"/>
      </w:divBdr>
    </w:div>
    <w:div w:id="830872039">
      <w:bodyDiv w:val="1"/>
      <w:marLeft w:val="0"/>
      <w:marRight w:val="0"/>
      <w:marTop w:val="0"/>
      <w:marBottom w:val="0"/>
      <w:divBdr>
        <w:top w:val="none" w:sz="0" w:space="0" w:color="auto"/>
        <w:left w:val="none" w:sz="0" w:space="0" w:color="auto"/>
        <w:bottom w:val="none" w:sz="0" w:space="0" w:color="auto"/>
        <w:right w:val="none" w:sz="0" w:space="0" w:color="auto"/>
      </w:divBdr>
    </w:div>
    <w:div w:id="833180824">
      <w:bodyDiv w:val="1"/>
      <w:marLeft w:val="0"/>
      <w:marRight w:val="0"/>
      <w:marTop w:val="0"/>
      <w:marBottom w:val="0"/>
      <w:divBdr>
        <w:top w:val="none" w:sz="0" w:space="0" w:color="auto"/>
        <w:left w:val="none" w:sz="0" w:space="0" w:color="auto"/>
        <w:bottom w:val="none" w:sz="0" w:space="0" w:color="auto"/>
        <w:right w:val="none" w:sz="0" w:space="0" w:color="auto"/>
      </w:divBdr>
    </w:div>
    <w:div w:id="891892446">
      <w:bodyDiv w:val="1"/>
      <w:marLeft w:val="0"/>
      <w:marRight w:val="0"/>
      <w:marTop w:val="0"/>
      <w:marBottom w:val="0"/>
      <w:divBdr>
        <w:top w:val="none" w:sz="0" w:space="0" w:color="auto"/>
        <w:left w:val="none" w:sz="0" w:space="0" w:color="auto"/>
        <w:bottom w:val="none" w:sz="0" w:space="0" w:color="auto"/>
        <w:right w:val="none" w:sz="0" w:space="0" w:color="auto"/>
      </w:divBdr>
    </w:div>
    <w:div w:id="899705090">
      <w:bodyDiv w:val="1"/>
      <w:marLeft w:val="0"/>
      <w:marRight w:val="0"/>
      <w:marTop w:val="0"/>
      <w:marBottom w:val="0"/>
      <w:divBdr>
        <w:top w:val="none" w:sz="0" w:space="0" w:color="auto"/>
        <w:left w:val="none" w:sz="0" w:space="0" w:color="auto"/>
        <w:bottom w:val="none" w:sz="0" w:space="0" w:color="auto"/>
        <w:right w:val="none" w:sz="0" w:space="0" w:color="auto"/>
      </w:divBdr>
    </w:div>
    <w:div w:id="904949999">
      <w:bodyDiv w:val="1"/>
      <w:marLeft w:val="0"/>
      <w:marRight w:val="0"/>
      <w:marTop w:val="0"/>
      <w:marBottom w:val="0"/>
      <w:divBdr>
        <w:top w:val="none" w:sz="0" w:space="0" w:color="auto"/>
        <w:left w:val="none" w:sz="0" w:space="0" w:color="auto"/>
        <w:bottom w:val="none" w:sz="0" w:space="0" w:color="auto"/>
        <w:right w:val="none" w:sz="0" w:space="0" w:color="auto"/>
      </w:divBdr>
    </w:div>
    <w:div w:id="924145243">
      <w:bodyDiv w:val="1"/>
      <w:marLeft w:val="0"/>
      <w:marRight w:val="0"/>
      <w:marTop w:val="0"/>
      <w:marBottom w:val="0"/>
      <w:divBdr>
        <w:top w:val="none" w:sz="0" w:space="0" w:color="auto"/>
        <w:left w:val="none" w:sz="0" w:space="0" w:color="auto"/>
        <w:bottom w:val="none" w:sz="0" w:space="0" w:color="auto"/>
        <w:right w:val="none" w:sz="0" w:space="0" w:color="auto"/>
      </w:divBdr>
    </w:div>
    <w:div w:id="949821225">
      <w:bodyDiv w:val="1"/>
      <w:marLeft w:val="0"/>
      <w:marRight w:val="0"/>
      <w:marTop w:val="0"/>
      <w:marBottom w:val="0"/>
      <w:divBdr>
        <w:top w:val="none" w:sz="0" w:space="0" w:color="auto"/>
        <w:left w:val="none" w:sz="0" w:space="0" w:color="auto"/>
        <w:bottom w:val="none" w:sz="0" w:space="0" w:color="auto"/>
        <w:right w:val="none" w:sz="0" w:space="0" w:color="auto"/>
      </w:divBdr>
    </w:div>
    <w:div w:id="957220740">
      <w:bodyDiv w:val="1"/>
      <w:marLeft w:val="0"/>
      <w:marRight w:val="0"/>
      <w:marTop w:val="0"/>
      <w:marBottom w:val="0"/>
      <w:divBdr>
        <w:top w:val="none" w:sz="0" w:space="0" w:color="auto"/>
        <w:left w:val="none" w:sz="0" w:space="0" w:color="auto"/>
        <w:bottom w:val="none" w:sz="0" w:space="0" w:color="auto"/>
        <w:right w:val="none" w:sz="0" w:space="0" w:color="auto"/>
      </w:divBdr>
    </w:div>
    <w:div w:id="986323388">
      <w:bodyDiv w:val="1"/>
      <w:marLeft w:val="0"/>
      <w:marRight w:val="0"/>
      <w:marTop w:val="0"/>
      <w:marBottom w:val="0"/>
      <w:divBdr>
        <w:top w:val="none" w:sz="0" w:space="0" w:color="auto"/>
        <w:left w:val="none" w:sz="0" w:space="0" w:color="auto"/>
        <w:bottom w:val="none" w:sz="0" w:space="0" w:color="auto"/>
        <w:right w:val="none" w:sz="0" w:space="0" w:color="auto"/>
      </w:divBdr>
    </w:div>
    <w:div w:id="986394994">
      <w:bodyDiv w:val="1"/>
      <w:marLeft w:val="0"/>
      <w:marRight w:val="0"/>
      <w:marTop w:val="0"/>
      <w:marBottom w:val="0"/>
      <w:divBdr>
        <w:top w:val="none" w:sz="0" w:space="0" w:color="auto"/>
        <w:left w:val="none" w:sz="0" w:space="0" w:color="auto"/>
        <w:bottom w:val="none" w:sz="0" w:space="0" w:color="auto"/>
        <w:right w:val="none" w:sz="0" w:space="0" w:color="auto"/>
      </w:divBdr>
    </w:div>
    <w:div w:id="1022895907">
      <w:bodyDiv w:val="1"/>
      <w:marLeft w:val="0"/>
      <w:marRight w:val="0"/>
      <w:marTop w:val="0"/>
      <w:marBottom w:val="0"/>
      <w:divBdr>
        <w:top w:val="none" w:sz="0" w:space="0" w:color="auto"/>
        <w:left w:val="none" w:sz="0" w:space="0" w:color="auto"/>
        <w:bottom w:val="none" w:sz="0" w:space="0" w:color="auto"/>
        <w:right w:val="none" w:sz="0" w:space="0" w:color="auto"/>
      </w:divBdr>
    </w:div>
    <w:div w:id="1024596968">
      <w:bodyDiv w:val="1"/>
      <w:marLeft w:val="0"/>
      <w:marRight w:val="0"/>
      <w:marTop w:val="0"/>
      <w:marBottom w:val="0"/>
      <w:divBdr>
        <w:top w:val="none" w:sz="0" w:space="0" w:color="auto"/>
        <w:left w:val="none" w:sz="0" w:space="0" w:color="auto"/>
        <w:bottom w:val="none" w:sz="0" w:space="0" w:color="auto"/>
        <w:right w:val="none" w:sz="0" w:space="0" w:color="auto"/>
      </w:divBdr>
    </w:div>
    <w:div w:id="1025474550">
      <w:bodyDiv w:val="1"/>
      <w:marLeft w:val="0"/>
      <w:marRight w:val="0"/>
      <w:marTop w:val="0"/>
      <w:marBottom w:val="0"/>
      <w:divBdr>
        <w:top w:val="none" w:sz="0" w:space="0" w:color="auto"/>
        <w:left w:val="none" w:sz="0" w:space="0" w:color="auto"/>
        <w:bottom w:val="none" w:sz="0" w:space="0" w:color="auto"/>
        <w:right w:val="none" w:sz="0" w:space="0" w:color="auto"/>
      </w:divBdr>
    </w:div>
    <w:div w:id="1037848759">
      <w:bodyDiv w:val="1"/>
      <w:marLeft w:val="0"/>
      <w:marRight w:val="0"/>
      <w:marTop w:val="0"/>
      <w:marBottom w:val="0"/>
      <w:divBdr>
        <w:top w:val="none" w:sz="0" w:space="0" w:color="auto"/>
        <w:left w:val="none" w:sz="0" w:space="0" w:color="auto"/>
        <w:bottom w:val="none" w:sz="0" w:space="0" w:color="auto"/>
        <w:right w:val="none" w:sz="0" w:space="0" w:color="auto"/>
      </w:divBdr>
    </w:div>
    <w:div w:id="1038310498">
      <w:bodyDiv w:val="1"/>
      <w:marLeft w:val="0"/>
      <w:marRight w:val="0"/>
      <w:marTop w:val="0"/>
      <w:marBottom w:val="0"/>
      <w:divBdr>
        <w:top w:val="none" w:sz="0" w:space="0" w:color="auto"/>
        <w:left w:val="none" w:sz="0" w:space="0" w:color="auto"/>
        <w:bottom w:val="none" w:sz="0" w:space="0" w:color="auto"/>
        <w:right w:val="none" w:sz="0" w:space="0" w:color="auto"/>
      </w:divBdr>
    </w:div>
    <w:div w:id="1059862121">
      <w:bodyDiv w:val="1"/>
      <w:marLeft w:val="0"/>
      <w:marRight w:val="0"/>
      <w:marTop w:val="0"/>
      <w:marBottom w:val="0"/>
      <w:divBdr>
        <w:top w:val="none" w:sz="0" w:space="0" w:color="auto"/>
        <w:left w:val="none" w:sz="0" w:space="0" w:color="auto"/>
        <w:bottom w:val="none" w:sz="0" w:space="0" w:color="auto"/>
        <w:right w:val="none" w:sz="0" w:space="0" w:color="auto"/>
      </w:divBdr>
    </w:div>
    <w:div w:id="1072316365">
      <w:bodyDiv w:val="1"/>
      <w:marLeft w:val="0"/>
      <w:marRight w:val="0"/>
      <w:marTop w:val="0"/>
      <w:marBottom w:val="0"/>
      <w:divBdr>
        <w:top w:val="none" w:sz="0" w:space="0" w:color="auto"/>
        <w:left w:val="none" w:sz="0" w:space="0" w:color="auto"/>
        <w:bottom w:val="none" w:sz="0" w:space="0" w:color="auto"/>
        <w:right w:val="none" w:sz="0" w:space="0" w:color="auto"/>
      </w:divBdr>
    </w:div>
    <w:div w:id="1078208548">
      <w:bodyDiv w:val="1"/>
      <w:marLeft w:val="0"/>
      <w:marRight w:val="0"/>
      <w:marTop w:val="0"/>
      <w:marBottom w:val="0"/>
      <w:divBdr>
        <w:top w:val="none" w:sz="0" w:space="0" w:color="auto"/>
        <w:left w:val="none" w:sz="0" w:space="0" w:color="auto"/>
        <w:bottom w:val="none" w:sz="0" w:space="0" w:color="auto"/>
        <w:right w:val="none" w:sz="0" w:space="0" w:color="auto"/>
      </w:divBdr>
    </w:div>
    <w:div w:id="1081679371">
      <w:bodyDiv w:val="1"/>
      <w:marLeft w:val="0"/>
      <w:marRight w:val="0"/>
      <w:marTop w:val="0"/>
      <w:marBottom w:val="0"/>
      <w:divBdr>
        <w:top w:val="none" w:sz="0" w:space="0" w:color="auto"/>
        <w:left w:val="none" w:sz="0" w:space="0" w:color="auto"/>
        <w:bottom w:val="none" w:sz="0" w:space="0" w:color="auto"/>
        <w:right w:val="none" w:sz="0" w:space="0" w:color="auto"/>
      </w:divBdr>
    </w:div>
    <w:div w:id="1110854679">
      <w:bodyDiv w:val="1"/>
      <w:marLeft w:val="0"/>
      <w:marRight w:val="0"/>
      <w:marTop w:val="0"/>
      <w:marBottom w:val="0"/>
      <w:divBdr>
        <w:top w:val="none" w:sz="0" w:space="0" w:color="auto"/>
        <w:left w:val="none" w:sz="0" w:space="0" w:color="auto"/>
        <w:bottom w:val="none" w:sz="0" w:space="0" w:color="auto"/>
        <w:right w:val="none" w:sz="0" w:space="0" w:color="auto"/>
      </w:divBdr>
    </w:div>
    <w:div w:id="1120953654">
      <w:bodyDiv w:val="1"/>
      <w:marLeft w:val="0"/>
      <w:marRight w:val="0"/>
      <w:marTop w:val="0"/>
      <w:marBottom w:val="0"/>
      <w:divBdr>
        <w:top w:val="none" w:sz="0" w:space="0" w:color="auto"/>
        <w:left w:val="none" w:sz="0" w:space="0" w:color="auto"/>
        <w:bottom w:val="none" w:sz="0" w:space="0" w:color="auto"/>
        <w:right w:val="none" w:sz="0" w:space="0" w:color="auto"/>
      </w:divBdr>
    </w:div>
    <w:div w:id="1130174744">
      <w:bodyDiv w:val="1"/>
      <w:marLeft w:val="0"/>
      <w:marRight w:val="0"/>
      <w:marTop w:val="0"/>
      <w:marBottom w:val="0"/>
      <w:divBdr>
        <w:top w:val="none" w:sz="0" w:space="0" w:color="auto"/>
        <w:left w:val="none" w:sz="0" w:space="0" w:color="auto"/>
        <w:bottom w:val="none" w:sz="0" w:space="0" w:color="auto"/>
        <w:right w:val="none" w:sz="0" w:space="0" w:color="auto"/>
      </w:divBdr>
    </w:div>
    <w:div w:id="1167478954">
      <w:bodyDiv w:val="1"/>
      <w:marLeft w:val="0"/>
      <w:marRight w:val="0"/>
      <w:marTop w:val="0"/>
      <w:marBottom w:val="0"/>
      <w:divBdr>
        <w:top w:val="none" w:sz="0" w:space="0" w:color="auto"/>
        <w:left w:val="none" w:sz="0" w:space="0" w:color="auto"/>
        <w:bottom w:val="none" w:sz="0" w:space="0" w:color="auto"/>
        <w:right w:val="none" w:sz="0" w:space="0" w:color="auto"/>
      </w:divBdr>
    </w:div>
    <w:div w:id="1170290139">
      <w:bodyDiv w:val="1"/>
      <w:marLeft w:val="0"/>
      <w:marRight w:val="0"/>
      <w:marTop w:val="0"/>
      <w:marBottom w:val="0"/>
      <w:divBdr>
        <w:top w:val="none" w:sz="0" w:space="0" w:color="auto"/>
        <w:left w:val="none" w:sz="0" w:space="0" w:color="auto"/>
        <w:bottom w:val="none" w:sz="0" w:space="0" w:color="auto"/>
        <w:right w:val="none" w:sz="0" w:space="0" w:color="auto"/>
      </w:divBdr>
    </w:div>
    <w:div w:id="1176388411">
      <w:bodyDiv w:val="1"/>
      <w:marLeft w:val="0"/>
      <w:marRight w:val="0"/>
      <w:marTop w:val="0"/>
      <w:marBottom w:val="0"/>
      <w:divBdr>
        <w:top w:val="none" w:sz="0" w:space="0" w:color="auto"/>
        <w:left w:val="none" w:sz="0" w:space="0" w:color="auto"/>
        <w:bottom w:val="none" w:sz="0" w:space="0" w:color="auto"/>
        <w:right w:val="none" w:sz="0" w:space="0" w:color="auto"/>
      </w:divBdr>
    </w:div>
    <w:div w:id="1192959908">
      <w:bodyDiv w:val="1"/>
      <w:marLeft w:val="0"/>
      <w:marRight w:val="0"/>
      <w:marTop w:val="0"/>
      <w:marBottom w:val="0"/>
      <w:divBdr>
        <w:top w:val="none" w:sz="0" w:space="0" w:color="auto"/>
        <w:left w:val="none" w:sz="0" w:space="0" w:color="auto"/>
        <w:bottom w:val="none" w:sz="0" w:space="0" w:color="auto"/>
        <w:right w:val="none" w:sz="0" w:space="0" w:color="auto"/>
      </w:divBdr>
    </w:div>
    <w:div w:id="1238249763">
      <w:bodyDiv w:val="1"/>
      <w:marLeft w:val="0"/>
      <w:marRight w:val="0"/>
      <w:marTop w:val="0"/>
      <w:marBottom w:val="0"/>
      <w:divBdr>
        <w:top w:val="none" w:sz="0" w:space="0" w:color="auto"/>
        <w:left w:val="none" w:sz="0" w:space="0" w:color="auto"/>
        <w:bottom w:val="none" w:sz="0" w:space="0" w:color="auto"/>
        <w:right w:val="none" w:sz="0" w:space="0" w:color="auto"/>
      </w:divBdr>
    </w:div>
    <w:div w:id="1265184540">
      <w:bodyDiv w:val="1"/>
      <w:marLeft w:val="0"/>
      <w:marRight w:val="0"/>
      <w:marTop w:val="0"/>
      <w:marBottom w:val="0"/>
      <w:divBdr>
        <w:top w:val="none" w:sz="0" w:space="0" w:color="auto"/>
        <w:left w:val="none" w:sz="0" w:space="0" w:color="auto"/>
        <w:bottom w:val="none" w:sz="0" w:space="0" w:color="auto"/>
        <w:right w:val="none" w:sz="0" w:space="0" w:color="auto"/>
      </w:divBdr>
    </w:div>
    <w:div w:id="1271353280">
      <w:bodyDiv w:val="1"/>
      <w:marLeft w:val="0"/>
      <w:marRight w:val="0"/>
      <w:marTop w:val="0"/>
      <w:marBottom w:val="0"/>
      <w:divBdr>
        <w:top w:val="none" w:sz="0" w:space="0" w:color="auto"/>
        <w:left w:val="none" w:sz="0" w:space="0" w:color="auto"/>
        <w:bottom w:val="none" w:sz="0" w:space="0" w:color="auto"/>
        <w:right w:val="none" w:sz="0" w:space="0" w:color="auto"/>
      </w:divBdr>
    </w:div>
    <w:div w:id="1271937831">
      <w:bodyDiv w:val="1"/>
      <w:marLeft w:val="0"/>
      <w:marRight w:val="0"/>
      <w:marTop w:val="0"/>
      <w:marBottom w:val="0"/>
      <w:divBdr>
        <w:top w:val="none" w:sz="0" w:space="0" w:color="auto"/>
        <w:left w:val="none" w:sz="0" w:space="0" w:color="auto"/>
        <w:bottom w:val="none" w:sz="0" w:space="0" w:color="auto"/>
        <w:right w:val="none" w:sz="0" w:space="0" w:color="auto"/>
      </w:divBdr>
    </w:div>
    <w:div w:id="1272785873">
      <w:bodyDiv w:val="1"/>
      <w:marLeft w:val="0"/>
      <w:marRight w:val="0"/>
      <w:marTop w:val="0"/>
      <w:marBottom w:val="0"/>
      <w:divBdr>
        <w:top w:val="none" w:sz="0" w:space="0" w:color="auto"/>
        <w:left w:val="none" w:sz="0" w:space="0" w:color="auto"/>
        <w:bottom w:val="none" w:sz="0" w:space="0" w:color="auto"/>
        <w:right w:val="none" w:sz="0" w:space="0" w:color="auto"/>
      </w:divBdr>
    </w:div>
    <w:div w:id="1301887457">
      <w:bodyDiv w:val="1"/>
      <w:marLeft w:val="0"/>
      <w:marRight w:val="0"/>
      <w:marTop w:val="0"/>
      <w:marBottom w:val="0"/>
      <w:divBdr>
        <w:top w:val="none" w:sz="0" w:space="0" w:color="auto"/>
        <w:left w:val="none" w:sz="0" w:space="0" w:color="auto"/>
        <w:bottom w:val="none" w:sz="0" w:space="0" w:color="auto"/>
        <w:right w:val="none" w:sz="0" w:space="0" w:color="auto"/>
      </w:divBdr>
      <w:divsChild>
        <w:div w:id="18788122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31058279">
      <w:bodyDiv w:val="1"/>
      <w:marLeft w:val="0"/>
      <w:marRight w:val="0"/>
      <w:marTop w:val="0"/>
      <w:marBottom w:val="0"/>
      <w:divBdr>
        <w:top w:val="none" w:sz="0" w:space="0" w:color="auto"/>
        <w:left w:val="none" w:sz="0" w:space="0" w:color="auto"/>
        <w:bottom w:val="none" w:sz="0" w:space="0" w:color="auto"/>
        <w:right w:val="none" w:sz="0" w:space="0" w:color="auto"/>
      </w:divBdr>
    </w:div>
    <w:div w:id="1367291491">
      <w:bodyDiv w:val="1"/>
      <w:marLeft w:val="0"/>
      <w:marRight w:val="0"/>
      <w:marTop w:val="0"/>
      <w:marBottom w:val="0"/>
      <w:divBdr>
        <w:top w:val="none" w:sz="0" w:space="0" w:color="auto"/>
        <w:left w:val="none" w:sz="0" w:space="0" w:color="auto"/>
        <w:bottom w:val="none" w:sz="0" w:space="0" w:color="auto"/>
        <w:right w:val="none" w:sz="0" w:space="0" w:color="auto"/>
      </w:divBdr>
    </w:div>
    <w:div w:id="1373651363">
      <w:bodyDiv w:val="1"/>
      <w:marLeft w:val="0"/>
      <w:marRight w:val="0"/>
      <w:marTop w:val="0"/>
      <w:marBottom w:val="0"/>
      <w:divBdr>
        <w:top w:val="none" w:sz="0" w:space="0" w:color="auto"/>
        <w:left w:val="none" w:sz="0" w:space="0" w:color="auto"/>
        <w:bottom w:val="none" w:sz="0" w:space="0" w:color="auto"/>
        <w:right w:val="none" w:sz="0" w:space="0" w:color="auto"/>
      </w:divBdr>
    </w:div>
    <w:div w:id="1385180689">
      <w:bodyDiv w:val="1"/>
      <w:marLeft w:val="0"/>
      <w:marRight w:val="0"/>
      <w:marTop w:val="0"/>
      <w:marBottom w:val="0"/>
      <w:divBdr>
        <w:top w:val="none" w:sz="0" w:space="0" w:color="auto"/>
        <w:left w:val="none" w:sz="0" w:space="0" w:color="auto"/>
        <w:bottom w:val="none" w:sz="0" w:space="0" w:color="auto"/>
        <w:right w:val="none" w:sz="0" w:space="0" w:color="auto"/>
      </w:divBdr>
    </w:div>
    <w:div w:id="1387291242">
      <w:bodyDiv w:val="1"/>
      <w:marLeft w:val="0"/>
      <w:marRight w:val="0"/>
      <w:marTop w:val="0"/>
      <w:marBottom w:val="0"/>
      <w:divBdr>
        <w:top w:val="none" w:sz="0" w:space="0" w:color="auto"/>
        <w:left w:val="none" w:sz="0" w:space="0" w:color="auto"/>
        <w:bottom w:val="none" w:sz="0" w:space="0" w:color="auto"/>
        <w:right w:val="none" w:sz="0" w:space="0" w:color="auto"/>
      </w:divBdr>
    </w:div>
    <w:div w:id="1405566720">
      <w:bodyDiv w:val="1"/>
      <w:marLeft w:val="0"/>
      <w:marRight w:val="0"/>
      <w:marTop w:val="0"/>
      <w:marBottom w:val="0"/>
      <w:divBdr>
        <w:top w:val="none" w:sz="0" w:space="0" w:color="auto"/>
        <w:left w:val="none" w:sz="0" w:space="0" w:color="auto"/>
        <w:bottom w:val="none" w:sz="0" w:space="0" w:color="auto"/>
        <w:right w:val="none" w:sz="0" w:space="0" w:color="auto"/>
      </w:divBdr>
    </w:div>
    <w:div w:id="1415397586">
      <w:bodyDiv w:val="1"/>
      <w:marLeft w:val="0"/>
      <w:marRight w:val="0"/>
      <w:marTop w:val="0"/>
      <w:marBottom w:val="0"/>
      <w:divBdr>
        <w:top w:val="none" w:sz="0" w:space="0" w:color="auto"/>
        <w:left w:val="none" w:sz="0" w:space="0" w:color="auto"/>
        <w:bottom w:val="none" w:sz="0" w:space="0" w:color="auto"/>
        <w:right w:val="none" w:sz="0" w:space="0" w:color="auto"/>
      </w:divBdr>
    </w:div>
    <w:div w:id="1417439167">
      <w:bodyDiv w:val="1"/>
      <w:marLeft w:val="0"/>
      <w:marRight w:val="0"/>
      <w:marTop w:val="0"/>
      <w:marBottom w:val="0"/>
      <w:divBdr>
        <w:top w:val="none" w:sz="0" w:space="0" w:color="auto"/>
        <w:left w:val="none" w:sz="0" w:space="0" w:color="auto"/>
        <w:bottom w:val="none" w:sz="0" w:space="0" w:color="auto"/>
        <w:right w:val="none" w:sz="0" w:space="0" w:color="auto"/>
      </w:divBdr>
    </w:div>
    <w:div w:id="1439372479">
      <w:bodyDiv w:val="1"/>
      <w:marLeft w:val="0"/>
      <w:marRight w:val="0"/>
      <w:marTop w:val="0"/>
      <w:marBottom w:val="0"/>
      <w:divBdr>
        <w:top w:val="none" w:sz="0" w:space="0" w:color="auto"/>
        <w:left w:val="none" w:sz="0" w:space="0" w:color="auto"/>
        <w:bottom w:val="none" w:sz="0" w:space="0" w:color="auto"/>
        <w:right w:val="none" w:sz="0" w:space="0" w:color="auto"/>
      </w:divBdr>
    </w:div>
    <w:div w:id="1441872645">
      <w:bodyDiv w:val="1"/>
      <w:marLeft w:val="0"/>
      <w:marRight w:val="0"/>
      <w:marTop w:val="0"/>
      <w:marBottom w:val="0"/>
      <w:divBdr>
        <w:top w:val="none" w:sz="0" w:space="0" w:color="auto"/>
        <w:left w:val="none" w:sz="0" w:space="0" w:color="auto"/>
        <w:bottom w:val="none" w:sz="0" w:space="0" w:color="auto"/>
        <w:right w:val="none" w:sz="0" w:space="0" w:color="auto"/>
      </w:divBdr>
    </w:div>
    <w:div w:id="1446535565">
      <w:bodyDiv w:val="1"/>
      <w:marLeft w:val="0"/>
      <w:marRight w:val="0"/>
      <w:marTop w:val="0"/>
      <w:marBottom w:val="0"/>
      <w:divBdr>
        <w:top w:val="none" w:sz="0" w:space="0" w:color="auto"/>
        <w:left w:val="none" w:sz="0" w:space="0" w:color="auto"/>
        <w:bottom w:val="none" w:sz="0" w:space="0" w:color="auto"/>
        <w:right w:val="none" w:sz="0" w:space="0" w:color="auto"/>
      </w:divBdr>
    </w:div>
    <w:div w:id="1476682512">
      <w:bodyDiv w:val="1"/>
      <w:marLeft w:val="0"/>
      <w:marRight w:val="0"/>
      <w:marTop w:val="0"/>
      <w:marBottom w:val="0"/>
      <w:divBdr>
        <w:top w:val="none" w:sz="0" w:space="0" w:color="auto"/>
        <w:left w:val="none" w:sz="0" w:space="0" w:color="auto"/>
        <w:bottom w:val="none" w:sz="0" w:space="0" w:color="auto"/>
        <w:right w:val="none" w:sz="0" w:space="0" w:color="auto"/>
      </w:divBdr>
      <w:divsChild>
        <w:div w:id="545411163">
          <w:marLeft w:val="45"/>
          <w:marRight w:val="45"/>
          <w:marTop w:val="15"/>
          <w:marBottom w:val="0"/>
          <w:divBdr>
            <w:top w:val="none" w:sz="0" w:space="0" w:color="auto"/>
            <w:left w:val="none" w:sz="0" w:space="0" w:color="auto"/>
            <w:bottom w:val="none" w:sz="0" w:space="0" w:color="auto"/>
            <w:right w:val="none" w:sz="0" w:space="0" w:color="auto"/>
          </w:divBdr>
          <w:divsChild>
            <w:div w:id="424766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577643">
      <w:bodyDiv w:val="1"/>
      <w:marLeft w:val="0"/>
      <w:marRight w:val="0"/>
      <w:marTop w:val="0"/>
      <w:marBottom w:val="0"/>
      <w:divBdr>
        <w:top w:val="none" w:sz="0" w:space="0" w:color="auto"/>
        <w:left w:val="none" w:sz="0" w:space="0" w:color="auto"/>
        <w:bottom w:val="none" w:sz="0" w:space="0" w:color="auto"/>
        <w:right w:val="none" w:sz="0" w:space="0" w:color="auto"/>
      </w:divBdr>
    </w:div>
    <w:div w:id="1495223419">
      <w:bodyDiv w:val="1"/>
      <w:marLeft w:val="0"/>
      <w:marRight w:val="0"/>
      <w:marTop w:val="0"/>
      <w:marBottom w:val="0"/>
      <w:divBdr>
        <w:top w:val="none" w:sz="0" w:space="0" w:color="auto"/>
        <w:left w:val="none" w:sz="0" w:space="0" w:color="auto"/>
        <w:bottom w:val="none" w:sz="0" w:space="0" w:color="auto"/>
        <w:right w:val="none" w:sz="0" w:space="0" w:color="auto"/>
      </w:divBdr>
    </w:div>
    <w:div w:id="1501501595">
      <w:bodyDiv w:val="1"/>
      <w:marLeft w:val="0"/>
      <w:marRight w:val="0"/>
      <w:marTop w:val="0"/>
      <w:marBottom w:val="0"/>
      <w:divBdr>
        <w:top w:val="none" w:sz="0" w:space="0" w:color="auto"/>
        <w:left w:val="none" w:sz="0" w:space="0" w:color="auto"/>
        <w:bottom w:val="none" w:sz="0" w:space="0" w:color="auto"/>
        <w:right w:val="none" w:sz="0" w:space="0" w:color="auto"/>
      </w:divBdr>
      <w:divsChild>
        <w:div w:id="438573984">
          <w:marLeft w:val="0"/>
          <w:marRight w:val="0"/>
          <w:marTop w:val="0"/>
          <w:marBottom w:val="0"/>
          <w:divBdr>
            <w:top w:val="none" w:sz="0" w:space="0" w:color="auto"/>
            <w:left w:val="none" w:sz="0" w:space="0" w:color="auto"/>
            <w:bottom w:val="none" w:sz="0" w:space="0" w:color="auto"/>
            <w:right w:val="none" w:sz="0" w:space="0" w:color="auto"/>
          </w:divBdr>
          <w:divsChild>
            <w:div w:id="1038360716">
              <w:marLeft w:val="0"/>
              <w:marRight w:val="0"/>
              <w:marTop w:val="0"/>
              <w:marBottom w:val="0"/>
              <w:divBdr>
                <w:top w:val="none" w:sz="0" w:space="0" w:color="auto"/>
                <w:left w:val="none" w:sz="0" w:space="0" w:color="auto"/>
                <w:bottom w:val="none" w:sz="0" w:space="0" w:color="auto"/>
                <w:right w:val="none" w:sz="0" w:space="0" w:color="auto"/>
              </w:divBdr>
              <w:divsChild>
                <w:div w:id="1527862800">
                  <w:marLeft w:val="0"/>
                  <w:marRight w:val="0"/>
                  <w:marTop w:val="0"/>
                  <w:marBottom w:val="0"/>
                  <w:divBdr>
                    <w:top w:val="none" w:sz="0" w:space="0" w:color="auto"/>
                    <w:left w:val="none" w:sz="0" w:space="0" w:color="auto"/>
                    <w:bottom w:val="none" w:sz="0" w:space="0" w:color="auto"/>
                    <w:right w:val="none" w:sz="0" w:space="0" w:color="auto"/>
                  </w:divBdr>
                  <w:divsChild>
                    <w:div w:id="1733456843">
                      <w:marLeft w:val="0"/>
                      <w:marRight w:val="0"/>
                      <w:marTop w:val="0"/>
                      <w:marBottom w:val="0"/>
                      <w:divBdr>
                        <w:top w:val="none" w:sz="0" w:space="0" w:color="auto"/>
                        <w:left w:val="none" w:sz="0" w:space="0" w:color="auto"/>
                        <w:bottom w:val="none" w:sz="0" w:space="0" w:color="auto"/>
                        <w:right w:val="none" w:sz="0" w:space="0" w:color="auto"/>
                      </w:divBdr>
                      <w:divsChild>
                        <w:div w:id="475803137">
                          <w:marLeft w:val="0"/>
                          <w:marRight w:val="0"/>
                          <w:marTop w:val="0"/>
                          <w:marBottom w:val="0"/>
                          <w:divBdr>
                            <w:top w:val="none" w:sz="0" w:space="0" w:color="auto"/>
                            <w:left w:val="none" w:sz="0" w:space="0" w:color="auto"/>
                            <w:bottom w:val="none" w:sz="0" w:space="0" w:color="auto"/>
                            <w:right w:val="none" w:sz="0" w:space="0" w:color="auto"/>
                          </w:divBdr>
                          <w:divsChild>
                            <w:div w:id="1675061830">
                              <w:marLeft w:val="0"/>
                              <w:marRight w:val="0"/>
                              <w:marTop w:val="0"/>
                              <w:marBottom w:val="0"/>
                              <w:divBdr>
                                <w:top w:val="none" w:sz="0" w:space="0" w:color="auto"/>
                                <w:left w:val="none" w:sz="0" w:space="0" w:color="auto"/>
                                <w:bottom w:val="none" w:sz="0" w:space="0" w:color="auto"/>
                                <w:right w:val="none" w:sz="0" w:space="0" w:color="auto"/>
                              </w:divBdr>
                              <w:divsChild>
                                <w:div w:id="368074000">
                                  <w:marLeft w:val="0"/>
                                  <w:marRight w:val="0"/>
                                  <w:marTop w:val="0"/>
                                  <w:marBottom w:val="0"/>
                                  <w:divBdr>
                                    <w:top w:val="none" w:sz="0" w:space="0" w:color="auto"/>
                                    <w:left w:val="none" w:sz="0" w:space="0" w:color="auto"/>
                                    <w:bottom w:val="none" w:sz="0" w:space="0" w:color="auto"/>
                                    <w:right w:val="none" w:sz="0" w:space="0" w:color="auto"/>
                                  </w:divBdr>
                                  <w:divsChild>
                                    <w:div w:id="74666410">
                                      <w:marLeft w:val="0"/>
                                      <w:marRight w:val="0"/>
                                      <w:marTop w:val="0"/>
                                      <w:marBottom w:val="0"/>
                                      <w:divBdr>
                                        <w:top w:val="single" w:sz="6" w:space="0" w:color="F5F5F5"/>
                                        <w:left w:val="single" w:sz="6" w:space="0" w:color="F5F5F5"/>
                                        <w:bottom w:val="single" w:sz="6" w:space="0" w:color="F5F5F5"/>
                                        <w:right w:val="single" w:sz="6" w:space="0" w:color="F5F5F5"/>
                                      </w:divBdr>
                                      <w:divsChild>
                                        <w:div w:id="1155488571">
                                          <w:marLeft w:val="0"/>
                                          <w:marRight w:val="0"/>
                                          <w:marTop w:val="0"/>
                                          <w:marBottom w:val="0"/>
                                          <w:divBdr>
                                            <w:top w:val="none" w:sz="0" w:space="0" w:color="auto"/>
                                            <w:left w:val="none" w:sz="0" w:space="0" w:color="auto"/>
                                            <w:bottom w:val="none" w:sz="0" w:space="0" w:color="auto"/>
                                            <w:right w:val="none" w:sz="0" w:space="0" w:color="auto"/>
                                          </w:divBdr>
                                          <w:divsChild>
                                            <w:div w:id="6619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06552076">
      <w:bodyDiv w:val="1"/>
      <w:marLeft w:val="0"/>
      <w:marRight w:val="0"/>
      <w:marTop w:val="0"/>
      <w:marBottom w:val="0"/>
      <w:divBdr>
        <w:top w:val="none" w:sz="0" w:space="0" w:color="auto"/>
        <w:left w:val="none" w:sz="0" w:space="0" w:color="auto"/>
        <w:bottom w:val="none" w:sz="0" w:space="0" w:color="auto"/>
        <w:right w:val="none" w:sz="0" w:space="0" w:color="auto"/>
      </w:divBdr>
    </w:div>
    <w:div w:id="1517766189">
      <w:bodyDiv w:val="1"/>
      <w:marLeft w:val="0"/>
      <w:marRight w:val="0"/>
      <w:marTop w:val="0"/>
      <w:marBottom w:val="0"/>
      <w:divBdr>
        <w:top w:val="none" w:sz="0" w:space="0" w:color="auto"/>
        <w:left w:val="none" w:sz="0" w:space="0" w:color="auto"/>
        <w:bottom w:val="none" w:sz="0" w:space="0" w:color="auto"/>
        <w:right w:val="none" w:sz="0" w:space="0" w:color="auto"/>
      </w:divBdr>
    </w:div>
    <w:div w:id="1522478071">
      <w:bodyDiv w:val="1"/>
      <w:marLeft w:val="0"/>
      <w:marRight w:val="0"/>
      <w:marTop w:val="0"/>
      <w:marBottom w:val="0"/>
      <w:divBdr>
        <w:top w:val="none" w:sz="0" w:space="0" w:color="auto"/>
        <w:left w:val="none" w:sz="0" w:space="0" w:color="auto"/>
        <w:bottom w:val="none" w:sz="0" w:space="0" w:color="auto"/>
        <w:right w:val="none" w:sz="0" w:space="0" w:color="auto"/>
      </w:divBdr>
    </w:div>
    <w:div w:id="1530028035">
      <w:bodyDiv w:val="1"/>
      <w:marLeft w:val="0"/>
      <w:marRight w:val="0"/>
      <w:marTop w:val="0"/>
      <w:marBottom w:val="0"/>
      <w:divBdr>
        <w:top w:val="none" w:sz="0" w:space="0" w:color="auto"/>
        <w:left w:val="none" w:sz="0" w:space="0" w:color="auto"/>
        <w:bottom w:val="none" w:sz="0" w:space="0" w:color="auto"/>
        <w:right w:val="none" w:sz="0" w:space="0" w:color="auto"/>
      </w:divBdr>
    </w:div>
    <w:div w:id="1559977233">
      <w:bodyDiv w:val="1"/>
      <w:marLeft w:val="0"/>
      <w:marRight w:val="0"/>
      <w:marTop w:val="0"/>
      <w:marBottom w:val="0"/>
      <w:divBdr>
        <w:top w:val="none" w:sz="0" w:space="0" w:color="auto"/>
        <w:left w:val="none" w:sz="0" w:space="0" w:color="auto"/>
        <w:bottom w:val="none" w:sz="0" w:space="0" w:color="auto"/>
        <w:right w:val="none" w:sz="0" w:space="0" w:color="auto"/>
      </w:divBdr>
      <w:divsChild>
        <w:div w:id="110828428">
          <w:marLeft w:val="0"/>
          <w:marRight w:val="0"/>
          <w:marTop w:val="0"/>
          <w:marBottom w:val="0"/>
          <w:divBdr>
            <w:top w:val="none" w:sz="0" w:space="0" w:color="auto"/>
            <w:left w:val="none" w:sz="0" w:space="0" w:color="auto"/>
            <w:bottom w:val="none" w:sz="0" w:space="0" w:color="auto"/>
            <w:right w:val="none" w:sz="0" w:space="0" w:color="auto"/>
          </w:divBdr>
          <w:divsChild>
            <w:div w:id="1847406078">
              <w:marLeft w:val="0"/>
              <w:marRight w:val="0"/>
              <w:marTop w:val="0"/>
              <w:marBottom w:val="0"/>
              <w:divBdr>
                <w:top w:val="none" w:sz="0" w:space="0" w:color="auto"/>
                <w:left w:val="none" w:sz="0" w:space="0" w:color="auto"/>
                <w:bottom w:val="none" w:sz="0" w:space="0" w:color="auto"/>
                <w:right w:val="none" w:sz="0" w:space="0" w:color="auto"/>
              </w:divBdr>
              <w:divsChild>
                <w:div w:id="1216163673">
                  <w:marLeft w:val="0"/>
                  <w:marRight w:val="0"/>
                  <w:marTop w:val="0"/>
                  <w:marBottom w:val="0"/>
                  <w:divBdr>
                    <w:top w:val="none" w:sz="0" w:space="0" w:color="auto"/>
                    <w:left w:val="none" w:sz="0" w:space="0" w:color="auto"/>
                    <w:bottom w:val="none" w:sz="0" w:space="0" w:color="auto"/>
                    <w:right w:val="none" w:sz="0" w:space="0" w:color="auto"/>
                  </w:divBdr>
                  <w:divsChild>
                    <w:div w:id="1481533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7082675">
      <w:bodyDiv w:val="1"/>
      <w:marLeft w:val="0"/>
      <w:marRight w:val="0"/>
      <w:marTop w:val="0"/>
      <w:marBottom w:val="0"/>
      <w:divBdr>
        <w:top w:val="none" w:sz="0" w:space="0" w:color="auto"/>
        <w:left w:val="none" w:sz="0" w:space="0" w:color="auto"/>
        <w:bottom w:val="none" w:sz="0" w:space="0" w:color="auto"/>
        <w:right w:val="none" w:sz="0" w:space="0" w:color="auto"/>
      </w:divBdr>
    </w:div>
    <w:div w:id="1587228310">
      <w:bodyDiv w:val="1"/>
      <w:marLeft w:val="0"/>
      <w:marRight w:val="0"/>
      <w:marTop w:val="0"/>
      <w:marBottom w:val="0"/>
      <w:divBdr>
        <w:top w:val="none" w:sz="0" w:space="0" w:color="auto"/>
        <w:left w:val="none" w:sz="0" w:space="0" w:color="auto"/>
        <w:bottom w:val="none" w:sz="0" w:space="0" w:color="auto"/>
        <w:right w:val="none" w:sz="0" w:space="0" w:color="auto"/>
      </w:divBdr>
    </w:div>
    <w:div w:id="1589539746">
      <w:bodyDiv w:val="1"/>
      <w:marLeft w:val="0"/>
      <w:marRight w:val="0"/>
      <w:marTop w:val="0"/>
      <w:marBottom w:val="0"/>
      <w:divBdr>
        <w:top w:val="none" w:sz="0" w:space="0" w:color="auto"/>
        <w:left w:val="none" w:sz="0" w:space="0" w:color="auto"/>
        <w:bottom w:val="none" w:sz="0" w:space="0" w:color="auto"/>
        <w:right w:val="none" w:sz="0" w:space="0" w:color="auto"/>
      </w:divBdr>
    </w:div>
    <w:div w:id="1589734150">
      <w:bodyDiv w:val="1"/>
      <w:marLeft w:val="0"/>
      <w:marRight w:val="0"/>
      <w:marTop w:val="0"/>
      <w:marBottom w:val="0"/>
      <w:divBdr>
        <w:top w:val="none" w:sz="0" w:space="0" w:color="auto"/>
        <w:left w:val="none" w:sz="0" w:space="0" w:color="auto"/>
        <w:bottom w:val="none" w:sz="0" w:space="0" w:color="auto"/>
        <w:right w:val="none" w:sz="0" w:space="0" w:color="auto"/>
      </w:divBdr>
      <w:divsChild>
        <w:div w:id="1512530343">
          <w:marLeft w:val="45"/>
          <w:marRight w:val="45"/>
          <w:marTop w:val="15"/>
          <w:marBottom w:val="0"/>
          <w:divBdr>
            <w:top w:val="none" w:sz="0" w:space="0" w:color="auto"/>
            <w:left w:val="none" w:sz="0" w:space="0" w:color="auto"/>
            <w:bottom w:val="none" w:sz="0" w:space="0" w:color="auto"/>
            <w:right w:val="none" w:sz="0" w:space="0" w:color="auto"/>
          </w:divBdr>
          <w:divsChild>
            <w:div w:id="618219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670618">
      <w:bodyDiv w:val="1"/>
      <w:marLeft w:val="0"/>
      <w:marRight w:val="0"/>
      <w:marTop w:val="0"/>
      <w:marBottom w:val="0"/>
      <w:divBdr>
        <w:top w:val="none" w:sz="0" w:space="0" w:color="auto"/>
        <w:left w:val="none" w:sz="0" w:space="0" w:color="auto"/>
        <w:bottom w:val="none" w:sz="0" w:space="0" w:color="auto"/>
        <w:right w:val="none" w:sz="0" w:space="0" w:color="auto"/>
      </w:divBdr>
    </w:div>
    <w:div w:id="1641884724">
      <w:bodyDiv w:val="1"/>
      <w:marLeft w:val="0"/>
      <w:marRight w:val="0"/>
      <w:marTop w:val="0"/>
      <w:marBottom w:val="0"/>
      <w:divBdr>
        <w:top w:val="none" w:sz="0" w:space="0" w:color="auto"/>
        <w:left w:val="none" w:sz="0" w:space="0" w:color="auto"/>
        <w:bottom w:val="none" w:sz="0" w:space="0" w:color="auto"/>
        <w:right w:val="none" w:sz="0" w:space="0" w:color="auto"/>
      </w:divBdr>
    </w:div>
    <w:div w:id="1651446988">
      <w:bodyDiv w:val="1"/>
      <w:marLeft w:val="0"/>
      <w:marRight w:val="0"/>
      <w:marTop w:val="0"/>
      <w:marBottom w:val="0"/>
      <w:divBdr>
        <w:top w:val="none" w:sz="0" w:space="0" w:color="auto"/>
        <w:left w:val="none" w:sz="0" w:space="0" w:color="auto"/>
        <w:bottom w:val="none" w:sz="0" w:space="0" w:color="auto"/>
        <w:right w:val="none" w:sz="0" w:space="0" w:color="auto"/>
      </w:divBdr>
    </w:div>
    <w:div w:id="1655571452">
      <w:bodyDiv w:val="1"/>
      <w:marLeft w:val="0"/>
      <w:marRight w:val="0"/>
      <w:marTop w:val="0"/>
      <w:marBottom w:val="0"/>
      <w:divBdr>
        <w:top w:val="none" w:sz="0" w:space="0" w:color="auto"/>
        <w:left w:val="none" w:sz="0" w:space="0" w:color="auto"/>
        <w:bottom w:val="none" w:sz="0" w:space="0" w:color="auto"/>
        <w:right w:val="none" w:sz="0" w:space="0" w:color="auto"/>
      </w:divBdr>
    </w:div>
    <w:div w:id="1657102313">
      <w:bodyDiv w:val="1"/>
      <w:marLeft w:val="0"/>
      <w:marRight w:val="0"/>
      <w:marTop w:val="0"/>
      <w:marBottom w:val="0"/>
      <w:divBdr>
        <w:top w:val="none" w:sz="0" w:space="0" w:color="auto"/>
        <w:left w:val="none" w:sz="0" w:space="0" w:color="auto"/>
        <w:bottom w:val="none" w:sz="0" w:space="0" w:color="auto"/>
        <w:right w:val="none" w:sz="0" w:space="0" w:color="auto"/>
      </w:divBdr>
    </w:div>
    <w:div w:id="1668096075">
      <w:bodyDiv w:val="1"/>
      <w:marLeft w:val="0"/>
      <w:marRight w:val="0"/>
      <w:marTop w:val="0"/>
      <w:marBottom w:val="0"/>
      <w:divBdr>
        <w:top w:val="none" w:sz="0" w:space="0" w:color="auto"/>
        <w:left w:val="none" w:sz="0" w:space="0" w:color="auto"/>
        <w:bottom w:val="none" w:sz="0" w:space="0" w:color="auto"/>
        <w:right w:val="none" w:sz="0" w:space="0" w:color="auto"/>
      </w:divBdr>
    </w:div>
    <w:div w:id="1714159687">
      <w:bodyDiv w:val="1"/>
      <w:marLeft w:val="0"/>
      <w:marRight w:val="0"/>
      <w:marTop w:val="0"/>
      <w:marBottom w:val="0"/>
      <w:divBdr>
        <w:top w:val="none" w:sz="0" w:space="0" w:color="auto"/>
        <w:left w:val="none" w:sz="0" w:space="0" w:color="auto"/>
        <w:bottom w:val="none" w:sz="0" w:space="0" w:color="auto"/>
        <w:right w:val="none" w:sz="0" w:space="0" w:color="auto"/>
      </w:divBdr>
    </w:div>
    <w:div w:id="1734427761">
      <w:bodyDiv w:val="1"/>
      <w:marLeft w:val="0"/>
      <w:marRight w:val="0"/>
      <w:marTop w:val="0"/>
      <w:marBottom w:val="0"/>
      <w:divBdr>
        <w:top w:val="none" w:sz="0" w:space="0" w:color="auto"/>
        <w:left w:val="none" w:sz="0" w:space="0" w:color="auto"/>
        <w:bottom w:val="none" w:sz="0" w:space="0" w:color="auto"/>
        <w:right w:val="none" w:sz="0" w:space="0" w:color="auto"/>
      </w:divBdr>
    </w:div>
    <w:div w:id="1737703424">
      <w:bodyDiv w:val="1"/>
      <w:marLeft w:val="0"/>
      <w:marRight w:val="0"/>
      <w:marTop w:val="0"/>
      <w:marBottom w:val="0"/>
      <w:divBdr>
        <w:top w:val="none" w:sz="0" w:space="0" w:color="auto"/>
        <w:left w:val="none" w:sz="0" w:space="0" w:color="auto"/>
        <w:bottom w:val="none" w:sz="0" w:space="0" w:color="auto"/>
        <w:right w:val="none" w:sz="0" w:space="0" w:color="auto"/>
      </w:divBdr>
    </w:div>
    <w:div w:id="1743336531">
      <w:bodyDiv w:val="1"/>
      <w:marLeft w:val="0"/>
      <w:marRight w:val="0"/>
      <w:marTop w:val="0"/>
      <w:marBottom w:val="0"/>
      <w:divBdr>
        <w:top w:val="none" w:sz="0" w:space="0" w:color="auto"/>
        <w:left w:val="none" w:sz="0" w:space="0" w:color="auto"/>
        <w:bottom w:val="none" w:sz="0" w:space="0" w:color="auto"/>
        <w:right w:val="none" w:sz="0" w:space="0" w:color="auto"/>
      </w:divBdr>
    </w:div>
    <w:div w:id="1777023883">
      <w:bodyDiv w:val="1"/>
      <w:marLeft w:val="0"/>
      <w:marRight w:val="0"/>
      <w:marTop w:val="0"/>
      <w:marBottom w:val="0"/>
      <w:divBdr>
        <w:top w:val="none" w:sz="0" w:space="0" w:color="auto"/>
        <w:left w:val="none" w:sz="0" w:space="0" w:color="auto"/>
        <w:bottom w:val="none" w:sz="0" w:space="0" w:color="auto"/>
        <w:right w:val="none" w:sz="0" w:space="0" w:color="auto"/>
      </w:divBdr>
    </w:div>
    <w:div w:id="1790053269">
      <w:bodyDiv w:val="1"/>
      <w:marLeft w:val="0"/>
      <w:marRight w:val="0"/>
      <w:marTop w:val="0"/>
      <w:marBottom w:val="0"/>
      <w:divBdr>
        <w:top w:val="none" w:sz="0" w:space="0" w:color="auto"/>
        <w:left w:val="none" w:sz="0" w:space="0" w:color="auto"/>
        <w:bottom w:val="none" w:sz="0" w:space="0" w:color="auto"/>
        <w:right w:val="none" w:sz="0" w:space="0" w:color="auto"/>
      </w:divBdr>
    </w:div>
    <w:div w:id="1792285393">
      <w:bodyDiv w:val="1"/>
      <w:marLeft w:val="0"/>
      <w:marRight w:val="0"/>
      <w:marTop w:val="0"/>
      <w:marBottom w:val="0"/>
      <w:divBdr>
        <w:top w:val="none" w:sz="0" w:space="0" w:color="auto"/>
        <w:left w:val="none" w:sz="0" w:space="0" w:color="auto"/>
        <w:bottom w:val="none" w:sz="0" w:space="0" w:color="auto"/>
        <w:right w:val="none" w:sz="0" w:space="0" w:color="auto"/>
      </w:divBdr>
    </w:div>
    <w:div w:id="1813671906">
      <w:bodyDiv w:val="1"/>
      <w:marLeft w:val="0"/>
      <w:marRight w:val="0"/>
      <w:marTop w:val="0"/>
      <w:marBottom w:val="0"/>
      <w:divBdr>
        <w:top w:val="none" w:sz="0" w:space="0" w:color="auto"/>
        <w:left w:val="none" w:sz="0" w:space="0" w:color="auto"/>
        <w:bottom w:val="none" w:sz="0" w:space="0" w:color="auto"/>
        <w:right w:val="none" w:sz="0" w:space="0" w:color="auto"/>
      </w:divBdr>
    </w:div>
    <w:div w:id="1818186536">
      <w:bodyDiv w:val="1"/>
      <w:marLeft w:val="0"/>
      <w:marRight w:val="0"/>
      <w:marTop w:val="0"/>
      <w:marBottom w:val="0"/>
      <w:divBdr>
        <w:top w:val="none" w:sz="0" w:space="0" w:color="auto"/>
        <w:left w:val="none" w:sz="0" w:space="0" w:color="auto"/>
        <w:bottom w:val="none" w:sz="0" w:space="0" w:color="auto"/>
        <w:right w:val="none" w:sz="0" w:space="0" w:color="auto"/>
      </w:divBdr>
    </w:div>
    <w:div w:id="1819610900">
      <w:bodyDiv w:val="1"/>
      <w:marLeft w:val="0"/>
      <w:marRight w:val="0"/>
      <w:marTop w:val="0"/>
      <w:marBottom w:val="0"/>
      <w:divBdr>
        <w:top w:val="none" w:sz="0" w:space="0" w:color="auto"/>
        <w:left w:val="none" w:sz="0" w:space="0" w:color="auto"/>
        <w:bottom w:val="none" w:sz="0" w:space="0" w:color="auto"/>
        <w:right w:val="none" w:sz="0" w:space="0" w:color="auto"/>
      </w:divBdr>
    </w:div>
    <w:div w:id="1827159843">
      <w:bodyDiv w:val="1"/>
      <w:marLeft w:val="0"/>
      <w:marRight w:val="0"/>
      <w:marTop w:val="0"/>
      <w:marBottom w:val="0"/>
      <w:divBdr>
        <w:top w:val="none" w:sz="0" w:space="0" w:color="auto"/>
        <w:left w:val="none" w:sz="0" w:space="0" w:color="auto"/>
        <w:bottom w:val="none" w:sz="0" w:space="0" w:color="auto"/>
        <w:right w:val="none" w:sz="0" w:space="0" w:color="auto"/>
      </w:divBdr>
    </w:div>
    <w:div w:id="1835493801">
      <w:bodyDiv w:val="1"/>
      <w:marLeft w:val="0"/>
      <w:marRight w:val="0"/>
      <w:marTop w:val="0"/>
      <w:marBottom w:val="0"/>
      <w:divBdr>
        <w:top w:val="none" w:sz="0" w:space="0" w:color="auto"/>
        <w:left w:val="none" w:sz="0" w:space="0" w:color="auto"/>
        <w:bottom w:val="none" w:sz="0" w:space="0" w:color="auto"/>
        <w:right w:val="none" w:sz="0" w:space="0" w:color="auto"/>
      </w:divBdr>
    </w:div>
    <w:div w:id="1844781505">
      <w:bodyDiv w:val="1"/>
      <w:marLeft w:val="0"/>
      <w:marRight w:val="0"/>
      <w:marTop w:val="0"/>
      <w:marBottom w:val="0"/>
      <w:divBdr>
        <w:top w:val="none" w:sz="0" w:space="0" w:color="auto"/>
        <w:left w:val="none" w:sz="0" w:space="0" w:color="auto"/>
        <w:bottom w:val="none" w:sz="0" w:space="0" w:color="auto"/>
        <w:right w:val="none" w:sz="0" w:space="0" w:color="auto"/>
      </w:divBdr>
    </w:div>
    <w:div w:id="1867519066">
      <w:bodyDiv w:val="1"/>
      <w:marLeft w:val="0"/>
      <w:marRight w:val="0"/>
      <w:marTop w:val="0"/>
      <w:marBottom w:val="0"/>
      <w:divBdr>
        <w:top w:val="none" w:sz="0" w:space="0" w:color="auto"/>
        <w:left w:val="none" w:sz="0" w:space="0" w:color="auto"/>
        <w:bottom w:val="none" w:sz="0" w:space="0" w:color="auto"/>
        <w:right w:val="none" w:sz="0" w:space="0" w:color="auto"/>
      </w:divBdr>
    </w:div>
    <w:div w:id="1867786076">
      <w:bodyDiv w:val="1"/>
      <w:marLeft w:val="0"/>
      <w:marRight w:val="0"/>
      <w:marTop w:val="0"/>
      <w:marBottom w:val="0"/>
      <w:divBdr>
        <w:top w:val="none" w:sz="0" w:space="0" w:color="auto"/>
        <w:left w:val="none" w:sz="0" w:space="0" w:color="auto"/>
        <w:bottom w:val="none" w:sz="0" w:space="0" w:color="auto"/>
        <w:right w:val="none" w:sz="0" w:space="0" w:color="auto"/>
      </w:divBdr>
    </w:div>
    <w:div w:id="1872259085">
      <w:bodyDiv w:val="1"/>
      <w:marLeft w:val="0"/>
      <w:marRight w:val="0"/>
      <w:marTop w:val="0"/>
      <w:marBottom w:val="0"/>
      <w:divBdr>
        <w:top w:val="none" w:sz="0" w:space="0" w:color="auto"/>
        <w:left w:val="none" w:sz="0" w:space="0" w:color="auto"/>
        <w:bottom w:val="none" w:sz="0" w:space="0" w:color="auto"/>
        <w:right w:val="none" w:sz="0" w:space="0" w:color="auto"/>
      </w:divBdr>
    </w:div>
    <w:div w:id="1877304223">
      <w:bodyDiv w:val="1"/>
      <w:marLeft w:val="0"/>
      <w:marRight w:val="0"/>
      <w:marTop w:val="0"/>
      <w:marBottom w:val="0"/>
      <w:divBdr>
        <w:top w:val="none" w:sz="0" w:space="0" w:color="auto"/>
        <w:left w:val="none" w:sz="0" w:space="0" w:color="auto"/>
        <w:bottom w:val="none" w:sz="0" w:space="0" w:color="auto"/>
        <w:right w:val="none" w:sz="0" w:space="0" w:color="auto"/>
      </w:divBdr>
    </w:div>
    <w:div w:id="1886406585">
      <w:bodyDiv w:val="1"/>
      <w:marLeft w:val="0"/>
      <w:marRight w:val="0"/>
      <w:marTop w:val="0"/>
      <w:marBottom w:val="0"/>
      <w:divBdr>
        <w:top w:val="none" w:sz="0" w:space="0" w:color="auto"/>
        <w:left w:val="none" w:sz="0" w:space="0" w:color="auto"/>
        <w:bottom w:val="none" w:sz="0" w:space="0" w:color="auto"/>
        <w:right w:val="none" w:sz="0" w:space="0" w:color="auto"/>
      </w:divBdr>
    </w:div>
    <w:div w:id="1900509657">
      <w:bodyDiv w:val="1"/>
      <w:marLeft w:val="0"/>
      <w:marRight w:val="0"/>
      <w:marTop w:val="0"/>
      <w:marBottom w:val="0"/>
      <w:divBdr>
        <w:top w:val="none" w:sz="0" w:space="0" w:color="auto"/>
        <w:left w:val="none" w:sz="0" w:space="0" w:color="auto"/>
        <w:bottom w:val="none" w:sz="0" w:space="0" w:color="auto"/>
        <w:right w:val="none" w:sz="0" w:space="0" w:color="auto"/>
      </w:divBdr>
    </w:div>
    <w:div w:id="1900937810">
      <w:bodyDiv w:val="1"/>
      <w:marLeft w:val="0"/>
      <w:marRight w:val="0"/>
      <w:marTop w:val="0"/>
      <w:marBottom w:val="0"/>
      <w:divBdr>
        <w:top w:val="none" w:sz="0" w:space="0" w:color="auto"/>
        <w:left w:val="none" w:sz="0" w:space="0" w:color="auto"/>
        <w:bottom w:val="none" w:sz="0" w:space="0" w:color="auto"/>
        <w:right w:val="none" w:sz="0" w:space="0" w:color="auto"/>
      </w:divBdr>
    </w:div>
    <w:div w:id="1924340391">
      <w:bodyDiv w:val="1"/>
      <w:marLeft w:val="0"/>
      <w:marRight w:val="0"/>
      <w:marTop w:val="0"/>
      <w:marBottom w:val="0"/>
      <w:divBdr>
        <w:top w:val="none" w:sz="0" w:space="0" w:color="auto"/>
        <w:left w:val="none" w:sz="0" w:space="0" w:color="auto"/>
        <w:bottom w:val="none" w:sz="0" w:space="0" w:color="auto"/>
        <w:right w:val="none" w:sz="0" w:space="0" w:color="auto"/>
      </w:divBdr>
    </w:div>
    <w:div w:id="1936283722">
      <w:bodyDiv w:val="1"/>
      <w:marLeft w:val="0"/>
      <w:marRight w:val="0"/>
      <w:marTop w:val="0"/>
      <w:marBottom w:val="0"/>
      <w:divBdr>
        <w:top w:val="none" w:sz="0" w:space="0" w:color="auto"/>
        <w:left w:val="none" w:sz="0" w:space="0" w:color="auto"/>
        <w:bottom w:val="none" w:sz="0" w:space="0" w:color="auto"/>
        <w:right w:val="none" w:sz="0" w:space="0" w:color="auto"/>
      </w:divBdr>
    </w:div>
    <w:div w:id="1961917483">
      <w:bodyDiv w:val="1"/>
      <w:marLeft w:val="0"/>
      <w:marRight w:val="0"/>
      <w:marTop w:val="0"/>
      <w:marBottom w:val="0"/>
      <w:divBdr>
        <w:top w:val="none" w:sz="0" w:space="0" w:color="auto"/>
        <w:left w:val="none" w:sz="0" w:space="0" w:color="auto"/>
        <w:bottom w:val="none" w:sz="0" w:space="0" w:color="auto"/>
        <w:right w:val="none" w:sz="0" w:space="0" w:color="auto"/>
      </w:divBdr>
    </w:div>
    <w:div w:id="1981768955">
      <w:bodyDiv w:val="1"/>
      <w:marLeft w:val="0"/>
      <w:marRight w:val="0"/>
      <w:marTop w:val="0"/>
      <w:marBottom w:val="0"/>
      <w:divBdr>
        <w:top w:val="none" w:sz="0" w:space="0" w:color="auto"/>
        <w:left w:val="none" w:sz="0" w:space="0" w:color="auto"/>
        <w:bottom w:val="none" w:sz="0" w:space="0" w:color="auto"/>
        <w:right w:val="none" w:sz="0" w:space="0" w:color="auto"/>
      </w:divBdr>
    </w:div>
    <w:div w:id="1987784611">
      <w:bodyDiv w:val="1"/>
      <w:marLeft w:val="0"/>
      <w:marRight w:val="0"/>
      <w:marTop w:val="0"/>
      <w:marBottom w:val="0"/>
      <w:divBdr>
        <w:top w:val="none" w:sz="0" w:space="0" w:color="auto"/>
        <w:left w:val="none" w:sz="0" w:space="0" w:color="auto"/>
        <w:bottom w:val="none" w:sz="0" w:space="0" w:color="auto"/>
        <w:right w:val="none" w:sz="0" w:space="0" w:color="auto"/>
      </w:divBdr>
    </w:div>
    <w:div w:id="2003926480">
      <w:bodyDiv w:val="1"/>
      <w:marLeft w:val="0"/>
      <w:marRight w:val="0"/>
      <w:marTop w:val="0"/>
      <w:marBottom w:val="0"/>
      <w:divBdr>
        <w:top w:val="none" w:sz="0" w:space="0" w:color="auto"/>
        <w:left w:val="none" w:sz="0" w:space="0" w:color="auto"/>
        <w:bottom w:val="none" w:sz="0" w:space="0" w:color="auto"/>
        <w:right w:val="none" w:sz="0" w:space="0" w:color="auto"/>
      </w:divBdr>
    </w:div>
    <w:div w:id="2032565450">
      <w:bodyDiv w:val="1"/>
      <w:marLeft w:val="0"/>
      <w:marRight w:val="0"/>
      <w:marTop w:val="0"/>
      <w:marBottom w:val="0"/>
      <w:divBdr>
        <w:top w:val="none" w:sz="0" w:space="0" w:color="auto"/>
        <w:left w:val="none" w:sz="0" w:space="0" w:color="auto"/>
        <w:bottom w:val="none" w:sz="0" w:space="0" w:color="auto"/>
        <w:right w:val="none" w:sz="0" w:space="0" w:color="auto"/>
      </w:divBdr>
    </w:div>
    <w:div w:id="2064671347">
      <w:bodyDiv w:val="1"/>
      <w:marLeft w:val="0"/>
      <w:marRight w:val="0"/>
      <w:marTop w:val="0"/>
      <w:marBottom w:val="0"/>
      <w:divBdr>
        <w:top w:val="none" w:sz="0" w:space="0" w:color="auto"/>
        <w:left w:val="none" w:sz="0" w:space="0" w:color="auto"/>
        <w:bottom w:val="none" w:sz="0" w:space="0" w:color="auto"/>
        <w:right w:val="none" w:sz="0" w:space="0" w:color="auto"/>
      </w:divBdr>
    </w:div>
    <w:div w:id="2082093284">
      <w:bodyDiv w:val="1"/>
      <w:marLeft w:val="0"/>
      <w:marRight w:val="0"/>
      <w:marTop w:val="0"/>
      <w:marBottom w:val="0"/>
      <w:divBdr>
        <w:top w:val="none" w:sz="0" w:space="0" w:color="auto"/>
        <w:left w:val="none" w:sz="0" w:space="0" w:color="auto"/>
        <w:bottom w:val="none" w:sz="0" w:space="0" w:color="auto"/>
        <w:right w:val="none" w:sz="0" w:space="0" w:color="auto"/>
      </w:divBdr>
    </w:div>
    <w:div w:id="2092265622">
      <w:bodyDiv w:val="1"/>
      <w:marLeft w:val="0"/>
      <w:marRight w:val="0"/>
      <w:marTop w:val="0"/>
      <w:marBottom w:val="0"/>
      <w:divBdr>
        <w:top w:val="none" w:sz="0" w:space="0" w:color="auto"/>
        <w:left w:val="none" w:sz="0" w:space="0" w:color="auto"/>
        <w:bottom w:val="none" w:sz="0" w:space="0" w:color="auto"/>
        <w:right w:val="none" w:sz="0" w:space="0" w:color="auto"/>
      </w:divBdr>
    </w:div>
    <w:div w:id="2119836608">
      <w:bodyDiv w:val="1"/>
      <w:marLeft w:val="0"/>
      <w:marRight w:val="0"/>
      <w:marTop w:val="0"/>
      <w:marBottom w:val="0"/>
      <w:divBdr>
        <w:top w:val="none" w:sz="0" w:space="0" w:color="auto"/>
        <w:left w:val="none" w:sz="0" w:space="0" w:color="auto"/>
        <w:bottom w:val="none" w:sz="0" w:space="0" w:color="auto"/>
        <w:right w:val="none" w:sz="0" w:space="0" w:color="auto"/>
      </w:divBdr>
    </w:div>
    <w:div w:id="2130318872">
      <w:bodyDiv w:val="1"/>
      <w:marLeft w:val="0"/>
      <w:marRight w:val="0"/>
      <w:marTop w:val="0"/>
      <w:marBottom w:val="0"/>
      <w:divBdr>
        <w:top w:val="none" w:sz="0" w:space="0" w:color="auto"/>
        <w:left w:val="none" w:sz="0" w:space="0" w:color="auto"/>
        <w:bottom w:val="none" w:sz="0" w:space="0" w:color="auto"/>
        <w:right w:val="none" w:sz="0" w:space="0" w:color="auto"/>
      </w:divBdr>
    </w:div>
    <w:div w:id="2133858955">
      <w:bodyDiv w:val="1"/>
      <w:marLeft w:val="0"/>
      <w:marRight w:val="0"/>
      <w:marTop w:val="0"/>
      <w:marBottom w:val="0"/>
      <w:divBdr>
        <w:top w:val="none" w:sz="0" w:space="0" w:color="auto"/>
        <w:left w:val="none" w:sz="0" w:space="0" w:color="auto"/>
        <w:bottom w:val="none" w:sz="0" w:space="0" w:color="auto"/>
        <w:right w:val="none" w:sz="0" w:space="0" w:color="auto"/>
      </w:divBdr>
    </w:div>
    <w:div w:id="2141145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la.diniz@icloud.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na.moraes@ibmec.edu.br"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959415-8447-4CC3-B656-BDA5813E2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8845</Words>
  <Characters>184603</Characters>
  <Application>Microsoft Office Word</Application>
  <DocSecurity>0</DocSecurity>
  <Lines>1538</Lines>
  <Paragraphs>386</Paragraphs>
  <ScaleCrop>false</ScaleCrop>
  <HeadingPairs>
    <vt:vector size="2" baseType="variant">
      <vt:variant>
        <vt:lpstr>Título</vt:lpstr>
      </vt:variant>
      <vt:variant>
        <vt:i4>1</vt:i4>
      </vt:variant>
    </vt:vector>
  </HeadingPairs>
  <TitlesOfParts>
    <vt:vector size="1" baseType="lpstr">
      <vt:lpstr/>
    </vt:vector>
  </TitlesOfParts>
  <Company>Ibmec</Company>
  <LinksUpToDate>false</LinksUpToDate>
  <CharactersWithSpaces>193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bmec</dc:creator>
  <cp:lastModifiedBy>Carla Diniz</cp:lastModifiedBy>
  <cp:revision>3</cp:revision>
  <cp:lastPrinted>2020-08-19T21:16:00Z</cp:lastPrinted>
  <dcterms:created xsi:type="dcterms:W3CDTF">2021-02-28T18:12:00Z</dcterms:created>
  <dcterms:modified xsi:type="dcterms:W3CDTF">2021-02-28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fbd82e0a-8c1f-375d-9aa2-72f5491c5eac</vt:lpwstr>
  </property>
</Properties>
</file>